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94472E"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75533927" w:history="1">
        <w:r w:rsidR="0094472E" w:rsidRPr="00B00CD6">
          <w:rPr>
            <w:rStyle w:val="Hyperlink"/>
            <w:rFonts w:ascii="Tahoma" w:hAnsi="Tahoma" w:cs="Tahoma"/>
            <w:noProof/>
          </w:rPr>
          <w:t>1.</w:t>
        </w:r>
        <w:r w:rsidR="0094472E">
          <w:rPr>
            <w:rFonts w:asciiTheme="minorHAnsi" w:eastAsiaTheme="minorEastAsia" w:hAnsiTheme="minorHAnsi"/>
            <w:b w:val="0"/>
            <w:bCs w:val="0"/>
            <w:caps w:val="0"/>
            <w:noProof/>
            <w:sz w:val="22"/>
            <w:szCs w:val="22"/>
            <w:lang w:eastAsia="de-DE"/>
          </w:rPr>
          <w:tab/>
        </w:r>
        <w:r w:rsidR="0094472E" w:rsidRPr="00B00CD6">
          <w:rPr>
            <w:rStyle w:val="Hyperlink"/>
            <w:noProof/>
          </w:rPr>
          <w:t>Einleitung</w:t>
        </w:r>
        <w:r w:rsidR="0094472E">
          <w:rPr>
            <w:noProof/>
            <w:webHidden/>
          </w:rPr>
          <w:tab/>
        </w:r>
        <w:r w:rsidR="0094472E">
          <w:rPr>
            <w:noProof/>
            <w:webHidden/>
          </w:rPr>
          <w:fldChar w:fldCharType="begin"/>
        </w:r>
        <w:r w:rsidR="0094472E">
          <w:rPr>
            <w:noProof/>
            <w:webHidden/>
          </w:rPr>
          <w:instrText xml:space="preserve"> PAGEREF _Toc475533927 \h </w:instrText>
        </w:r>
        <w:r w:rsidR="0094472E">
          <w:rPr>
            <w:noProof/>
            <w:webHidden/>
          </w:rPr>
        </w:r>
        <w:r w:rsidR="0094472E">
          <w:rPr>
            <w:noProof/>
            <w:webHidden/>
          </w:rPr>
          <w:fldChar w:fldCharType="separate"/>
        </w:r>
        <w:r w:rsidR="0094472E">
          <w:rPr>
            <w:noProof/>
            <w:webHidden/>
          </w:rPr>
          <w:t>1</w:t>
        </w:r>
        <w:r w:rsidR="0094472E">
          <w:rPr>
            <w:noProof/>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28" w:history="1">
        <w:r w:rsidRPr="00B00CD6">
          <w:rPr>
            <w:rStyle w:val="Hyperlink"/>
            <w:rFonts w:ascii="Tahoma" w:hAnsi="Tahoma" w:cs="Tahoma"/>
            <w:noProof/>
          </w:rPr>
          <w:t>2.</w:t>
        </w:r>
        <w:r>
          <w:rPr>
            <w:rFonts w:asciiTheme="minorHAnsi" w:eastAsiaTheme="minorEastAsia" w:hAnsiTheme="minorHAnsi"/>
            <w:b w:val="0"/>
            <w:bCs w:val="0"/>
            <w:caps w:val="0"/>
            <w:noProof/>
            <w:sz w:val="22"/>
            <w:szCs w:val="22"/>
            <w:lang w:eastAsia="de-DE"/>
          </w:rPr>
          <w:tab/>
        </w:r>
        <w:r w:rsidRPr="00B00CD6">
          <w:rPr>
            <w:rStyle w:val="Hyperlink"/>
            <w:noProof/>
          </w:rPr>
          <w:t>Grundlagen</w:t>
        </w:r>
        <w:r>
          <w:rPr>
            <w:noProof/>
            <w:webHidden/>
          </w:rPr>
          <w:tab/>
        </w:r>
        <w:r>
          <w:rPr>
            <w:noProof/>
            <w:webHidden/>
          </w:rPr>
          <w:fldChar w:fldCharType="begin"/>
        </w:r>
        <w:r>
          <w:rPr>
            <w:noProof/>
            <w:webHidden/>
          </w:rPr>
          <w:instrText xml:space="preserve"> PAGEREF _Toc475533928 \h </w:instrText>
        </w:r>
        <w:r>
          <w:rPr>
            <w:noProof/>
            <w:webHidden/>
          </w:rPr>
        </w:r>
        <w:r>
          <w:rPr>
            <w:noProof/>
            <w:webHidden/>
          </w:rPr>
          <w:fldChar w:fldCharType="separate"/>
        </w:r>
        <w:r>
          <w:rPr>
            <w:noProof/>
            <w:webHidden/>
          </w:rPr>
          <w:t>1</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29" w:history="1">
        <w:r w:rsidRPr="00B00CD6">
          <w:rPr>
            <w:rStyle w:val="Hyperlink"/>
            <w:noProof/>
          </w:rPr>
          <w:t>2.1.</w:t>
        </w:r>
        <w:r>
          <w:rPr>
            <w:rFonts w:eastAsiaTheme="minorEastAsia"/>
            <w:b w:val="0"/>
            <w:bCs w:val="0"/>
            <w:noProof/>
            <w:sz w:val="22"/>
            <w:szCs w:val="22"/>
            <w:lang w:eastAsia="de-DE"/>
          </w:rPr>
          <w:tab/>
        </w:r>
        <w:r w:rsidRPr="00B00CD6">
          <w:rPr>
            <w:rStyle w:val="Hyperlink"/>
            <w:noProof/>
          </w:rPr>
          <w:t>Morphologie von Pflanzen</w:t>
        </w:r>
        <w:r>
          <w:rPr>
            <w:noProof/>
            <w:webHidden/>
          </w:rPr>
          <w:tab/>
        </w:r>
        <w:r>
          <w:rPr>
            <w:noProof/>
            <w:webHidden/>
          </w:rPr>
          <w:fldChar w:fldCharType="begin"/>
        </w:r>
        <w:r>
          <w:rPr>
            <w:noProof/>
            <w:webHidden/>
          </w:rPr>
          <w:instrText xml:space="preserve"> PAGEREF _Toc475533929 \h </w:instrText>
        </w:r>
        <w:r>
          <w:rPr>
            <w:noProof/>
            <w:webHidden/>
          </w:rPr>
        </w:r>
        <w:r>
          <w:rPr>
            <w:noProof/>
            <w:webHidden/>
          </w:rPr>
          <w:fldChar w:fldCharType="separate"/>
        </w:r>
        <w:r>
          <w:rPr>
            <w:noProof/>
            <w:webHidden/>
          </w:rPr>
          <w:t>1</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30" w:history="1">
        <w:r w:rsidRPr="00B00CD6">
          <w:rPr>
            <w:rStyle w:val="Hyperlink"/>
          </w:rPr>
          <w:t>2.1.1.</w:t>
        </w:r>
        <w:r>
          <w:rPr>
            <w:rFonts w:eastAsiaTheme="minorEastAsia"/>
            <w:b w:val="0"/>
            <w:sz w:val="22"/>
            <w:szCs w:val="22"/>
            <w:lang w:eastAsia="de-DE"/>
          </w:rPr>
          <w:tab/>
        </w:r>
        <w:r w:rsidRPr="00B00CD6">
          <w:rPr>
            <w:rStyle w:val="Hyperlink"/>
          </w:rPr>
          <w:t>Bestimmungsmerkmale höherer Pflanzen</w:t>
        </w:r>
        <w:r>
          <w:rPr>
            <w:webHidden/>
          </w:rPr>
          <w:tab/>
        </w:r>
        <w:r>
          <w:rPr>
            <w:webHidden/>
          </w:rPr>
          <w:fldChar w:fldCharType="begin"/>
        </w:r>
        <w:r>
          <w:rPr>
            <w:webHidden/>
          </w:rPr>
          <w:instrText xml:space="preserve"> PAGEREF _Toc475533930 \h </w:instrText>
        </w:r>
        <w:r>
          <w:rPr>
            <w:webHidden/>
          </w:rPr>
        </w:r>
        <w:r>
          <w:rPr>
            <w:webHidden/>
          </w:rPr>
          <w:fldChar w:fldCharType="separate"/>
        </w:r>
        <w:r>
          <w:rPr>
            <w:webHidden/>
          </w:rPr>
          <w:t>1</w:t>
        </w:r>
        <w:r>
          <w:rPr>
            <w:webHidden/>
          </w:rPr>
          <w:fldChar w:fldCharType="end"/>
        </w:r>
      </w:hyperlink>
    </w:p>
    <w:p w:rsidR="0094472E" w:rsidRDefault="0094472E">
      <w:pPr>
        <w:pStyle w:val="Verzeichnis3"/>
        <w:rPr>
          <w:rFonts w:eastAsiaTheme="minorEastAsia"/>
          <w:b w:val="0"/>
          <w:sz w:val="22"/>
          <w:szCs w:val="22"/>
          <w:lang w:eastAsia="de-DE"/>
        </w:rPr>
      </w:pPr>
      <w:hyperlink w:anchor="_Toc475533931" w:history="1">
        <w:r w:rsidRPr="00B00CD6">
          <w:rPr>
            <w:rStyle w:val="Hyperlink"/>
          </w:rPr>
          <w:t>2.1.2.</w:t>
        </w:r>
        <w:r>
          <w:rPr>
            <w:rFonts w:eastAsiaTheme="minorEastAsia"/>
            <w:b w:val="0"/>
            <w:sz w:val="22"/>
            <w:szCs w:val="22"/>
            <w:lang w:eastAsia="de-DE"/>
          </w:rPr>
          <w:tab/>
        </w:r>
        <w:r w:rsidRPr="00B00CD6">
          <w:rPr>
            <w:rStyle w:val="Hyperlink"/>
          </w:rPr>
          <w:t>Funktion und Gestalt des Blattes</w:t>
        </w:r>
        <w:r>
          <w:rPr>
            <w:webHidden/>
          </w:rPr>
          <w:tab/>
        </w:r>
        <w:r>
          <w:rPr>
            <w:webHidden/>
          </w:rPr>
          <w:fldChar w:fldCharType="begin"/>
        </w:r>
        <w:r>
          <w:rPr>
            <w:webHidden/>
          </w:rPr>
          <w:instrText xml:space="preserve"> PAGEREF _Toc475533931 \h </w:instrText>
        </w:r>
        <w:r>
          <w:rPr>
            <w:webHidden/>
          </w:rPr>
        </w:r>
        <w:r>
          <w:rPr>
            <w:webHidden/>
          </w:rPr>
          <w:fldChar w:fldCharType="separate"/>
        </w:r>
        <w:r>
          <w:rPr>
            <w:webHidden/>
          </w:rPr>
          <w:t>2</w:t>
        </w:r>
        <w:r>
          <w:rPr>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32" w:history="1">
        <w:r w:rsidRPr="00B00CD6">
          <w:rPr>
            <w:rStyle w:val="Hyperlink"/>
            <w:noProof/>
          </w:rPr>
          <w:t>2.1.2.1.</w:t>
        </w:r>
        <w:r>
          <w:rPr>
            <w:rFonts w:eastAsiaTheme="minorEastAsia"/>
            <w:noProof/>
            <w:sz w:val="22"/>
            <w:szCs w:val="22"/>
            <w:lang w:eastAsia="de-DE"/>
          </w:rPr>
          <w:tab/>
        </w:r>
        <w:r w:rsidRPr="00B00CD6">
          <w:rPr>
            <w:rStyle w:val="Hyperlink"/>
            <w:noProof/>
          </w:rPr>
          <w:t>Blattformen</w:t>
        </w:r>
        <w:r>
          <w:rPr>
            <w:noProof/>
            <w:webHidden/>
          </w:rPr>
          <w:tab/>
        </w:r>
        <w:r>
          <w:rPr>
            <w:noProof/>
            <w:webHidden/>
          </w:rPr>
          <w:fldChar w:fldCharType="begin"/>
        </w:r>
        <w:r>
          <w:rPr>
            <w:noProof/>
            <w:webHidden/>
          </w:rPr>
          <w:instrText xml:space="preserve"> PAGEREF _Toc475533932 \h </w:instrText>
        </w:r>
        <w:r>
          <w:rPr>
            <w:noProof/>
            <w:webHidden/>
          </w:rPr>
        </w:r>
        <w:r>
          <w:rPr>
            <w:noProof/>
            <w:webHidden/>
          </w:rPr>
          <w:fldChar w:fldCharType="separate"/>
        </w:r>
        <w:r>
          <w:rPr>
            <w:noProof/>
            <w:webHidden/>
          </w:rPr>
          <w:t>3</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33" w:history="1">
        <w:r w:rsidRPr="00B00CD6">
          <w:rPr>
            <w:rStyle w:val="Hyperlink"/>
            <w:noProof/>
          </w:rPr>
          <w:t>2.1.2.2.</w:t>
        </w:r>
        <w:r>
          <w:rPr>
            <w:rFonts w:eastAsiaTheme="minorEastAsia"/>
            <w:noProof/>
            <w:sz w:val="22"/>
            <w:szCs w:val="22"/>
            <w:lang w:eastAsia="de-DE"/>
          </w:rPr>
          <w:tab/>
        </w:r>
        <w:r w:rsidRPr="00B00CD6">
          <w:rPr>
            <w:rStyle w:val="Hyperlink"/>
            <w:noProof/>
          </w:rPr>
          <w:t>Blattnervatur</w:t>
        </w:r>
        <w:r>
          <w:rPr>
            <w:noProof/>
            <w:webHidden/>
          </w:rPr>
          <w:tab/>
        </w:r>
        <w:r>
          <w:rPr>
            <w:noProof/>
            <w:webHidden/>
          </w:rPr>
          <w:fldChar w:fldCharType="begin"/>
        </w:r>
        <w:r>
          <w:rPr>
            <w:noProof/>
            <w:webHidden/>
          </w:rPr>
          <w:instrText xml:space="preserve"> PAGEREF _Toc475533933 \h </w:instrText>
        </w:r>
        <w:r>
          <w:rPr>
            <w:noProof/>
            <w:webHidden/>
          </w:rPr>
        </w:r>
        <w:r>
          <w:rPr>
            <w:noProof/>
            <w:webHidden/>
          </w:rPr>
          <w:fldChar w:fldCharType="separate"/>
        </w:r>
        <w:r>
          <w:rPr>
            <w:noProof/>
            <w:webHidden/>
          </w:rPr>
          <w:t>4</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34" w:history="1">
        <w:r w:rsidRPr="00B00CD6">
          <w:rPr>
            <w:rStyle w:val="Hyperlink"/>
            <w:noProof/>
          </w:rPr>
          <w:t>2.2.</w:t>
        </w:r>
        <w:r>
          <w:rPr>
            <w:rFonts w:eastAsiaTheme="minorEastAsia"/>
            <w:b w:val="0"/>
            <w:bCs w:val="0"/>
            <w:noProof/>
            <w:sz w:val="22"/>
            <w:szCs w:val="22"/>
            <w:lang w:eastAsia="de-DE"/>
          </w:rPr>
          <w:tab/>
        </w:r>
        <w:r w:rsidRPr="00B00CD6">
          <w:rPr>
            <w:rStyle w:val="Hyperlink"/>
            <w:noProof/>
          </w:rPr>
          <w:t>PreProcessing</w:t>
        </w:r>
        <w:r>
          <w:rPr>
            <w:noProof/>
            <w:webHidden/>
          </w:rPr>
          <w:tab/>
        </w:r>
        <w:r>
          <w:rPr>
            <w:noProof/>
            <w:webHidden/>
          </w:rPr>
          <w:fldChar w:fldCharType="begin"/>
        </w:r>
        <w:r>
          <w:rPr>
            <w:noProof/>
            <w:webHidden/>
          </w:rPr>
          <w:instrText xml:space="preserve"> PAGEREF _Toc475533934 \h </w:instrText>
        </w:r>
        <w:r>
          <w:rPr>
            <w:noProof/>
            <w:webHidden/>
          </w:rPr>
        </w:r>
        <w:r>
          <w:rPr>
            <w:noProof/>
            <w:webHidden/>
          </w:rPr>
          <w:fldChar w:fldCharType="separate"/>
        </w:r>
        <w:r>
          <w:rPr>
            <w:noProof/>
            <w:webHidden/>
          </w:rPr>
          <w:t>4</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35" w:history="1">
        <w:r w:rsidRPr="00B00CD6">
          <w:rPr>
            <w:rStyle w:val="Hyperlink"/>
          </w:rPr>
          <w:t>2.2.1.</w:t>
        </w:r>
        <w:r>
          <w:rPr>
            <w:rFonts w:eastAsiaTheme="minorEastAsia"/>
            <w:b w:val="0"/>
            <w:sz w:val="22"/>
            <w:szCs w:val="22"/>
            <w:lang w:eastAsia="de-DE"/>
          </w:rPr>
          <w:tab/>
        </w:r>
        <w:r w:rsidRPr="00B00CD6">
          <w:rPr>
            <w:rStyle w:val="Hyperlink"/>
          </w:rPr>
          <w:t>Binarisierung</w:t>
        </w:r>
        <w:r>
          <w:rPr>
            <w:webHidden/>
          </w:rPr>
          <w:tab/>
        </w:r>
        <w:r>
          <w:rPr>
            <w:webHidden/>
          </w:rPr>
          <w:fldChar w:fldCharType="begin"/>
        </w:r>
        <w:r>
          <w:rPr>
            <w:webHidden/>
          </w:rPr>
          <w:instrText xml:space="preserve"> PAGEREF _Toc475533935 \h </w:instrText>
        </w:r>
        <w:r>
          <w:rPr>
            <w:webHidden/>
          </w:rPr>
        </w:r>
        <w:r>
          <w:rPr>
            <w:webHidden/>
          </w:rPr>
          <w:fldChar w:fldCharType="separate"/>
        </w:r>
        <w:r>
          <w:rPr>
            <w:webHidden/>
          </w:rPr>
          <w:t>4</w:t>
        </w:r>
        <w:r>
          <w:rPr>
            <w:webHidden/>
          </w:rPr>
          <w:fldChar w:fldCharType="end"/>
        </w:r>
      </w:hyperlink>
    </w:p>
    <w:p w:rsidR="0094472E" w:rsidRDefault="0094472E">
      <w:pPr>
        <w:pStyle w:val="Verzeichnis3"/>
        <w:rPr>
          <w:rFonts w:eastAsiaTheme="minorEastAsia"/>
          <w:b w:val="0"/>
          <w:sz w:val="22"/>
          <w:szCs w:val="22"/>
          <w:lang w:eastAsia="de-DE"/>
        </w:rPr>
      </w:pPr>
      <w:hyperlink w:anchor="_Toc475533936" w:history="1">
        <w:r w:rsidRPr="00B00CD6">
          <w:rPr>
            <w:rStyle w:val="Hyperlink"/>
          </w:rPr>
          <w:t>2.2.2.</w:t>
        </w:r>
        <w:r>
          <w:rPr>
            <w:rFonts w:eastAsiaTheme="minorEastAsia"/>
            <w:b w:val="0"/>
            <w:sz w:val="22"/>
            <w:szCs w:val="22"/>
            <w:lang w:eastAsia="de-DE"/>
          </w:rPr>
          <w:tab/>
        </w:r>
        <w:r w:rsidRPr="00B00CD6">
          <w:rPr>
            <w:rStyle w:val="Hyperlink"/>
          </w:rPr>
          <w:t>Segmentierung</w:t>
        </w:r>
        <w:r>
          <w:rPr>
            <w:webHidden/>
          </w:rPr>
          <w:tab/>
        </w:r>
        <w:r>
          <w:rPr>
            <w:webHidden/>
          </w:rPr>
          <w:fldChar w:fldCharType="begin"/>
        </w:r>
        <w:r>
          <w:rPr>
            <w:webHidden/>
          </w:rPr>
          <w:instrText xml:space="preserve"> PAGEREF _Toc475533936 \h </w:instrText>
        </w:r>
        <w:r>
          <w:rPr>
            <w:webHidden/>
          </w:rPr>
        </w:r>
        <w:r>
          <w:rPr>
            <w:webHidden/>
          </w:rPr>
          <w:fldChar w:fldCharType="separate"/>
        </w:r>
        <w:r>
          <w:rPr>
            <w:webHidden/>
          </w:rPr>
          <w:t>4</w:t>
        </w:r>
        <w:r>
          <w:rPr>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37" w:history="1">
        <w:r w:rsidRPr="00B00CD6">
          <w:rPr>
            <w:rStyle w:val="Hyperlink"/>
            <w:noProof/>
          </w:rPr>
          <w:t>2.3.</w:t>
        </w:r>
        <w:r>
          <w:rPr>
            <w:rFonts w:eastAsiaTheme="minorEastAsia"/>
            <w:b w:val="0"/>
            <w:bCs w:val="0"/>
            <w:noProof/>
            <w:sz w:val="22"/>
            <w:szCs w:val="22"/>
            <w:lang w:eastAsia="de-DE"/>
          </w:rPr>
          <w:tab/>
        </w:r>
        <w:r w:rsidRPr="00B00CD6">
          <w:rPr>
            <w:rStyle w:val="Hyperlink"/>
            <w:noProof/>
          </w:rPr>
          <w:t>Deskriptoren</w:t>
        </w:r>
        <w:r>
          <w:rPr>
            <w:noProof/>
            <w:webHidden/>
          </w:rPr>
          <w:tab/>
        </w:r>
        <w:r>
          <w:rPr>
            <w:noProof/>
            <w:webHidden/>
          </w:rPr>
          <w:fldChar w:fldCharType="begin"/>
        </w:r>
        <w:r>
          <w:rPr>
            <w:noProof/>
            <w:webHidden/>
          </w:rPr>
          <w:instrText xml:space="preserve"> PAGEREF _Toc475533937 \h </w:instrText>
        </w:r>
        <w:r>
          <w:rPr>
            <w:noProof/>
            <w:webHidden/>
          </w:rPr>
        </w:r>
        <w:r>
          <w:rPr>
            <w:noProof/>
            <w:webHidden/>
          </w:rPr>
          <w:fldChar w:fldCharType="separate"/>
        </w:r>
        <w:r>
          <w:rPr>
            <w:noProof/>
            <w:webHidden/>
          </w:rPr>
          <w:t>4</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38" w:history="1">
        <w:r w:rsidRPr="00B00CD6">
          <w:rPr>
            <w:rStyle w:val="Hyperlink"/>
          </w:rPr>
          <w:t>2.3.1.</w:t>
        </w:r>
        <w:r>
          <w:rPr>
            <w:rFonts w:eastAsiaTheme="minorEastAsia"/>
            <w:b w:val="0"/>
            <w:sz w:val="22"/>
            <w:szCs w:val="22"/>
            <w:lang w:eastAsia="de-DE"/>
          </w:rPr>
          <w:tab/>
        </w:r>
        <w:r w:rsidRPr="00B00CD6">
          <w:rPr>
            <w:rStyle w:val="Hyperlink"/>
          </w:rPr>
          <w:t>Featurevektoren</w:t>
        </w:r>
        <w:r>
          <w:rPr>
            <w:webHidden/>
          </w:rPr>
          <w:tab/>
        </w:r>
        <w:r>
          <w:rPr>
            <w:webHidden/>
          </w:rPr>
          <w:fldChar w:fldCharType="begin"/>
        </w:r>
        <w:r>
          <w:rPr>
            <w:webHidden/>
          </w:rPr>
          <w:instrText xml:space="preserve"> PAGEREF _Toc475533938 \h </w:instrText>
        </w:r>
        <w:r>
          <w:rPr>
            <w:webHidden/>
          </w:rPr>
        </w:r>
        <w:r>
          <w:rPr>
            <w:webHidden/>
          </w:rPr>
          <w:fldChar w:fldCharType="separate"/>
        </w:r>
        <w:r>
          <w:rPr>
            <w:webHidden/>
          </w:rPr>
          <w:t>4</w:t>
        </w:r>
        <w:r>
          <w:rPr>
            <w:webHidden/>
          </w:rPr>
          <w:fldChar w:fldCharType="end"/>
        </w:r>
      </w:hyperlink>
    </w:p>
    <w:p w:rsidR="0094472E" w:rsidRDefault="0094472E">
      <w:pPr>
        <w:pStyle w:val="Verzeichnis3"/>
        <w:rPr>
          <w:rFonts w:eastAsiaTheme="minorEastAsia"/>
          <w:b w:val="0"/>
          <w:sz w:val="22"/>
          <w:szCs w:val="22"/>
          <w:lang w:eastAsia="de-DE"/>
        </w:rPr>
      </w:pPr>
      <w:hyperlink w:anchor="_Toc475533939" w:history="1">
        <w:r w:rsidRPr="00B00CD6">
          <w:rPr>
            <w:rStyle w:val="Hyperlink"/>
          </w:rPr>
          <w:t>2.3.2.</w:t>
        </w:r>
        <w:r>
          <w:rPr>
            <w:rFonts w:eastAsiaTheme="minorEastAsia"/>
            <w:b w:val="0"/>
            <w:sz w:val="22"/>
            <w:szCs w:val="22"/>
            <w:lang w:eastAsia="de-DE"/>
          </w:rPr>
          <w:tab/>
        </w:r>
        <w:r w:rsidRPr="00B00CD6">
          <w:rPr>
            <w:rStyle w:val="Hyperlink"/>
          </w:rPr>
          <w:t>Momentenbasierte geometrische Merkmale</w:t>
        </w:r>
        <w:r>
          <w:rPr>
            <w:webHidden/>
          </w:rPr>
          <w:tab/>
        </w:r>
        <w:r>
          <w:rPr>
            <w:webHidden/>
          </w:rPr>
          <w:fldChar w:fldCharType="begin"/>
        </w:r>
        <w:r>
          <w:rPr>
            <w:webHidden/>
          </w:rPr>
          <w:instrText xml:space="preserve"> PAGEREF _Toc475533939 \h </w:instrText>
        </w:r>
        <w:r>
          <w:rPr>
            <w:webHidden/>
          </w:rPr>
        </w:r>
        <w:r>
          <w:rPr>
            <w:webHidden/>
          </w:rPr>
          <w:fldChar w:fldCharType="separate"/>
        </w:r>
        <w:r>
          <w:rPr>
            <w:webHidden/>
          </w:rPr>
          <w:t>4</w:t>
        </w:r>
        <w:r>
          <w:rPr>
            <w:webHidden/>
          </w:rPr>
          <w:fldChar w:fldCharType="end"/>
        </w:r>
      </w:hyperlink>
    </w:p>
    <w:p w:rsidR="0094472E" w:rsidRDefault="0094472E">
      <w:pPr>
        <w:pStyle w:val="Verzeichnis3"/>
        <w:rPr>
          <w:rFonts w:eastAsiaTheme="minorEastAsia"/>
          <w:b w:val="0"/>
          <w:sz w:val="22"/>
          <w:szCs w:val="22"/>
          <w:lang w:eastAsia="de-DE"/>
        </w:rPr>
      </w:pPr>
      <w:hyperlink w:anchor="_Toc475533940" w:history="1">
        <w:r w:rsidRPr="00B00CD6">
          <w:rPr>
            <w:rStyle w:val="Hyperlink"/>
          </w:rPr>
          <w:t>2.3.3.</w:t>
        </w:r>
        <w:r>
          <w:rPr>
            <w:rFonts w:eastAsiaTheme="minorEastAsia"/>
            <w:b w:val="0"/>
            <w:sz w:val="22"/>
            <w:szCs w:val="22"/>
            <w:lang w:eastAsia="de-DE"/>
          </w:rPr>
          <w:tab/>
        </w:r>
        <w:r w:rsidRPr="00B00CD6">
          <w:rPr>
            <w:rStyle w:val="Hyperlink"/>
          </w:rPr>
          <w:t>Fourier-Transformation</w:t>
        </w:r>
        <w:r>
          <w:rPr>
            <w:webHidden/>
          </w:rPr>
          <w:tab/>
        </w:r>
        <w:r>
          <w:rPr>
            <w:webHidden/>
          </w:rPr>
          <w:fldChar w:fldCharType="begin"/>
        </w:r>
        <w:r>
          <w:rPr>
            <w:webHidden/>
          </w:rPr>
          <w:instrText xml:space="preserve"> PAGEREF _Toc475533940 \h </w:instrText>
        </w:r>
        <w:r>
          <w:rPr>
            <w:webHidden/>
          </w:rPr>
        </w:r>
        <w:r>
          <w:rPr>
            <w:webHidden/>
          </w:rPr>
          <w:fldChar w:fldCharType="separate"/>
        </w:r>
        <w:r>
          <w:rPr>
            <w:webHidden/>
          </w:rPr>
          <w:t>4</w:t>
        </w:r>
        <w:r>
          <w:rPr>
            <w:webHidden/>
          </w:rPr>
          <w:fldChar w:fldCharType="end"/>
        </w:r>
      </w:hyperlink>
    </w:p>
    <w:p w:rsidR="0094472E" w:rsidRDefault="0094472E">
      <w:pPr>
        <w:pStyle w:val="Verzeichnis3"/>
        <w:rPr>
          <w:rFonts w:eastAsiaTheme="minorEastAsia"/>
          <w:b w:val="0"/>
          <w:sz w:val="22"/>
          <w:szCs w:val="22"/>
          <w:lang w:eastAsia="de-DE"/>
        </w:rPr>
      </w:pPr>
      <w:hyperlink w:anchor="_Toc475533941" w:history="1">
        <w:r w:rsidRPr="00B00CD6">
          <w:rPr>
            <w:rStyle w:val="Hyperlink"/>
          </w:rPr>
          <w:t>2.3.4.</w:t>
        </w:r>
        <w:r>
          <w:rPr>
            <w:rFonts w:eastAsiaTheme="minorEastAsia"/>
            <w:b w:val="0"/>
            <w:sz w:val="22"/>
            <w:szCs w:val="22"/>
            <w:lang w:eastAsia="de-DE"/>
          </w:rPr>
          <w:tab/>
        </w:r>
        <w:r w:rsidRPr="00B00CD6">
          <w:rPr>
            <w:rStyle w:val="Hyperlink"/>
          </w:rPr>
          <w:t>Hauptkomponentenanalyse</w:t>
        </w:r>
        <w:r>
          <w:rPr>
            <w:webHidden/>
          </w:rPr>
          <w:tab/>
        </w:r>
        <w:r>
          <w:rPr>
            <w:webHidden/>
          </w:rPr>
          <w:fldChar w:fldCharType="begin"/>
        </w:r>
        <w:r>
          <w:rPr>
            <w:webHidden/>
          </w:rPr>
          <w:instrText xml:space="preserve"> PAGEREF _Toc475533941 \h </w:instrText>
        </w:r>
        <w:r>
          <w:rPr>
            <w:webHidden/>
          </w:rPr>
        </w:r>
        <w:r>
          <w:rPr>
            <w:webHidden/>
          </w:rPr>
          <w:fldChar w:fldCharType="separate"/>
        </w:r>
        <w:r>
          <w:rPr>
            <w:webHidden/>
          </w:rPr>
          <w:t>4</w:t>
        </w:r>
        <w:r>
          <w:rPr>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42" w:history="1">
        <w:r w:rsidRPr="00B00CD6">
          <w:rPr>
            <w:rStyle w:val="Hyperlink"/>
            <w:noProof/>
          </w:rPr>
          <w:t>2.4.</w:t>
        </w:r>
        <w:r>
          <w:rPr>
            <w:rFonts w:eastAsiaTheme="minorEastAsia"/>
            <w:b w:val="0"/>
            <w:bCs w:val="0"/>
            <w:noProof/>
            <w:sz w:val="22"/>
            <w:szCs w:val="22"/>
            <w:lang w:eastAsia="de-DE"/>
          </w:rPr>
          <w:tab/>
        </w:r>
        <w:r w:rsidRPr="00B00CD6">
          <w:rPr>
            <w:rStyle w:val="Hyperlink"/>
            <w:noProof/>
          </w:rPr>
          <w:t>Maschinelle Lernverfahren</w:t>
        </w:r>
        <w:r>
          <w:rPr>
            <w:noProof/>
            <w:webHidden/>
          </w:rPr>
          <w:tab/>
        </w:r>
        <w:r>
          <w:rPr>
            <w:noProof/>
            <w:webHidden/>
          </w:rPr>
          <w:fldChar w:fldCharType="begin"/>
        </w:r>
        <w:r>
          <w:rPr>
            <w:noProof/>
            <w:webHidden/>
          </w:rPr>
          <w:instrText xml:space="preserve"> PAGEREF _Toc475533942 \h </w:instrText>
        </w:r>
        <w:r>
          <w:rPr>
            <w:noProof/>
            <w:webHidden/>
          </w:rPr>
        </w:r>
        <w:r>
          <w:rPr>
            <w:noProof/>
            <w:webHidden/>
          </w:rPr>
          <w:fldChar w:fldCharType="separate"/>
        </w:r>
        <w:r>
          <w:rPr>
            <w:noProof/>
            <w:webHidden/>
          </w:rPr>
          <w:t>4</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43" w:history="1">
        <w:r w:rsidRPr="00B00CD6">
          <w:rPr>
            <w:rStyle w:val="Hyperlink"/>
          </w:rPr>
          <w:t>2.4.1.</w:t>
        </w:r>
        <w:r>
          <w:rPr>
            <w:rFonts w:eastAsiaTheme="minorEastAsia"/>
            <w:b w:val="0"/>
            <w:sz w:val="22"/>
            <w:szCs w:val="22"/>
            <w:lang w:eastAsia="de-DE"/>
          </w:rPr>
          <w:tab/>
        </w:r>
        <w:r w:rsidRPr="00B00CD6">
          <w:rPr>
            <w:rStyle w:val="Hyperlink"/>
          </w:rPr>
          <w:t>Klassifikatoren</w:t>
        </w:r>
        <w:r>
          <w:rPr>
            <w:webHidden/>
          </w:rPr>
          <w:tab/>
        </w:r>
        <w:r>
          <w:rPr>
            <w:webHidden/>
          </w:rPr>
          <w:fldChar w:fldCharType="begin"/>
        </w:r>
        <w:r>
          <w:rPr>
            <w:webHidden/>
          </w:rPr>
          <w:instrText xml:space="preserve"> PAGEREF _Toc475533943 \h </w:instrText>
        </w:r>
        <w:r>
          <w:rPr>
            <w:webHidden/>
          </w:rPr>
        </w:r>
        <w:r>
          <w:rPr>
            <w:webHidden/>
          </w:rPr>
          <w:fldChar w:fldCharType="separate"/>
        </w:r>
        <w:r>
          <w:rPr>
            <w:webHidden/>
          </w:rPr>
          <w:t>5</w:t>
        </w:r>
        <w:r>
          <w:rPr>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44" w:history="1">
        <w:r w:rsidRPr="00B00CD6">
          <w:rPr>
            <w:rStyle w:val="Hyperlink"/>
            <w:noProof/>
          </w:rPr>
          <w:t>2.4.1.1.</w:t>
        </w:r>
        <w:r>
          <w:rPr>
            <w:rFonts w:eastAsiaTheme="minorEastAsia"/>
            <w:noProof/>
            <w:sz w:val="22"/>
            <w:szCs w:val="22"/>
            <w:lang w:eastAsia="de-DE"/>
          </w:rPr>
          <w:tab/>
        </w:r>
        <w:r w:rsidRPr="00B00CD6">
          <w:rPr>
            <w:rStyle w:val="Hyperlink"/>
            <w:noProof/>
          </w:rPr>
          <w:t>MMC Hypersphere???</w:t>
        </w:r>
        <w:r>
          <w:rPr>
            <w:noProof/>
            <w:webHidden/>
          </w:rPr>
          <w:tab/>
        </w:r>
        <w:r>
          <w:rPr>
            <w:noProof/>
            <w:webHidden/>
          </w:rPr>
          <w:fldChar w:fldCharType="begin"/>
        </w:r>
        <w:r>
          <w:rPr>
            <w:noProof/>
            <w:webHidden/>
          </w:rPr>
          <w:instrText xml:space="preserve"> PAGEREF _Toc475533944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45" w:history="1">
        <w:r w:rsidRPr="00B00CD6">
          <w:rPr>
            <w:rStyle w:val="Hyperlink"/>
            <w:noProof/>
          </w:rPr>
          <w:t>2.4.1.2.</w:t>
        </w:r>
        <w:r>
          <w:rPr>
            <w:rFonts w:eastAsiaTheme="minorEastAsia"/>
            <w:noProof/>
            <w:sz w:val="22"/>
            <w:szCs w:val="22"/>
            <w:lang w:eastAsia="de-DE"/>
          </w:rPr>
          <w:tab/>
        </w:r>
        <w:r w:rsidRPr="00B00CD6">
          <w:rPr>
            <w:rStyle w:val="Hyperlink"/>
            <w:noProof/>
          </w:rPr>
          <w:t>Support Vector Machine</w:t>
        </w:r>
        <w:r>
          <w:rPr>
            <w:noProof/>
            <w:webHidden/>
          </w:rPr>
          <w:tab/>
        </w:r>
        <w:r>
          <w:rPr>
            <w:noProof/>
            <w:webHidden/>
          </w:rPr>
          <w:fldChar w:fldCharType="begin"/>
        </w:r>
        <w:r>
          <w:rPr>
            <w:noProof/>
            <w:webHidden/>
          </w:rPr>
          <w:instrText xml:space="preserve"> PAGEREF _Toc475533945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46" w:history="1">
        <w:r w:rsidRPr="00B00CD6">
          <w:rPr>
            <w:rStyle w:val="Hyperlink"/>
            <w:noProof/>
          </w:rPr>
          <w:t>2.4.1.3.</w:t>
        </w:r>
        <w:r>
          <w:rPr>
            <w:rFonts w:eastAsiaTheme="minorEastAsia"/>
            <w:noProof/>
            <w:sz w:val="22"/>
            <w:szCs w:val="22"/>
            <w:lang w:eastAsia="de-DE"/>
          </w:rPr>
          <w:tab/>
        </w:r>
        <w:r w:rsidRPr="00B00CD6">
          <w:rPr>
            <w:rStyle w:val="Hyperlink"/>
            <w:noProof/>
          </w:rPr>
          <w:t>k-nearest neighbours</w:t>
        </w:r>
        <w:r>
          <w:rPr>
            <w:noProof/>
            <w:webHidden/>
          </w:rPr>
          <w:tab/>
        </w:r>
        <w:r>
          <w:rPr>
            <w:noProof/>
            <w:webHidden/>
          </w:rPr>
          <w:fldChar w:fldCharType="begin"/>
        </w:r>
        <w:r>
          <w:rPr>
            <w:noProof/>
            <w:webHidden/>
          </w:rPr>
          <w:instrText xml:space="preserve"> PAGEREF _Toc475533946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47" w:history="1">
        <w:r w:rsidRPr="00B00CD6">
          <w:rPr>
            <w:rStyle w:val="Hyperlink"/>
          </w:rPr>
          <w:t>2.4.2.</w:t>
        </w:r>
        <w:r>
          <w:rPr>
            <w:rFonts w:eastAsiaTheme="minorEastAsia"/>
            <w:b w:val="0"/>
            <w:sz w:val="22"/>
            <w:szCs w:val="22"/>
            <w:lang w:eastAsia="de-DE"/>
          </w:rPr>
          <w:tab/>
        </w:r>
        <w:r w:rsidRPr="00B00CD6">
          <w:rPr>
            <w:rStyle w:val="Hyperlink"/>
          </w:rPr>
          <w:t>Künstliche Neuronale Netze (teilweise auch Klassifikatoren?)</w:t>
        </w:r>
        <w:r>
          <w:rPr>
            <w:webHidden/>
          </w:rPr>
          <w:tab/>
        </w:r>
        <w:r>
          <w:rPr>
            <w:webHidden/>
          </w:rPr>
          <w:fldChar w:fldCharType="begin"/>
        </w:r>
        <w:r>
          <w:rPr>
            <w:webHidden/>
          </w:rPr>
          <w:instrText xml:space="preserve"> PAGEREF _Toc475533947 \h </w:instrText>
        </w:r>
        <w:r>
          <w:rPr>
            <w:webHidden/>
          </w:rPr>
        </w:r>
        <w:r>
          <w:rPr>
            <w:webHidden/>
          </w:rPr>
          <w:fldChar w:fldCharType="separate"/>
        </w:r>
        <w:r>
          <w:rPr>
            <w:webHidden/>
          </w:rPr>
          <w:t>5</w:t>
        </w:r>
        <w:r>
          <w:rPr>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48" w:history="1">
        <w:r w:rsidRPr="00B00CD6">
          <w:rPr>
            <w:rStyle w:val="Hyperlink"/>
            <w:noProof/>
          </w:rPr>
          <w:t>2.4.2.1.</w:t>
        </w:r>
        <w:r>
          <w:rPr>
            <w:rFonts w:eastAsiaTheme="minorEastAsia"/>
            <w:noProof/>
            <w:sz w:val="22"/>
            <w:szCs w:val="22"/>
            <w:lang w:eastAsia="de-DE"/>
          </w:rPr>
          <w:tab/>
        </w:r>
        <w:r w:rsidRPr="00B00CD6">
          <w:rPr>
            <w:rStyle w:val="Hyperlink"/>
            <w:noProof/>
          </w:rPr>
          <w:t>MultiLayerPerceptrons</w:t>
        </w:r>
        <w:r>
          <w:rPr>
            <w:noProof/>
            <w:webHidden/>
          </w:rPr>
          <w:tab/>
        </w:r>
        <w:r>
          <w:rPr>
            <w:noProof/>
            <w:webHidden/>
          </w:rPr>
          <w:fldChar w:fldCharType="begin"/>
        </w:r>
        <w:r>
          <w:rPr>
            <w:noProof/>
            <w:webHidden/>
          </w:rPr>
          <w:instrText xml:space="preserve"> PAGEREF _Toc475533948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49" w:history="1">
        <w:r w:rsidRPr="00B00CD6">
          <w:rPr>
            <w:rStyle w:val="Hyperlink"/>
            <w:noProof/>
          </w:rPr>
          <w:t>2.4.2.2.</w:t>
        </w:r>
        <w:r>
          <w:rPr>
            <w:rFonts w:eastAsiaTheme="minorEastAsia"/>
            <w:noProof/>
            <w:sz w:val="22"/>
            <w:szCs w:val="22"/>
            <w:lang w:eastAsia="de-DE"/>
          </w:rPr>
          <w:tab/>
        </w:r>
        <w:r w:rsidRPr="00B00CD6">
          <w:rPr>
            <w:rStyle w:val="Hyperlink"/>
            <w:noProof/>
          </w:rPr>
          <w:t>PNN</w:t>
        </w:r>
        <w:r>
          <w:rPr>
            <w:noProof/>
            <w:webHidden/>
          </w:rPr>
          <w:tab/>
        </w:r>
        <w:r>
          <w:rPr>
            <w:noProof/>
            <w:webHidden/>
          </w:rPr>
          <w:fldChar w:fldCharType="begin"/>
        </w:r>
        <w:r>
          <w:rPr>
            <w:noProof/>
            <w:webHidden/>
          </w:rPr>
          <w:instrText xml:space="preserve"> PAGEREF _Toc475533949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50" w:history="1">
        <w:r w:rsidRPr="00B00CD6">
          <w:rPr>
            <w:rStyle w:val="Hyperlink"/>
            <w:noProof/>
          </w:rPr>
          <w:t>2.4.2.3.</w:t>
        </w:r>
        <w:r>
          <w:rPr>
            <w:rFonts w:eastAsiaTheme="minorEastAsia"/>
            <w:noProof/>
            <w:sz w:val="22"/>
            <w:szCs w:val="22"/>
            <w:lang w:eastAsia="de-DE"/>
          </w:rPr>
          <w:tab/>
        </w:r>
        <w:r w:rsidRPr="00B00CD6">
          <w:rPr>
            <w:rStyle w:val="Hyperlink"/>
            <w:noProof/>
          </w:rPr>
          <w:t>PCNN</w:t>
        </w:r>
        <w:r>
          <w:rPr>
            <w:noProof/>
            <w:webHidden/>
          </w:rPr>
          <w:tab/>
        </w:r>
        <w:r>
          <w:rPr>
            <w:noProof/>
            <w:webHidden/>
          </w:rPr>
          <w:fldChar w:fldCharType="begin"/>
        </w:r>
        <w:r>
          <w:rPr>
            <w:noProof/>
            <w:webHidden/>
          </w:rPr>
          <w:instrText xml:space="preserve"> PAGEREF _Toc475533950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51" w:history="1">
        <w:r w:rsidRPr="00B00CD6">
          <w:rPr>
            <w:rStyle w:val="Hyperlink"/>
            <w:rFonts w:ascii="Tahoma" w:hAnsi="Tahoma" w:cs="Tahoma"/>
            <w:noProof/>
          </w:rPr>
          <w:t>3.</w:t>
        </w:r>
        <w:r>
          <w:rPr>
            <w:rFonts w:asciiTheme="minorHAnsi" w:eastAsiaTheme="minorEastAsia" w:hAnsiTheme="minorHAnsi"/>
            <w:b w:val="0"/>
            <w:bCs w:val="0"/>
            <w:caps w:val="0"/>
            <w:noProof/>
            <w:sz w:val="22"/>
            <w:szCs w:val="22"/>
            <w:lang w:eastAsia="de-DE"/>
          </w:rPr>
          <w:tab/>
        </w:r>
        <w:r w:rsidRPr="00B00CD6">
          <w:rPr>
            <w:rStyle w:val="Hyperlink"/>
            <w:noProof/>
          </w:rPr>
          <w:t>Konzeption</w:t>
        </w:r>
        <w:r>
          <w:rPr>
            <w:noProof/>
            <w:webHidden/>
          </w:rPr>
          <w:tab/>
        </w:r>
        <w:r>
          <w:rPr>
            <w:noProof/>
            <w:webHidden/>
          </w:rPr>
          <w:fldChar w:fldCharType="begin"/>
        </w:r>
        <w:r>
          <w:rPr>
            <w:noProof/>
            <w:webHidden/>
          </w:rPr>
          <w:instrText xml:space="preserve"> PAGEREF _Toc475533951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52" w:history="1">
        <w:r w:rsidRPr="00B00CD6">
          <w:rPr>
            <w:rStyle w:val="Hyperlink"/>
            <w:noProof/>
          </w:rPr>
          <w:t>3.1.</w:t>
        </w:r>
        <w:r>
          <w:rPr>
            <w:rFonts w:eastAsiaTheme="minorEastAsia"/>
            <w:b w:val="0"/>
            <w:bCs w:val="0"/>
            <w:noProof/>
            <w:sz w:val="22"/>
            <w:szCs w:val="22"/>
            <w:lang w:eastAsia="de-DE"/>
          </w:rPr>
          <w:tab/>
        </w:r>
        <w:r w:rsidRPr="00B00CD6">
          <w:rPr>
            <w:rStyle w:val="Hyperlink"/>
            <w:noProof/>
          </w:rPr>
          <w:t>Zielstellung</w:t>
        </w:r>
        <w:r>
          <w:rPr>
            <w:noProof/>
            <w:webHidden/>
          </w:rPr>
          <w:tab/>
        </w:r>
        <w:r>
          <w:rPr>
            <w:noProof/>
            <w:webHidden/>
          </w:rPr>
          <w:fldChar w:fldCharType="begin"/>
        </w:r>
        <w:r>
          <w:rPr>
            <w:noProof/>
            <w:webHidden/>
          </w:rPr>
          <w:instrText xml:space="preserve"> PAGEREF _Toc475533952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53" w:history="1">
        <w:r w:rsidRPr="00B00CD6">
          <w:rPr>
            <w:rStyle w:val="Hyperlink"/>
            <w:noProof/>
          </w:rPr>
          <w:t>3.2.</w:t>
        </w:r>
        <w:r>
          <w:rPr>
            <w:rFonts w:eastAsiaTheme="minorEastAsia"/>
            <w:b w:val="0"/>
            <w:bCs w:val="0"/>
            <w:noProof/>
            <w:sz w:val="22"/>
            <w:szCs w:val="22"/>
            <w:lang w:eastAsia="de-DE"/>
          </w:rPr>
          <w:tab/>
        </w:r>
        <w:r w:rsidRPr="00B00CD6">
          <w:rPr>
            <w:rStyle w:val="Hyperlink"/>
            <w:noProof/>
          </w:rPr>
          <w:t>Anforderungsanalyse</w:t>
        </w:r>
        <w:r>
          <w:rPr>
            <w:noProof/>
            <w:webHidden/>
          </w:rPr>
          <w:tab/>
        </w:r>
        <w:r>
          <w:rPr>
            <w:noProof/>
            <w:webHidden/>
          </w:rPr>
          <w:fldChar w:fldCharType="begin"/>
        </w:r>
        <w:r>
          <w:rPr>
            <w:noProof/>
            <w:webHidden/>
          </w:rPr>
          <w:instrText xml:space="preserve"> PAGEREF _Toc475533953 \h </w:instrText>
        </w:r>
        <w:r>
          <w:rPr>
            <w:noProof/>
            <w:webHidden/>
          </w:rPr>
        </w:r>
        <w:r>
          <w:rPr>
            <w:noProof/>
            <w:webHidden/>
          </w:rPr>
          <w:fldChar w:fldCharType="separate"/>
        </w:r>
        <w:r>
          <w:rPr>
            <w:noProof/>
            <w:webHidden/>
          </w:rPr>
          <w:t>5</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54" w:history="1">
        <w:r w:rsidRPr="00B00CD6">
          <w:rPr>
            <w:rStyle w:val="Hyperlink"/>
          </w:rPr>
          <w:t>3.2.1.</w:t>
        </w:r>
        <w:r>
          <w:rPr>
            <w:rFonts w:eastAsiaTheme="minorEastAsia"/>
            <w:b w:val="0"/>
            <w:sz w:val="22"/>
            <w:szCs w:val="22"/>
            <w:lang w:eastAsia="de-DE"/>
          </w:rPr>
          <w:tab/>
        </w:r>
        <w:r w:rsidRPr="00B00CD6">
          <w:rPr>
            <w:rStyle w:val="Hyperlink"/>
          </w:rPr>
          <w:t>Kriterien des geplanten Produkts</w:t>
        </w:r>
        <w:r>
          <w:rPr>
            <w:webHidden/>
          </w:rPr>
          <w:tab/>
        </w:r>
        <w:r>
          <w:rPr>
            <w:webHidden/>
          </w:rPr>
          <w:fldChar w:fldCharType="begin"/>
        </w:r>
        <w:r>
          <w:rPr>
            <w:webHidden/>
          </w:rPr>
          <w:instrText xml:space="preserve"> PAGEREF _Toc475533954 \h </w:instrText>
        </w:r>
        <w:r>
          <w:rPr>
            <w:webHidden/>
          </w:rPr>
        </w:r>
        <w:r>
          <w:rPr>
            <w:webHidden/>
          </w:rPr>
          <w:fldChar w:fldCharType="separate"/>
        </w:r>
        <w:r>
          <w:rPr>
            <w:webHidden/>
          </w:rPr>
          <w:t>6</w:t>
        </w:r>
        <w:r>
          <w:rPr>
            <w:webHidden/>
          </w:rPr>
          <w:fldChar w:fldCharType="end"/>
        </w:r>
      </w:hyperlink>
    </w:p>
    <w:p w:rsidR="0094472E" w:rsidRDefault="0094472E">
      <w:pPr>
        <w:pStyle w:val="Verzeichnis3"/>
        <w:rPr>
          <w:rFonts w:eastAsiaTheme="minorEastAsia"/>
          <w:b w:val="0"/>
          <w:sz w:val="22"/>
          <w:szCs w:val="22"/>
          <w:lang w:eastAsia="de-DE"/>
        </w:rPr>
      </w:pPr>
      <w:hyperlink w:anchor="_Toc475533955" w:history="1">
        <w:r w:rsidRPr="00B00CD6">
          <w:rPr>
            <w:rStyle w:val="Hyperlink"/>
          </w:rPr>
          <w:t>3.2.2.</w:t>
        </w:r>
        <w:r>
          <w:rPr>
            <w:rFonts w:eastAsiaTheme="minorEastAsia"/>
            <w:b w:val="0"/>
            <w:sz w:val="22"/>
            <w:szCs w:val="22"/>
            <w:lang w:eastAsia="de-DE"/>
          </w:rPr>
          <w:tab/>
        </w:r>
        <w:r w:rsidRPr="00B00CD6">
          <w:rPr>
            <w:rStyle w:val="Hyperlink"/>
          </w:rPr>
          <w:t>Produkteinsatz</w:t>
        </w:r>
        <w:r>
          <w:rPr>
            <w:webHidden/>
          </w:rPr>
          <w:tab/>
        </w:r>
        <w:r>
          <w:rPr>
            <w:webHidden/>
          </w:rPr>
          <w:fldChar w:fldCharType="begin"/>
        </w:r>
        <w:r>
          <w:rPr>
            <w:webHidden/>
          </w:rPr>
          <w:instrText xml:space="preserve"> PAGEREF _Toc475533955 \h </w:instrText>
        </w:r>
        <w:r>
          <w:rPr>
            <w:webHidden/>
          </w:rPr>
        </w:r>
        <w:r>
          <w:rPr>
            <w:webHidden/>
          </w:rPr>
          <w:fldChar w:fldCharType="separate"/>
        </w:r>
        <w:r>
          <w:rPr>
            <w:webHidden/>
          </w:rPr>
          <w:t>6</w:t>
        </w:r>
        <w:r>
          <w:rPr>
            <w:webHidden/>
          </w:rPr>
          <w:fldChar w:fldCharType="end"/>
        </w:r>
      </w:hyperlink>
    </w:p>
    <w:p w:rsidR="0094472E" w:rsidRDefault="0094472E">
      <w:pPr>
        <w:pStyle w:val="Verzeichnis3"/>
        <w:rPr>
          <w:rFonts w:eastAsiaTheme="minorEastAsia"/>
          <w:b w:val="0"/>
          <w:sz w:val="22"/>
          <w:szCs w:val="22"/>
          <w:lang w:eastAsia="de-DE"/>
        </w:rPr>
      </w:pPr>
      <w:hyperlink w:anchor="_Toc475533956" w:history="1">
        <w:r w:rsidRPr="00B00CD6">
          <w:rPr>
            <w:rStyle w:val="Hyperlink"/>
          </w:rPr>
          <w:t>3.2.3.</w:t>
        </w:r>
        <w:r>
          <w:rPr>
            <w:rFonts w:eastAsiaTheme="minorEastAsia"/>
            <w:b w:val="0"/>
            <w:sz w:val="22"/>
            <w:szCs w:val="22"/>
            <w:lang w:eastAsia="de-DE"/>
          </w:rPr>
          <w:tab/>
        </w:r>
        <w:r w:rsidRPr="00B00CD6">
          <w:rPr>
            <w:rStyle w:val="Hyperlink"/>
          </w:rPr>
          <w:t>Produktumgebung</w:t>
        </w:r>
        <w:r>
          <w:rPr>
            <w:webHidden/>
          </w:rPr>
          <w:tab/>
        </w:r>
        <w:r>
          <w:rPr>
            <w:webHidden/>
          </w:rPr>
          <w:fldChar w:fldCharType="begin"/>
        </w:r>
        <w:r>
          <w:rPr>
            <w:webHidden/>
          </w:rPr>
          <w:instrText xml:space="preserve"> PAGEREF _Toc475533956 \h </w:instrText>
        </w:r>
        <w:r>
          <w:rPr>
            <w:webHidden/>
          </w:rPr>
        </w:r>
        <w:r>
          <w:rPr>
            <w:webHidden/>
          </w:rPr>
          <w:fldChar w:fldCharType="separate"/>
        </w:r>
        <w:r>
          <w:rPr>
            <w:webHidden/>
          </w:rPr>
          <w:t>6</w:t>
        </w:r>
        <w:r>
          <w:rPr>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57" w:history="1">
        <w:r w:rsidRPr="00B00CD6">
          <w:rPr>
            <w:rStyle w:val="Hyperlink"/>
            <w:noProof/>
          </w:rPr>
          <w:t>3.3.</w:t>
        </w:r>
        <w:r>
          <w:rPr>
            <w:rFonts w:eastAsiaTheme="minorEastAsia"/>
            <w:b w:val="0"/>
            <w:bCs w:val="0"/>
            <w:noProof/>
            <w:sz w:val="22"/>
            <w:szCs w:val="22"/>
            <w:lang w:eastAsia="de-DE"/>
          </w:rPr>
          <w:tab/>
        </w:r>
        <w:r w:rsidRPr="00B00CD6">
          <w:rPr>
            <w:rStyle w:val="Hyperlink"/>
            <w:noProof/>
          </w:rPr>
          <w:t>Vorhandene Lösungen</w:t>
        </w:r>
        <w:r>
          <w:rPr>
            <w:noProof/>
            <w:webHidden/>
          </w:rPr>
          <w:tab/>
        </w:r>
        <w:r>
          <w:rPr>
            <w:noProof/>
            <w:webHidden/>
          </w:rPr>
          <w:fldChar w:fldCharType="begin"/>
        </w:r>
        <w:r>
          <w:rPr>
            <w:noProof/>
            <w:webHidden/>
          </w:rPr>
          <w:instrText xml:space="preserve"> PAGEREF _Toc475533957 \h </w:instrText>
        </w:r>
        <w:r>
          <w:rPr>
            <w:noProof/>
            <w:webHidden/>
          </w:rPr>
        </w:r>
        <w:r>
          <w:rPr>
            <w:noProof/>
            <w:webHidden/>
          </w:rPr>
          <w:fldChar w:fldCharType="separate"/>
        </w:r>
        <w:r>
          <w:rPr>
            <w:noProof/>
            <w:webHidden/>
          </w:rPr>
          <w:t>6</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58" w:history="1">
        <w:r w:rsidRPr="00B00CD6">
          <w:rPr>
            <w:rStyle w:val="Hyperlink"/>
          </w:rPr>
          <w:t>3.3.1.</w:t>
        </w:r>
        <w:r>
          <w:rPr>
            <w:rFonts w:eastAsiaTheme="minorEastAsia"/>
            <w:b w:val="0"/>
            <w:sz w:val="22"/>
            <w:szCs w:val="22"/>
            <w:lang w:eastAsia="de-DE"/>
          </w:rPr>
          <w:tab/>
        </w:r>
        <w:r w:rsidRPr="00B00CD6">
          <w:rPr>
            <w:rStyle w:val="Hyperlink"/>
          </w:rPr>
          <w:t>Überblick</w:t>
        </w:r>
        <w:r>
          <w:rPr>
            <w:webHidden/>
          </w:rPr>
          <w:tab/>
        </w:r>
        <w:r>
          <w:rPr>
            <w:webHidden/>
          </w:rPr>
          <w:fldChar w:fldCharType="begin"/>
        </w:r>
        <w:r>
          <w:rPr>
            <w:webHidden/>
          </w:rPr>
          <w:instrText xml:space="preserve"> PAGEREF _Toc475533958 \h </w:instrText>
        </w:r>
        <w:r>
          <w:rPr>
            <w:webHidden/>
          </w:rPr>
        </w:r>
        <w:r>
          <w:rPr>
            <w:webHidden/>
          </w:rPr>
          <w:fldChar w:fldCharType="separate"/>
        </w:r>
        <w:r>
          <w:rPr>
            <w:webHidden/>
          </w:rPr>
          <w:t>6</w:t>
        </w:r>
        <w:r>
          <w:rPr>
            <w:webHidden/>
          </w:rPr>
          <w:fldChar w:fldCharType="end"/>
        </w:r>
      </w:hyperlink>
    </w:p>
    <w:p w:rsidR="0094472E" w:rsidRDefault="0094472E">
      <w:pPr>
        <w:pStyle w:val="Verzeichnis3"/>
        <w:rPr>
          <w:rFonts w:eastAsiaTheme="minorEastAsia"/>
          <w:b w:val="0"/>
          <w:sz w:val="22"/>
          <w:szCs w:val="22"/>
          <w:lang w:eastAsia="de-DE"/>
        </w:rPr>
      </w:pPr>
      <w:hyperlink w:anchor="_Toc475533959" w:history="1">
        <w:r w:rsidRPr="00B00CD6">
          <w:rPr>
            <w:rStyle w:val="Hyperlink"/>
          </w:rPr>
          <w:t>3.3.2.</w:t>
        </w:r>
        <w:r>
          <w:rPr>
            <w:rFonts w:eastAsiaTheme="minorEastAsia"/>
            <w:b w:val="0"/>
            <w:sz w:val="22"/>
            <w:szCs w:val="22"/>
            <w:lang w:eastAsia="de-DE"/>
          </w:rPr>
          <w:tab/>
        </w:r>
        <w:r w:rsidRPr="00B00CD6">
          <w:rPr>
            <w:rStyle w:val="Hyperlink"/>
          </w:rPr>
          <w:t>Form</w:t>
        </w:r>
        <w:r>
          <w:rPr>
            <w:webHidden/>
          </w:rPr>
          <w:tab/>
        </w:r>
        <w:r>
          <w:rPr>
            <w:webHidden/>
          </w:rPr>
          <w:fldChar w:fldCharType="begin"/>
        </w:r>
        <w:r>
          <w:rPr>
            <w:webHidden/>
          </w:rPr>
          <w:instrText xml:space="preserve"> PAGEREF _Toc475533959 \h </w:instrText>
        </w:r>
        <w:r>
          <w:rPr>
            <w:webHidden/>
          </w:rPr>
        </w:r>
        <w:r>
          <w:rPr>
            <w:webHidden/>
          </w:rPr>
          <w:fldChar w:fldCharType="separate"/>
        </w:r>
        <w:r>
          <w:rPr>
            <w:webHidden/>
          </w:rPr>
          <w:t>8</w:t>
        </w:r>
        <w:r>
          <w:rPr>
            <w:webHidden/>
          </w:rPr>
          <w:fldChar w:fldCharType="end"/>
        </w:r>
      </w:hyperlink>
    </w:p>
    <w:p w:rsidR="0094472E" w:rsidRDefault="0094472E">
      <w:pPr>
        <w:pStyle w:val="Verzeichnis3"/>
        <w:rPr>
          <w:rFonts w:eastAsiaTheme="minorEastAsia"/>
          <w:b w:val="0"/>
          <w:sz w:val="22"/>
          <w:szCs w:val="22"/>
          <w:lang w:eastAsia="de-DE"/>
        </w:rPr>
      </w:pPr>
      <w:hyperlink w:anchor="_Toc475533960" w:history="1">
        <w:r w:rsidRPr="00B00CD6">
          <w:rPr>
            <w:rStyle w:val="Hyperlink"/>
          </w:rPr>
          <w:t>3.3.3.</w:t>
        </w:r>
        <w:r>
          <w:rPr>
            <w:rFonts w:eastAsiaTheme="minorEastAsia"/>
            <w:b w:val="0"/>
            <w:sz w:val="22"/>
            <w:szCs w:val="22"/>
            <w:lang w:eastAsia="de-DE"/>
          </w:rPr>
          <w:tab/>
        </w:r>
        <w:r w:rsidRPr="00B00CD6">
          <w:rPr>
            <w:rStyle w:val="Hyperlink"/>
          </w:rPr>
          <w:t>Blatttextur</w:t>
        </w:r>
        <w:r>
          <w:rPr>
            <w:webHidden/>
          </w:rPr>
          <w:tab/>
        </w:r>
        <w:r>
          <w:rPr>
            <w:webHidden/>
          </w:rPr>
          <w:fldChar w:fldCharType="begin"/>
        </w:r>
        <w:r>
          <w:rPr>
            <w:webHidden/>
          </w:rPr>
          <w:instrText xml:space="preserve"> PAGEREF _Toc475533960 \h </w:instrText>
        </w:r>
        <w:r>
          <w:rPr>
            <w:webHidden/>
          </w:rPr>
        </w:r>
        <w:r>
          <w:rPr>
            <w:webHidden/>
          </w:rPr>
          <w:fldChar w:fldCharType="separate"/>
        </w:r>
        <w:r>
          <w:rPr>
            <w:webHidden/>
          </w:rPr>
          <w:t>8</w:t>
        </w:r>
        <w:r>
          <w:rPr>
            <w:webHidden/>
          </w:rPr>
          <w:fldChar w:fldCharType="end"/>
        </w:r>
      </w:hyperlink>
    </w:p>
    <w:p w:rsidR="0094472E" w:rsidRDefault="0094472E">
      <w:pPr>
        <w:pStyle w:val="Verzeichnis3"/>
        <w:rPr>
          <w:rFonts w:eastAsiaTheme="minorEastAsia"/>
          <w:b w:val="0"/>
          <w:sz w:val="22"/>
          <w:szCs w:val="22"/>
          <w:lang w:eastAsia="de-DE"/>
        </w:rPr>
      </w:pPr>
      <w:hyperlink w:anchor="_Toc475533961" w:history="1">
        <w:r w:rsidRPr="00B00CD6">
          <w:rPr>
            <w:rStyle w:val="Hyperlink"/>
          </w:rPr>
          <w:t>3.3.4.</w:t>
        </w:r>
        <w:r>
          <w:rPr>
            <w:rFonts w:eastAsiaTheme="minorEastAsia"/>
            <w:b w:val="0"/>
            <w:sz w:val="22"/>
            <w:szCs w:val="22"/>
            <w:lang w:eastAsia="de-DE"/>
          </w:rPr>
          <w:tab/>
        </w:r>
        <w:r w:rsidRPr="00B00CD6">
          <w:rPr>
            <w:rStyle w:val="Hyperlink"/>
          </w:rPr>
          <w:t>Fourier-Transformation</w:t>
        </w:r>
        <w:r>
          <w:rPr>
            <w:webHidden/>
          </w:rPr>
          <w:tab/>
        </w:r>
        <w:r>
          <w:rPr>
            <w:webHidden/>
          </w:rPr>
          <w:fldChar w:fldCharType="begin"/>
        </w:r>
        <w:r>
          <w:rPr>
            <w:webHidden/>
          </w:rPr>
          <w:instrText xml:space="preserve"> PAGEREF _Toc475533961 \h </w:instrText>
        </w:r>
        <w:r>
          <w:rPr>
            <w:webHidden/>
          </w:rPr>
        </w:r>
        <w:r>
          <w:rPr>
            <w:webHidden/>
          </w:rPr>
          <w:fldChar w:fldCharType="separate"/>
        </w:r>
        <w:r>
          <w:rPr>
            <w:webHidden/>
          </w:rPr>
          <w:t>8</w:t>
        </w:r>
        <w:r>
          <w:rPr>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62" w:history="1">
        <w:r w:rsidRPr="00B00CD6">
          <w:rPr>
            <w:rStyle w:val="Hyperlink"/>
            <w:noProof/>
          </w:rPr>
          <w:t>3.4.</w:t>
        </w:r>
        <w:r>
          <w:rPr>
            <w:rFonts w:eastAsiaTheme="minorEastAsia"/>
            <w:b w:val="0"/>
            <w:bCs w:val="0"/>
            <w:noProof/>
            <w:sz w:val="22"/>
            <w:szCs w:val="22"/>
            <w:lang w:eastAsia="de-DE"/>
          </w:rPr>
          <w:tab/>
        </w:r>
        <w:r w:rsidRPr="00B00CD6">
          <w:rPr>
            <w:rStyle w:val="Hyperlink"/>
            <w:noProof/>
          </w:rPr>
          <w:t>Lösungsansatz</w:t>
        </w:r>
        <w:r>
          <w:rPr>
            <w:noProof/>
            <w:webHidden/>
          </w:rPr>
          <w:tab/>
        </w:r>
        <w:r>
          <w:rPr>
            <w:noProof/>
            <w:webHidden/>
          </w:rPr>
          <w:fldChar w:fldCharType="begin"/>
        </w:r>
        <w:r>
          <w:rPr>
            <w:noProof/>
            <w:webHidden/>
          </w:rPr>
          <w:instrText xml:space="preserve"> PAGEREF _Toc475533962 \h </w:instrText>
        </w:r>
        <w:r>
          <w:rPr>
            <w:noProof/>
            <w:webHidden/>
          </w:rPr>
        </w:r>
        <w:r>
          <w:rPr>
            <w:noProof/>
            <w:webHidden/>
          </w:rPr>
          <w:fldChar w:fldCharType="separate"/>
        </w:r>
        <w:r>
          <w:rPr>
            <w:noProof/>
            <w:webHidden/>
          </w:rPr>
          <w:t>8</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63" w:history="1">
        <w:r w:rsidRPr="00B00CD6">
          <w:rPr>
            <w:rStyle w:val="Hyperlink"/>
          </w:rPr>
          <w:t>3.4.1.</w:t>
        </w:r>
        <w:r>
          <w:rPr>
            <w:rFonts w:eastAsiaTheme="minorEastAsia"/>
            <w:b w:val="0"/>
            <w:sz w:val="22"/>
            <w:szCs w:val="22"/>
            <w:lang w:eastAsia="de-DE"/>
          </w:rPr>
          <w:tab/>
        </w:r>
        <w:r w:rsidRPr="00B00CD6">
          <w:rPr>
            <w:rStyle w:val="Hyperlink"/>
          </w:rPr>
          <w:t>Datensatz</w:t>
        </w:r>
        <w:r>
          <w:rPr>
            <w:webHidden/>
          </w:rPr>
          <w:tab/>
        </w:r>
        <w:r>
          <w:rPr>
            <w:webHidden/>
          </w:rPr>
          <w:fldChar w:fldCharType="begin"/>
        </w:r>
        <w:r>
          <w:rPr>
            <w:webHidden/>
          </w:rPr>
          <w:instrText xml:space="preserve"> PAGEREF _Toc475533963 \h </w:instrText>
        </w:r>
        <w:r>
          <w:rPr>
            <w:webHidden/>
          </w:rPr>
        </w:r>
        <w:r>
          <w:rPr>
            <w:webHidden/>
          </w:rPr>
          <w:fldChar w:fldCharType="separate"/>
        </w:r>
        <w:r>
          <w:rPr>
            <w:webHidden/>
          </w:rPr>
          <w:t>8</w:t>
        </w:r>
        <w:r>
          <w:rPr>
            <w:webHidden/>
          </w:rPr>
          <w:fldChar w:fldCharType="end"/>
        </w:r>
      </w:hyperlink>
    </w:p>
    <w:p w:rsidR="0094472E" w:rsidRDefault="0094472E">
      <w:pPr>
        <w:pStyle w:val="Verzeichnis3"/>
        <w:rPr>
          <w:rFonts w:eastAsiaTheme="minorEastAsia"/>
          <w:b w:val="0"/>
          <w:sz w:val="22"/>
          <w:szCs w:val="22"/>
          <w:lang w:eastAsia="de-DE"/>
        </w:rPr>
      </w:pPr>
      <w:hyperlink w:anchor="_Toc475533964" w:history="1">
        <w:r w:rsidRPr="00B00CD6">
          <w:rPr>
            <w:rStyle w:val="Hyperlink"/>
          </w:rPr>
          <w:t>3.4.2.</w:t>
        </w:r>
        <w:r>
          <w:rPr>
            <w:rFonts w:eastAsiaTheme="minorEastAsia"/>
            <w:b w:val="0"/>
            <w:sz w:val="22"/>
            <w:szCs w:val="22"/>
            <w:lang w:eastAsia="de-DE"/>
          </w:rPr>
          <w:tab/>
        </w:r>
        <w:r w:rsidRPr="00B00CD6">
          <w:rPr>
            <w:rStyle w:val="Hyperlink"/>
          </w:rPr>
          <w:t>Segmentierung der Blätter</w:t>
        </w:r>
        <w:r>
          <w:rPr>
            <w:webHidden/>
          </w:rPr>
          <w:tab/>
        </w:r>
        <w:r>
          <w:rPr>
            <w:webHidden/>
          </w:rPr>
          <w:fldChar w:fldCharType="begin"/>
        </w:r>
        <w:r>
          <w:rPr>
            <w:webHidden/>
          </w:rPr>
          <w:instrText xml:space="preserve"> PAGEREF _Toc475533964 \h </w:instrText>
        </w:r>
        <w:r>
          <w:rPr>
            <w:webHidden/>
          </w:rPr>
        </w:r>
        <w:r>
          <w:rPr>
            <w:webHidden/>
          </w:rPr>
          <w:fldChar w:fldCharType="separate"/>
        </w:r>
        <w:r>
          <w:rPr>
            <w:webHidden/>
          </w:rPr>
          <w:t>10</w:t>
        </w:r>
        <w:r>
          <w:rPr>
            <w:webHidden/>
          </w:rPr>
          <w:fldChar w:fldCharType="end"/>
        </w:r>
      </w:hyperlink>
    </w:p>
    <w:p w:rsidR="0094472E" w:rsidRDefault="0094472E">
      <w:pPr>
        <w:pStyle w:val="Verzeichnis3"/>
        <w:rPr>
          <w:rFonts w:eastAsiaTheme="minorEastAsia"/>
          <w:b w:val="0"/>
          <w:sz w:val="22"/>
          <w:szCs w:val="22"/>
          <w:lang w:eastAsia="de-DE"/>
        </w:rPr>
      </w:pPr>
      <w:hyperlink w:anchor="_Toc475533965" w:history="1">
        <w:r w:rsidRPr="00B00CD6">
          <w:rPr>
            <w:rStyle w:val="Hyperlink"/>
          </w:rPr>
          <w:t>3.5.</w:t>
        </w:r>
        <w:r>
          <w:rPr>
            <w:rFonts w:eastAsiaTheme="minorEastAsia"/>
            <w:b w:val="0"/>
            <w:sz w:val="22"/>
            <w:szCs w:val="22"/>
            <w:lang w:eastAsia="de-DE"/>
          </w:rPr>
          <w:tab/>
        </w:r>
        <w:r w:rsidRPr="00B00CD6">
          <w:rPr>
            <w:rStyle w:val="Hyperlink"/>
          </w:rPr>
          <w:t>Wahl und Extraktion der Features</w:t>
        </w:r>
        <w:r>
          <w:rPr>
            <w:webHidden/>
          </w:rPr>
          <w:tab/>
        </w:r>
        <w:r>
          <w:rPr>
            <w:webHidden/>
          </w:rPr>
          <w:fldChar w:fldCharType="begin"/>
        </w:r>
        <w:r>
          <w:rPr>
            <w:webHidden/>
          </w:rPr>
          <w:instrText xml:space="preserve"> PAGEREF _Toc475533965 \h </w:instrText>
        </w:r>
        <w:r>
          <w:rPr>
            <w:webHidden/>
          </w:rPr>
        </w:r>
        <w:r>
          <w:rPr>
            <w:webHidden/>
          </w:rPr>
          <w:fldChar w:fldCharType="separate"/>
        </w:r>
        <w:r>
          <w:rPr>
            <w:webHidden/>
          </w:rPr>
          <w:t>10</w:t>
        </w:r>
        <w:r>
          <w:rPr>
            <w:webHidden/>
          </w:rPr>
          <w:fldChar w:fldCharType="end"/>
        </w:r>
      </w:hyperlink>
    </w:p>
    <w:p w:rsidR="0094472E" w:rsidRDefault="0094472E">
      <w:pPr>
        <w:pStyle w:val="Verzeichnis3"/>
        <w:rPr>
          <w:rFonts w:eastAsiaTheme="minorEastAsia"/>
          <w:b w:val="0"/>
          <w:sz w:val="22"/>
          <w:szCs w:val="22"/>
          <w:lang w:eastAsia="de-DE"/>
        </w:rPr>
      </w:pPr>
      <w:hyperlink w:anchor="_Toc475533966" w:history="1">
        <w:r w:rsidRPr="00B00CD6">
          <w:rPr>
            <w:rStyle w:val="Hyperlink"/>
          </w:rPr>
          <w:t>3.5.1.</w:t>
        </w:r>
        <w:r>
          <w:rPr>
            <w:rFonts w:eastAsiaTheme="minorEastAsia"/>
            <w:b w:val="0"/>
            <w:sz w:val="22"/>
            <w:szCs w:val="22"/>
            <w:lang w:eastAsia="de-DE"/>
          </w:rPr>
          <w:tab/>
        </w:r>
        <w:r w:rsidRPr="00B00CD6">
          <w:rPr>
            <w:rStyle w:val="Hyperlink"/>
          </w:rPr>
          <w:t>Blattform</w:t>
        </w:r>
        <w:r>
          <w:rPr>
            <w:webHidden/>
          </w:rPr>
          <w:tab/>
        </w:r>
        <w:r>
          <w:rPr>
            <w:webHidden/>
          </w:rPr>
          <w:fldChar w:fldCharType="begin"/>
        </w:r>
        <w:r>
          <w:rPr>
            <w:webHidden/>
          </w:rPr>
          <w:instrText xml:space="preserve"> PAGEREF _Toc475533966 \h </w:instrText>
        </w:r>
        <w:r>
          <w:rPr>
            <w:webHidden/>
          </w:rPr>
        </w:r>
        <w:r>
          <w:rPr>
            <w:webHidden/>
          </w:rPr>
          <w:fldChar w:fldCharType="separate"/>
        </w:r>
        <w:r>
          <w:rPr>
            <w:webHidden/>
          </w:rPr>
          <w:t>11</w:t>
        </w:r>
        <w:r>
          <w:rPr>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67" w:history="1">
        <w:r w:rsidRPr="00B00CD6">
          <w:rPr>
            <w:rStyle w:val="Hyperlink"/>
            <w:noProof/>
          </w:rPr>
          <w:t>3.5.1.1.</w:t>
        </w:r>
        <w:r>
          <w:rPr>
            <w:rFonts w:eastAsiaTheme="minorEastAsia"/>
            <w:noProof/>
            <w:sz w:val="22"/>
            <w:szCs w:val="22"/>
            <w:lang w:eastAsia="de-DE"/>
          </w:rPr>
          <w:tab/>
        </w:r>
        <w:r w:rsidRPr="00B00CD6">
          <w:rPr>
            <w:rStyle w:val="Hyperlink"/>
            <w:noProof/>
          </w:rPr>
          <w:t>Momente</w:t>
        </w:r>
        <w:r>
          <w:rPr>
            <w:noProof/>
            <w:webHidden/>
          </w:rPr>
          <w:tab/>
        </w:r>
        <w:r>
          <w:rPr>
            <w:noProof/>
            <w:webHidden/>
          </w:rPr>
          <w:fldChar w:fldCharType="begin"/>
        </w:r>
        <w:r>
          <w:rPr>
            <w:noProof/>
            <w:webHidden/>
          </w:rPr>
          <w:instrText xml:space="preserve"> PAGEREF _Toc475533967 \h </w:instrText>
        </w:r>
        <w:r>
          <w:rPr>
            <w:noProof/>
            <w:webHidden/>
          </w:rPr>
        </w:r>
        <w:r>
          <w:rPr>
            <w:noProof/>
            <w:webHidden/>
          </w:rPr>
          <w:fldChar w:fldCharType="separate"/>
        </w:r>
        <w:r>
          <w:rPr>
            <w:noProof/>
            <w:webHidden/>
          </w:rPr>
          <w:t>11</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68" w:history="1">
        <w:r w:rsidRPr="00B00CD6">
          <w:rPr>
            <w:rStyle w:val="Hyperlink"/>
            <w:noProof/>
          </w:rPr>
          <w:t>3.5.1.2.</w:t>
        </w:r>
        <w:r>
          <w:rPr>
            <w:rFonts w:eastAsiaTheme="minorEastAsia"/>
            <w:noProof/>
            <w:sz w:val="22"/>
            <w:szCs w:val="22"/>
            <w:lang w:eastAsia="de-DE"/>
          </w:rPr>
          <w:tab/>
        </w:r>
        <w:r w:rsidRPr="00B00CD6">
          <w:rPr>
            <w:rStyle w:val="Hyperlink"/>
            <w:noProof/>
          </w:rPr>
          <w:t>Shape Context</w:t>
        </w:r>
        <w:r>
          <w:rPr>
            <w:noProof/>
            <w:webHidden/>
          </w:rPr>
          <w:tab/>
        </w:r>
        <w:r>
          <w:rPr>
            <w:noProof/>
            <w:webHidden/>
          </w:rPr>
          <w:fldChar w:fldCharType="begin"/>
        </w:r>
        <w:r>
          <w:rPr>
            <w:noProof/>
            <w:webHidden/>
          </w:rPr>
          <w:instrText xml:space="preserve"> PAGEREF _Toc475533968 \h </w:instrText>
        </w:r>
        <w:r>
          <w:rPr>
            <w:noProof/>
            <w:webHidden/>
          </w:rPr>
        </w:r>
        <w:r>
          <w:rPr>
            <w:noProof/>
            <w:webHidden/>
          </w:rPr>
          <w:fldChar w:fldCharType="separate"/>
        </w:r>
        <w:r>
          <w:rPr>
            <w:noProof/>
            <w:webHidden/>
          </w:rPr>
          <w:t>12</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69" w:history="1">
        <w:r w:rsidRPr="00B00CD6">
          <w:rPr>
            <w:rStyle w:val="Hyperlink"/>
            <w:noProof/>
          </w:rPr>
          <w:t>3.5.1.3.</w:t>
        </w:r>
        <w:r>
          <w:rPr>
            <w:rFonts w:eastAsiaTheme="minorEastAsia"/>
            <w:noProof/>
            <w:sz w:val="22"/>
            <w:szCs w:val="22"/>
            <w:lang w:eastAsia="de-DE"/>
          </w:rPr>
          <w:tab/>
        </w:r>
        <w:r w:rsidRPr="00B00CD6">
          <w:rPr>
            <w:rStyle w:val="Hyperlink"/>
            <w:noProof/>
          </w:rPr>
          <w:t>Blattadern</w:t>
        </w:r>
        <w:r>
          <w:rPr>
            <w:noProof/>
            <w:webHidden/>
          </w:rPr>
          <w:tab/>
        </w:r>
        <w:r>
          <w:rPr>
            <w:noProof/>
            <w:webHidden/>
          </w:rPr>
          <w:fldChar w:fldCharType="begin"/>
        </w:r>
        <w:r>
          <w:rPr>
            <w:noProof/>
            <w:webHidden/>
          </w:rPr>
          <w:instrText xml:space="preserve"> PAGEREF _Toc475533969 \h </w:instrText>
        </w:r>
        <w:r>
          <w:rPr>
            <w:noProof/>
            <w:webHidden/>
          </w:rPr>
        </w:r>
        <w:r>
          <w:rPr>
            <w:noProof/>
            <w:webHidden/>
          </w:rPr>
          <w:fldChar w:fldCharType="separate"/>
        </w:r>
        <w:r>
          <w:rPr>
            <w:noProof/>
            <w:webHidden/>
          </w:rPr>
          <w:t>12</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70" w:history="1">
        <w:r w:rsidRPr="00B00CD6">
          <w:rPr>
            <w:rStyle w:val="Hyperlink"/>
          </w:rPr>
          <w:t>3.5.2.</w:t>
        </w:r>
        <w:r>
          <w:rPr>
            <w:rFonts w:eastAsiaTheme="minorEastAsia"/>
            <w:b w:val="0"/>
            <w:sz w:val="22"/>
            <w:szCs w:val="22"/>
            <w:lang w:eastAsia="de-DE"/>
          </w:rPr>
          <w:tab/>
        </w:r>
        <w:r w:rsidRPr="00B00CD6">
          <w:rPr>
            <w:rStyle w:val="Hyperlink"/>
          </w:rPr>
          <w:t>Blattadern</w:t>
        </w:r>
        <w:r>
          <w:rPr>
            <w:webHidden/>
          </w:rPr>
          <w:tab/>
        </w:r>
        <w:r>
          <w:rPr>
            <w:webHidden/>
          </w:rPr>
          <w:fldChar w:fldCharType="begin"/>
        </w:r>
        <w:r>
          <w:rPr>
            <w:webHidden/>
          </w:rPr>
          <w:instrText xml:space="preserve"> PAGEREF _Toc475533970 \h </w:instrText>
        </w:r>
        <w:r>
          <w:rPr>
            <w:webHidden/>
          </w:rPr>
        </w:r>
        <w:r>
          <w:rPr>
            <w:webHidden/>
          </w:rPr>
          <w:fldChar w:fldCharType="separate"/>
        </w:r>
        <w:r>
          <w:rPr>
            <w:webHidden/>
          </w:rPr>
          <w:t>12</w:t>
        </w:r>
        <w:r>
          <w:rPr>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71" w:history="1">
        <w:r w:rsidRPr="00B00CD6">
          <w:rPr>
            <w:rStyle w:val="Hyperlink"/>
            <w:noProof/>
          </w:rPr>
          <w:t>3.5.2.1.</w:t>
        </w:r>
        <w:r>
          <w:rPr>
            <w:rFonts w:eastAsiaTheme="minorEastAsia"/>
            <w:noProof/>
            <w:sz w:val="22"/>
            <w:szCs w:val="22"/>
            <w:lang w:eastAsia="de-DE"/>
          </w:rPr>
          <w:tab/>
        </w:r>
        <w:r w:rsidRPr="00B00CD6">
          <w:rPr>
            <w:rStyle w:val="Hyperlink"/>
            <w:noProof/>
          </w:rPr>
          <w:t>Local binary pattern</w:t>
        </w:r>
        <w:r>
          <w:rPr>
            <w:noProof/>
            <w:webHidden/>
          </w:rPr>
          <w:tab/>
        </w:r>
        <w:r>
          <w:rPr>
            <w:noProof/>
            <w:webHidden/>
          </w:rPr>
          <w:fldChar w:fldCharType="begin"/>
        </w:r>
        <w:r>
          <w:rPr>
            <w:noProof/>
            <w:webHidden/>
          </w:rPr>
          <w:instrText xml:space="preserve"> PAGEREF _Toc475533971 \h </w:instrText>
        </w:r>
        <w:r>
          <w:rPr>
            <w:noProof/>
            <w:webHidden/>
          </w:rPr>
        </w:r>
        <w:r>
          <w:rPr>
            <w:noProof/>
            <w:webHidden/>
          </w:rPr>
          <w:fldChar w:fldCharType="separate"/>
        </w:r>
        <w:r>
          <w:rPr>
            <w:noProof/>
            <w:webHidden/>
          </w:rPr>
          <w:t>12</w:t>
        </w:r>
        <w:r>
          <w:rPr>
            <w:noProof/>
            <w:webHidden/>
          </w:rPr>
          <w:fldChar w:fldCharType="end"/>
        </w:r>
      </w:hyperlink>
    </w:p>
    <w:p w:rsidR="0094472E" w:rsidRDefault="0094472E">
      <w:pPr>
        <w:pStyle w:val="Verzeichnis4"/>
        <w:tabs>
          <w:tab w:val="left" w:pos="1320"/>
          <w:tab w:val="right" w:leader="dot" w:pos="8188"/>
        </w:tabs>
        <w:rPr>
          <w:rFonts w:eastAsiaTheme="minorEastAsia"/>
          <w:noProof/>
          <w:sz w:val="22"/>
          <w:szCs w:val="22"/>
          <w:lang w:eastAsia="de-DE"/>
        </w:rPr>
      </w:pPr>
      <w:hyperlink w:anchor="_Toc475533972" w:history="1">
        <w:r w:rsidRPr="00B00CD6">
          <w:rPr>
            <w:rStyle w:val="Hyperlink"/>
            <w:noProof/>
          </w:rPr>
          <w:t>3.5.3.</w:t>
        </w:r>
        <w:r>
          <w:rPr>
            <w:rFonts w:eastAsiaTheme="minorEastAsia"/>
            <w:noProof/>
            <w:sz w:val="22"/>
            <w:szCs w:val="22"/>
            <w:lang w:eastAsia="de-DE"/>
          </w:rPr>
          <w:tab/>
        </w:r>
        <w:r w:rsidRPr="00B00CD6">
          <w:rPr>
            <w:rStyle w:val="Hyperlink"/>
            <w:noProof/>
          </w:rPr>
          <w:t>Blattadern</w:t>
        </w:r>
        <w:r>
          <w:rPr>
            <w:noProof/>
            <w:webHidden/>
          </w:rPr>
          <w:tab/>
        </w:r>
        <w:r>
          <w:rPr>
            <w:noProof/>
            <w:webHidden/>
          </w:rPr>
          <w:fldChar w:fldCharType="begin"/>
        </w:r>
        <w:r>
          <w:rPr>
            <w:noProof/>
            <w:webHidden/>
          </w:rPr>
          <w:instrText xml:space="preserve"> PAGEREF _Toc475533972 \h </w:instrText>
        </w:r>
        <w:r>
          <w:rPr>
            <w:noProof/>
            <w:webHidden/>
          </w:rPr>
        </w:r>
        <w:r>
          <w:rPr>
            <w:noProof/>
            <w:webHidden/>
          </w:rPr>
          <w:fldChar w:fldCharType="separate"/>
        </w:r>
        <w:r>
          <w:rPr>
            <w:noProof/>
            <w:webHidden/>
          </w:rPr>
          <w:t>12</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73" w:history="1">
        <w:r w:rsidRPr="00B00CD6">
          <w:rPr>
            <w:rStyle w:val="Hyperlink"/>
          </w:rPr>
          <w:t>3.5.4.</w:t>
        </w:r>
        <w:r>
          <w:rPr>
            <w:rFonts w:eastAsiaTheme="minorEastAsia"/>
            <w:b w:val="0"/>
            <w:sz w:val="22"/>
            <w:szCs w:val="22"/>
            <w:lang w:eastAsia="de-DE"/>
          </w:rPr>
          <w:tab/>
        </w:r>
        <w:r w:rsidRPr="00B00CD6">
          <w:rPr>
            <w:rStyle w:val="Hyperlink"/>
          </w:rPr>
          <w:t>Lernverfahren</w:t>
        </w:r>
        <w:r>
          <w:rPr>
            <w:webHidden/>
          </w:rPr>
          <w:tab/>
        </w:r>
        <w:r>
          <w:rPr>
            <w:webHidden/>
          </w:rPr>
          <w:fldChar w:fldCharType="begin"/>
        </w:r>
        <w:r>
          <w:rPr>
            <w:webHidden/>
          </w:rPr>
          <w:instrText xml:space="preserve"> PAGEREF _Toc475533973 \h </w:instrText>
        </w:r>
        <w:r>
          <w:rPr>
            <w:webHidden/>
          </w:rPr>
        </w:r>
        <w:r>
          <w:rPr>
            <w:webHidden/>
          </w:rPr>
          <w:fldChar w:fldCharType="separate"/>
        </w:r>
        <w:r>
          <w:rPr>
            <w:webHidden/>
          </w:rPr>
          <w:t>13</w:t>
        </w:r>
        <w:r>
          <w:rPr>
            <w:webHidden/>
          </w:rPr>
          <w:fldChar w:fldCharType="end"/>
        </w:r>
      </w:hyperlink>
    </w:p>
    <w:p w:rsidR="0094472E" w:rsidRDefault="0094472E">
      <w:pPr>
        <w:pStyle w:val="Verzeichnis3"/>
        <w:rPr>
          <w:rFonts w:eastAsiaTheme="minorEastAsia"/>
          <w:b w:val="0"/>
          <w:sz w:val="22"/>
          <w:szCs w:val="22"/>
          <w:lang w:eastAsia="de-DE"/>
        </w:rPr>
      </w:pPr>
      <w:hyperlink w:anchor="_Toc475533974" w:history="1">
        <w:r w:rsidRPr="00B00CD6">
          <w:rPr>
            <w:rStyle w:val="Hyperlink"/>
          </w:rPr>
          <w:t>3.5.5.</w:t>
        </w:r>
        <w:r>
          <w:rPr>
            <w:rFonts w:eastAsiaTheme="minorEastAsia"/>
            <w:b w:val="0"/>
            <w:sz w:val="22"/>
            <w:szCs w:val="22"/>
            <w:lang w:eastAsia="de-DE"/>
          </w:rPr>
          <w:tab/>
        </w:r>
        <w:r w:rsidRPr="00B00CD6">
          <w:rPr>
            <w:rStyle w:val="Hyperlink"/>
          </w:rPr>
          <w:t>Klassifizierung</w:t>
        </w:r>
        <w:r>
          <w:rPr>
            <w:webHidden/>
          </w:rPr>
          <w:tab/>
        </w:r>
        <w:r>
          <w:rPr>
            <w:webHidden/>
          </w:rPr>
          <w:fldChar w:fldCharType="begin"/>
        </w:r>
        <w:r>
          <w:rPr>
            <w:webHidden/>
          </w:rPr>
          <w:instrText xml:space="preserve"> PAGEREF _Toc475533974 \h </w:instrText>
        </w:r>
        <w:r>
          <w:rPr>
            <w:webHidden/>
          </w:rPr>
        </w:r>
        <w:r>
          <w:rPr>
            <w:webHidden/>
          </w:rPr>
          <w:fldChar w:fldCharType="separate"/>
        </w:r>
        <w:r>
          <w:rPr>
            <w:webHidden/>
          </w:rPr>
          <w:t>13</w:t>
        </w:r>
        <w:r>
          <w:rPr>
            <w:webHidden/>
          </w:rPr>
          <w:fldChar w:fldCharType="end"/>
        </w:r>
      </w:hyperlink>
    </w:p>
    <w:p w:rsidR="0094472E" w:rsidRDefault="0094472E">
      <w:pPr>
        <w:pStyle w:val="Verzeichnis3"/>
        <w:rPr>
          <w:rFonts w:eastAsiaTheme="minorEastAsia"/>
          <w:b w:val="0"/>
          <w:sz w:val="22"/>
          <w:szCs w:val="22"/>
          <w:lang w:eastAsia="de-DE"/>
        </w:rPr>
      </w:pPr>
      <w:hyperlink w:anchor="_Toc475533975" w:history="1">
        <w:r w:rsidRPr="00B00CD6">
          <w:rPr>
            <w:rStyle w:val="Hyperlink"/>
          </w:rPr>
          <w:t>3.5.6.</w:t>
        </w:r>
        <w:r>
          <w:rPr>
            <w:rFonts w:eastAsiaTheme="minorEastAsia"/>
            <w:b w:val="0"/>
            <w:sz w:val="22"/>
            <w:szCs w:val="22"/>
            <w:lang w:eastAsia="de-DE"/>
          </w:rPr>
          <w:tab/>
        </w:r>
        <w:r w:rsidRPr="00B00CD6">
          <w:rPr>
            <w:rStyle w:val="Hyperlink"/>
          </w:rPr>
          <w:t>Metrik zur Messung der Erkennungsgenauigkeit</w:t>
        </w:r>
        <w:r>
          <w:rPr>
            <w:webHidden/>
          </w:rPr>
          <w:tab/>
        </w:r>
        <w:r>
          <w:rPr>
            <w:webHidden/>
          </w:rPr>
          <w:fldChar w:fldCharType="begin"/>
        </w:r>
        <w:r>
          <w:rPr>
            <w:webHidden/>
          </w:rPr>
          <w:instrText xml:space="preserve"> PAGEREF _Toc475533975 \h </w:instrText>
        </w:r>
        <w:r>
          <w:rPr>
            <w:webHidden/>
          </w:rPr>
        </w:r>
        <w:r>
          <w:rPr>
            <w:webHidden/>
          </w:rPr>
          <w:fldChar w:fldCharType="separate"/>
        </w:r>
        <w:r>
          <w:rPr>
            <w:webHidden/>
          </w:rPr>
          <w:t>14</w:t>
        </w:r>
        <w:r>
          <w:rPr>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76" w:history="1">
        <w:r w:rsidRPr="00B00CD6">
          <w:rPr>
            <w:rStyle w:val="Hyperlink"/>
            <w:noProof/>
          </w:rPr>
          <w:t>3.6.</w:t>
        </w:r>
        <w:r>
          <w:rPr>
            <w:rFonts w:eastAsiaTheme="minorEastAsia"/>
            <w:b w:val="0"/>
            <w:bCs w:val="0"/>
            <w:noProof/>
            <w:sz w:val="22"/>
            <w:szCs w:val="22"/>
            <w:lang w:eastAsia="de-DE"/>
          </w:rPr>
          <w:tab/>
        </w:r>
        <w:r w:rsidRPr="00B00CD6">
          <w:rPr>
            <w:rStyle w:val="Hyperlink"/>
            <w:noProof/>
          </w:rPr>
          <w:t>Systementwurf</w:t>
        </w:r>
        <w:r>
          <w:rPr>
            <w:noProof/>
            <w:webHidden/>
          </w:rPr>
          <w:tab/>
        </w:r>
        <w:r>
          <w:rPr>
            <w:noProof/>
            <w:webHidden/>
          </w:rPr>
          <w:fldChar w:fldCharType="begin"/>
        </w:r>
        <w:r>
          <w:rPr>
            <w:noProof/>
            <w:webHidden/>
          </w:rPr>
          <w:instrText xml:space="preserve"> PAGEREF _Toc475533976 \h </w:instrText>
        </w:r>
        <w:r>
          <w:rPr>
            <w:noProof/>
            <w:webHidden/>
          </w:rPr>
        </w:r>
        <w:r>
          <w:rPr>
            <w:noProof/>
            <w:webHidden/>
          </w:rPr>
          <w:fldChar w:fldCharType="separate"/>
        </w:r>
        <w:r>
          <w:rPr>
            <w:noProof/>
            <w:webHidden/>
          </w:rPr>
          <w:t>14</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77" w:history="1">
        <w:r w:rsidRPr="00B00CD6">
          <w:rPr>
            <w:rStyle w:val="Hyperlink"/>
          </w:rPr>
          <w:t>3.6.1.</w:t>
        </w:r>
        <w:r>
          <w:rPr>
            <w:rFonts w:eastAsiaTheme="minorEastAsia"/>
            <w:b w:val="0"/>
            <w:sz w:val="22"/>
            <w:szCs w:val="22"/>
            <w:lang w:eastAsia="de-DE"/>
          </w:rPr>
          <w:tab/>
        </w:r>
        <w:r w:rsidRPr="00B00CD6">
          <w:rPr>
            <w:rStyle w:val="Hyperlink"/>
          </w:rPr>
          <w:t>Systemkomponenten</w:t>
        </w:r>
        <w:r>
          <w:rPr>
            <w:webHidden/>
          </w:rPr>
          <w:tab/>
        </w:r>
        <w:r>
          <w:rPr>
            <w:webHidden/>
          </w:rPr>
          <w:fldChar w:fldCharType="begin"/>
        </w:r>
        <w:r>
          <w:rPr>
            <w:webHidden/>
          </w:rPr>
          <w:instrText xml:space="preserve"> PAGEREF _Toc475533977 \h </w:instrText>
        </w:r>
        <w:r>
          <w:rPr>
            <w:webHidden/>
          </w:rPr>
        </w:r>
        <w:r>
          <w:rPr>
            <w:webHidden/>
          </w:rPr>
          <w:fldChar w:fldCharType="separate"/>
        </w:r>
        <w:r>
          <w:rPr>
            <w:webHidden/>
          </w:rPr>
          <w:t>14</w:t>
        </w:r>
        <w:r>
          <w:rPr>
            <w:webHidden/>
          </w:rPr>
          <w:fldChar w:fldCharType="end"/>
        </w:r>
      </w:hyperlink>
    </w:p>
    <w:p w:rsidR="0094472E" w:rsidRDefault="0094472E">
      <w:pPr>
        <w:pStyle w:val="Verzeichnis3"/>
        <w:rPr>
          <w:rFonts w:eastAsiaTheme="minorEastAsia"/>
          <w:b w:val="0"/>
          <w:sz w:val="22"/>
          <w:szCs w:val="22"/>
          <w:lang w:eastAsia="de-DE"/>
        </w:rPr>
      </w:pPr>
      <w:hyperlink w:anchor="_Toc475533978" w:history="1">
        <w:r w:rsidRPr="00B00CD6">
          <w:rPr>
            <w:rStyle w:val="Hyperlink"/>
          </w:rPr>
          <w:t>3.6.2.</w:t>
        </w:r>
        <w:r>
          <w:rPr>
            <w:rFonts w:eastAsiaTheme="minorEastAsia"/>
            <w:b w:val="0"/>
            <w:sz w:val="22"/>
            <w:szCs w:val="22"/>
            <w:lang w:eastAsia="de-DE"/>
          </w:rPr>
          <w:tab/>
        </w:r>
        <w:r w:rsidRPr="00B00CD6">
          <w:rPr>
            <w:rStyle w:val="Hyperlink"/>
          </w:rPr>
          <w:t>Datenbank?</w:t>
        </w:r>
        <w:r>
          <w:rPr>
            <w:webHidden/>
          </w:rPr>
          <w:tab/>
        </w:r>
        <w:r>
          <w:rPr>
            <w:webHidden/>
          </w:rPr>
          <w:fldChar w:fldCharType="begin"/>
        </w:r>
        <w:r>
          <w:rPr>
            <w:webHidden/>
          </w:rPr>
          <w:instrText xml:space="preserve"> PAGEREF _Toc475533978 \h </w:instrText>
        </w:r>
        <w:r>
          <w:rPr>
            <w:webHidden/>
          </w:rPr>
        </w:r>
        <w:r>
          <w:rPr>
            <w:webHidden/>
          </w:rPr>
          <w:fldChar w:fldCharType="separate"/>
        </w:r>
        <w:r>
          <w:rPr>
            <w:webHidden/>
          </w:rPr>
          <w:t>14</w:t>
        </w:r>
        <w:r>
          <w:rPr>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79" w:history="1">
        <w:r w:rsidRPr="00B00CD6">
          <w:rPr>
            <w:rStyle w:val="Hyperlink"/>
            <w:rFonts w:ascii="Tahoma" w:hAnsi="Tahoma" w:cs="Tahoma"/>
            <w:noProof/>
          </w:rPr>
          <w:t>4.</w:t>
        </w:r>
        <w:r>
          <w:rPr>
            <w:rFonts w:asciiTheme="minorHAnsi" w:eastAsiaTheme="minorEastAsia" w:hAnsiTheme="minorHAnsi"/>
            <w:b w:val="0"/>
            <w:bCs w:val="0"/>
            <w:caps w:val="0"/>
            <w:noProof/>
            <w:sz w:val="22"/>
            <w:szCs w:val="22"/>
            <w:lang w:eastAsia="de-DE"/>
          </w:rPr>
          <w:tab/>
        </w:r>
        <w:r w:rsidRPr="00B00CD6">
          <w:rPr>
            <w:rStyle w:val="Hyperlink"/>
            <w:noProof/>
          </w:rPr>
          <w:t>Implementierung</w:t>
        </w:r>
        <w:r>
          <w:rPr>
            <w:noProof/>
            <w:webHidden/>
          </w:rPr>
          <w:tab/>
        </w:r>
        <w:r>
          <w:rPr>
            <w:noProof/>
            <w:webHidden/>
          </w:rPr>
          <w:fldChar w:fldCharType="begin"/>
        </w:r>
        <w:r>
          <w:rPr>
            <w:noProof/>
            <w:webHidden/>
          </w:rPr>
          <w:instrText xml:space="preserve"> PAGEREF _Toc475533979 \h </w:instrText>
        </w:r>
        <w:r>
          <w:rPr>
            <w:noProof/>
            <w:webHidden/>
          </w:rPr>
        </w:r>
        <w:r>
          <w:rPr>
            <w:noProof/>
            <w:webHidden/>
          </w:rPr>
          <w:fldChar w:fldCharType="separate"/>
        </w:r>
        <w:r>
          <w:rPr>
            <w:noProof/>
            <w:webHidden/>
          </w:rPr>
          <w:t>15</w:t>
        </w:r>
        <w:r>
          <w:rPr>
            <w:noProof/>
            <w:webHidden/>
          </w:rPr>
          <w:fldChar w:fldCharType="end"/>
        </w:r>
      </w:hyperlink>
    </w:p>
    <w:p w:rsidR="0094472E" w:rsidRDefault="0094472E">
      <w:pPr>
        <w:pStyle w:val="Verzeichnis3"/>
        <w:rPr>
          <w:rFonts w:eastAsiaTheme="minorEastAsia"/>
          <w:b w:val="0"/>
          <w:sz w:val="22"/>
          <w:szCs w:val="22"/>
          <w:lang w:eastAsia="de-DE"/>
        </w:rPr>
      </w:pPr>
      <w:hyperlink w:anchor="_Toc475533980" w:history="1">
        <w:r w:rsidRPr="00B00CD6">
          <w:rPr>
            <w:rStyle w:val="Hyperlink"/>
          </w:rPr>
          <w:t>4.1.</w:t>
        </w:r>
        <w:r>
          <w:rPr>
            <w:rFonts w:eastAsiaTheme="minorEastAsia"/>
            <w:b w:val="0"/>
            <w:sz w:val="22"/>
            <w:szCs w:val="22"/>
            <w:lang w:eastAsia="de-DE"/>
          </w:rPr>
          <w:tab/>
        </w:r>
        <w:r w:rsidRPr="00B00CD6">
          <w:rPr>
            <w:rStyle w:val="Hyperlink"/>
          </w:rPr>
          <w:t>Verwendete Bibliotheken</w:t>
        </w:r>
        <w:r>
          <w:rPr>
            <w:webHidden/>
          </w:rPr>
          <w:tab/>
        </w:r>
        <w:r>
          <w:rPr>
            <w:webHidden/>
          </w:rPr>
          <w:fldChar w:fldCharType="begin"/>
        </w:r>
        <w:r>
          <w:rPr>
            <w:webHidden/>
          </w:rPr>
          <w:instrText xml:space="preserve"> PAGEREF _Toc475533980 \h </w:instrText>
        </w:r>
        <w:r>
          <w:rPr>
            <w:webHidden/>
          </w:rPr>
        </w:r>
        <w:r>
          <w:rPr>
            <w:webHidden/>
          </w:rPr>
          <w:fldChar w:fldCharType="separate"/>
        </w:r>
        <w:r>
          <w:rPr>
            <w:webHidden/>
          </w:rPr>
          <w:t>15</w:t>
        </w:r>
        <w:r>
          <w:rPr>
            <w:webHidden/>
          </w:rPr>
          <w:fldChar w:fldCharType="end"/>
        </w:r>
      </w:hyperlink>
    </w:p>
    <w:p w:rsidR="0094472E" w:rsidRDefault="0094472E">
      <w:pPr>
        <w:pStyle w:val="Verzeichnis3"/>
        <w:rPr>
          <w:rFonts w:eastAsiaTheme="minorEastAsia"/>
          <w:b w:val="0"/>
          <w:sz w:val="22"/>
          <w:szCs w:val="22"/>
          <w:lang w:eastAsia="de-DE"/>
        </w:rPr>
      </w:pPr>
      <w:hyperlink w:anchor="_Toc475533981" w:history="1">
        <w:r w:rsidRPr="00B00CD6">
          <w:rPr>
            <w:rStyle w:val="Hyperlink"/>
          </w:rPr>
          <w:t>4.2.</w:t>
        </w:r>
        <w:r>
          <w:rPr>
            <w:rFonts w:eastAsiaTheme="minorEastAsia"/>
            <w:b w:val="0"/>
            <w:sz w:val="22"/>
            <w:szCs w:val="22"/>
            <w:lang w:eastAsia="de-DE"/>
          </w:rPr>
          <w:tab/>
        </w:r>
        <w:r w:rsidRPr="00B00CD6">
          <w:rPr>
            <w:rStyle w:val="Hyperlink"/>
          </w:rPr>
          <w:t>Testumgebung</w:t>
        </w:r>
        <w:r>
          <w:rPr>
            <w:webHidden/>
          </w:rPr>
          <w:tab/>
        </w:r>
        <w:r>
          <w:rPr>
            <w:webHidden/>
          </w:rPr>
          <w:fldChar w:fldCharType="begin"/>
        </w:r>
        <w:r>
          <w:rPr>
            <w:webHidden/>
          </w:rPr>
          <w:instrText xml:space="preserve"> PAGEREF _Toc475533981 \h </w:instrText>
        </w:r>
        <w:r>
          <w:rPr>
            <w:webHidden/>
          </w:rPr>
        </w:r>
        <w:r>
          <w:rPr>
            <w:webHidden/>
          </w:rPr>
          <w:fldChar w:fldCharType="separate"/>
        </w:r>
        <w:r>
          <w:rPr>
            <w:webHidden/>
          </w:rPr>
          <w:t>15</w:t>
        </w:r>
        <w:r>
          <w:rPr>
            <w:webHidden/>
          </w:rPr>
          <w:fldChar w:fldCharType="end"/>
        </w:r>
      </w:hyperlink>
    </w:p>
    <w:p w:rsidR="0094472E" w:rsidRDefault="0094472E">
      <w:pPr>
        <w:pStyle w:val="Verzeichnis3"/>
        <w:rPr>
          <w:rFonts w:eastAsiaTheme="minorEastAsia"/>
          <w:b w:val="0"/>
          <w:sz w:val="22"/>
          <w:szCs w:val="22"/>
          <w:lang w:eastAsia="de-DE"/>
        </w:rPr>
      </w:pPr>
      <w:hyperlink w:anchor="_Toc475533982" w:history="1">
        <w:r w:rsidRPr="00B00CD6">
          <w:rPr>
            <w:rStyle w:val="Hyperlink"/>
          </w:rPr>
          <w:t>4.3.</w:t>
        </w:r>
        <w:r>
          <w:rPr>
            <w:rFonts w:eastAsiaTheme="minorEastAsia"/>
            <w:b w:val="0"/>
            <w:sz w:val="22"/>
            <w:szCs w:val="22"/>
            <w:lang w:eastAsia="de-DE"/>
          </w:rPr>
          <w:tab/>
        </w:r>
        <w:r w:rsidRPr="00B00CD6">
          <w:rPr>
            <w:rStyle w:val="Hyperlink"/>
          </w:rPr>
          <w:t>allgemein</w:t>
        </w:r>
        <w:r>
          <w:rPr>
            <w:webHidden/>
          </w:rPr>
          <w:tab/>
        </w:r>
        <w:r>
          <w:rPr>
            <w:webHidden/>
          </w:rPr>
          <w:fldChar w:fldCharType="begin"/>
        </w:r>
        <w:r>
          <w:rPr>
            <w:webHidden/>
          </w:rPr>
          <w:instrText xml:space="preserve"> PAGEREF _Toc475533982 \h </w:instrText>
        </w:r>
        <w:r>
          <w:rPr>
            <w:webHidden/>
          </w:rPr>
        </w:r>
        <w:r>
          <w:rPr>
            <w:webHidden/>
          </w:rPr>
          <w:fldChar w:fldCharType="separate"/>
        </w:r>
        <w:r>
          <w:rPr>
            <w:webHidden/>
          </w:rPr>
          <w:t>15</w:t>
        </w:r>
        <w:r>
          <w:rPr>
            <w:webHidden/>
          </w:rPr>
          <w:fldChar w:fldCharType="end"/>
        </w:r>
      </w:hyperlink>
    </w:p>
    <w:p w:rsidR="0094472E" w:rsidRDefault="0094472E">
      <w:pPr>
        <w:pStyle w:val="Verzeichnis3"/>
        <w:rPr>
          <w:rFonts w:eastAsiaTheme="minorEastAsia"/>
          <w:b w:val="0"/>
          <w:sz w:val="22"/>
          <w:szCs w:val="22"/>
          <w:lang w:eastAsia="de-DE"/>
        </w:rPr>
      </w:pPr>
      <w:hyperlink w:anchor="_Toc475533983" w:history="1">
        <w:r w:rsidRPr="00B00CD6">
          <w:rPr>
            <w:rStyle w:val="Hyperlink"/>
          </w:rPr>
          <w:t>4.4.</w:t>
        </w:r>
        <w:r>
          <w:rPr>
            <w:rFonts w:eastAsiaTheme="minorEastAsia"/>
            <w:b w:val="0"/>
            <w:sz w:val="22"/>
            <w:szCs w:val="22"/>
            <w:lang w:eastAsia="de-DE"/>
          </w:rPr>
          <w:tab/>
        </w:r>
        <w:r w:rsidRPr="00B00CD6">
          <w:rPr>
            <w:rStyle w:val="Hyperlink"/>
          </w:rPr>
          <w:t>Segmentierung</w:t>
        </w:r>
        <w:r>
          <w:rPr>
            <w:webHidden/>
          </w:rPr>
          <w:tab/>
        </w:r>
        <w:r>
          <w:rPr>
            <w:webHidden/>
          </w:rPr>
          <w:fldChar w:fldCharType="begin"/>
        </w:r>
        <w:r>
          <w:rPr>
            <w:webHidden/>
          </w:rPr>
          <w:instrText xml:space="preserve"> PAGEREF _Toc475533983 \h </w:instrText>
        </w:r>
        <w:r>
          <w:rPr>
            <w:webHidden/>
          </w:rPr>
        </w:r>
        <w:r>
          <w:rPr>
            <w:webHidden/>
          </w:rPr>
          <w:fldChar w:fldCharType="separate"/>
        </w:r>
        <w:r>
          <w:rPr>
            <w:webHidden/>
          </w:rPr>
          <w:t>15</w:t>
        </w:r>
        <w:r>
          <w:rPr>
            <w:webHidden/>
          </w:rPr>
          <w:fldChar w:fldCharType="end"/>
        </w:r>
      </w:hyperlink>
    </w:p>
    <w:p w:rsidR="0094472E" w:rsidRDefault="0094472E">
      <w:pPr>
        <w:pStyle w:val="Verzeichnis3"/>
        <w:rPr>
          <w:rFonts w:eastAsiaTheme="minorEastAsia"/>
          <w:b w:val="0"/>
          <w:sz w:val="22"/>
          <w:szCs w:val="22"/>
          <w:lang w:eastAsia="de-DE"/>
        </w:rPr>
      </w:pPr>
      <w:hyperlink w:anchor="_Toc475533984" w:history="1">
        <w:r w:rsidRPr="00B00CD6">
          <w:rPr>
            <w:rStyle w:val="Hyperlink"/>
          </w:rPr>
          <w:t>4.5.</w:t>
        </w:r>
        <w:r>
          <w:rPr>
            <w:rFonts w:eastAsiaTheme="minorEastAsia"/>
            <w:b w:val="0"/>
            <w:sz w:val="22"/>
            <w:szCs w:val="22"/>
            <w:lang w:eastAsia="de-DE"/>
          </w:rPr>
          <w:tab/>
        </w:r>
        <w:r w:rsidRPr="00B00CD6">
          <w:rPr>
            <w:rStyle w:val="Hyperlink"/>
          </w:rPr>
          <w:t>Inner Distance Shape Context</w:t>
        </w:r>
        <w:r>
          <w:rPr>
            <w:webHidden/>
          </w:rPr>
          <w:tab/>
        </w:r>
        <w:r>
          <w:rPr>
            <w:webHidden/>
          </w:rPr>
          <w:fldChar w:fldCharType="begin"/>
        </w:r>
        <w:r>
          <w:rPr>
            <w:webHidden/>
          </w:rPr>
          <w:instrText xml:space="preserve"> PAGEREF _Toc475533984 \h </w:instrText>
        </w:r>
        <w:r>
          <w:rPr>
            <w:webHidden/>
          </w:rPr>
        </w:r>
        <w:r>
          <w:rPr>
            <w:webHidden/>
          </w:rPr>
          <w:fldChar w:fldCharType="separate"/>
        </w:r>
        <w:r>
          <w:rPr>
            <w:webHidden/>
          </w:rPr>
          <w:t>17</w:t>
        </w:r>
        <w:r>
          <w:rPr>
            <w:webHidden/>
          </w:rPr>
          <w:fldChar w:fldCharType="end"/>
        </w:r>
      </w:hyperlink>
    </w:p>
    <w:p w:rsidR="0094472E" w:rsidRDefault="0094472E">
      <w:pPr>
        <w:pStyle w:val="Verzeichnis3"/>
        <w:rPr>
          <w:rFonts w:eastAsiaTheme="minorEastAsia"/>
          <w:b w:val="0"/>
          <w:sz w:val="22"/>
          <w:szCs w:val="22"/>
          <w:lang w:eastAsia="de-DE"/>
        </w:rPr>
      </w:pPr>
      <w:hyperlink w:anchor="_Toc475533985" w:history="1">
        <w:r w:rsidRPr="00B00CD6">
          <w:rPr>
            <w:rStyle w:val="Hyperlink"/>
          </w:rPr>
          <w:t>4.6.</w:t>
        </w:r>
        <w:r>
          <w:rPr>
            <w:rFonts w:eastAsiaTheme="minorEastAsia"/>
            <w:b w:val="0"/>
            <w:sz w:val="22"/>
            <w:szCs w:val="22"/>
            <w:lang w:eastAsia="de-DE"/>
          </w:rPr>
          <w:tab/>
        </w:r>
        <w:r w:rsidRPr="00B00CD6">
          <w:rPr>
            <w:rStyle w:val="Hyperlink"/>
          </w:rPr>
          <w:t>Multilevel Inner Distance Shape Context</w:t>
        </w:r>
        <w:r>
          <w:rPr>
            <w:webHidden/>
          </w:rPr>
          <w:tab/>
        </w:r>
        <w:r>
          <w:rPr>
            <w:webHidden/>
          </w:rPr>
          <w:fldChar w:fldCharType="begin"/>
        </w:r>
        <w:r>
          <w:rPr>
            <w:webHidden/>
          </w:rPr>
          <w:instrText xml:space="preserve"> PAGEREF _Toc475533985 \h </w:instrText>
        </w:r>
        <w:r>
          <w:rPr>
            <w:webHidden/>
          </w:rPr>
        </w:r>
        <w:r>
          <w:rPr>
            <w:webHidden/>
          </w:rPr>
          <w:fldChar w:fldCharType="separate"/>
        </w:r>
        <w:r>
          <w:rPr>
            <w:webHidden/>
          </w:rPr>
          <w:t>19</w:t>
        </w:r>
        <w:r>
          <w:rPr>
            <w:webHidden/>
          </w:rPr>
          <w:fldChar w:fldCharType="end"/>
        </w:r>
      </w:hyperlink>
    </w:p>
    <w:p w:rsidR="0094472E" w:rsidRDefault="0094472E">
      <w:pPr>
        <w:pStyle w:val="Verzeichnis3"/>
        <w:rPr>
          <w:rFonts w:eastAsiaTheme="minorEastAsia"/>
          <w:b w:val="0"/>
          <w:sz w:val="22"/>
          <w:szCs w:val="22"/>
          <w:lang w:eastAsia="de-DE"/>
        </w:rPr>
      </w:pPr>
      <w:hyperlink w:anchor="_Toc475533986" w:history="1">
        <w:r w:rsidRPr="00B00CD6">
          <w:rPr>
            <w:rStyle w:val="Hyperlink"/>
          </w:rPr>
          <w:t>4.7.</w:t>
        </w:r>
        <w:r>
          <w:rPr>
            <w:rFonts w:eastAsiaTheme="minorEastAsia"/>
            <w:b w:val="0"/>
            <w:sz w:val="22"/>
            <w:szCs w:val="22"/>
            <w:lang w:eastAsia="de-DE"/>
          </w:rPr>
          <w:tab/>
        </w:r>
        <w:r w:rsidRPr="00B00CD6">
          <w:rPr>
            <w:rStyle w:val="Hyperlink"/>
          </w:rPr>
          <w:t>Codebooks</w:t>
        </w:r>
        <w:r>
          <w:rPr>
            <w:webHidden/>
          </w:rPr>
          <w:tab/>
        </w:r>
        <w:r>
          <w:rPr>
            <w:webHidden/>
          </w:rPr>
          <w:fldChar w:fldCharType="begin"/>
        </w:r>
        <w:r>
          <w:rPr>
            <w:webHidden/>
          </w:rPr>
          <w:instrText xml:space="preserve"> PAGEREF _Toc475533986 \h </w:instrText>
        </w:r>
        <w:r>
          <w:rPr>
            <w:webHidden/>
          </w:rPr>
        </w:r>
        <w:r>
          <w:rPr>
            <w:webHidden/>
          </w:rPr>
          <w:fldChar w:fldCharType="separate"/>
        </w:r>
        <w:r>
          <w:rPr>
            <w:webHidden/>
          </w:rPr>
          <w:t>20</w:t>
        </w:r>
        <w:r>
          <w:rPr>
            <w:webHidden/>
          </w:rPr>
          <w:fldChar w:fldCharType="end"/>
        </w:r>
      </w:hyperlink>
    </w:p>
    <w:p w:rsidR="0094472E" w:rsidRDefault="0094472E">
      <w:pPr>
        <w:pStyle w:val="Verzeichnis3"/>
        <w:rPr>
          <w:rFonts w:eastAsiaTheme="minorEastAsia"/>
          <w:b w:val="0"/>
          <w:sz w:val="22"/>
          <w:szCs w:val="22"/>
          <w:lang w:eastAsia="de-DE"/>
        </w:rPr>
      </w:pPr>
      <w:hyperlink w:anchor="_Toc475533987" w:history="1">
        <w:r w:rsidRPr="00B00CD6">
          <w:rPr>
            <w:rStyle w:val="Hyperlink"/>
          </w:rPr>
          <w:t>4.7.1.</w:t>
        </w:r>
        <w:r>
          <w:rPr>
            <w:rFonts w:eastAsiaTheme="minorEastAsia"/>
            <w:b w:val="0"/>
            <w:sz w:val="22"/>
            <w:szCs w:val="22"/>
            <w:lang w:eastAsia="de-DE"/>
          </w:rPr>
          <w:tab/>
        </w:r>
        <w:r w:rsidRPr="00B00CD6">
          <w:rPr>
            <w:rStyle w:val="Hyperlink"/>
          </w:rPr>
          <w:t>Sparse dictionary learning</w:t>
        </w:r>
        <w:r>
          <w:rPr>
            <w:webHidden/>
          </w:rPr>
          <w:tab/>
        </w:r>
        <w:r>
          <w:rPr>
            <w:webHidden/>
          </w:rPr>
          <w:fldChar w:fldCharType="begin"/>
        </w:r>
        <w:r>
          <w:rPr>
            <w:webHidden/>
          </w:rPr>
          <w:instrText xml:space="preserve"> PAGEREF _Toc475533987 \h </w:instrText>
        </w:r>
        <w:r>
          <w:rPr>
            <w:webHidden/>
          </w:rPr>
        </w:r>
        <w:r>
          <w:rPr>
            <w:webHidden/>
          </w:rPr>
          <w:fldChar w:fldCharType="separate"/>
        </w:r>
        <w:r>
          <w:rPr>
            <w:webHidden/>
          </w:rPr>
          <w:t>20</w:t>
        </w:r>
        <w:r>
          <w:rPr>
            <w:webHidden/>
          </w:rPr>
          <w:fldChar w:fldCharType="end"/>
        </w:r>
      </w:hyperlink>
    </w:p>
    <w:p w:rsidR="0094472E" w:rsidRDefault="0094472E">
      <w:pPr>
        <w:pStyle w:val="Verzeichnis3"/>
        <w:rPr>
          <w:rFonts w:eastAsiaTheme="minorEastAsia"/>
          <w:b w:val="0"/>
          <w:sz w:val="22"/>
          <w:szCs w:val="22"/>
          <w:lang w:eastAsia="de-DE"/>
        </w:rPr>
      </w:pPr>
      <w:hyperlink w:anchor="_Toc475533988" w:history="1">
        <w:r w:rsidRPr="00B00CD6">
          <w:rPr>
            <w:rStyle w:val="Hyperlink"/>
          </w:rPr>
          <w:t>4.8.</w:t>
        </w:r>
        <w:r>
          <w:rPr>
            <w:rFonts w:eastAsiaTheme="minorEastAsia"/>
            <w:b w:val="0"/>
            <w:sz w:val="22"/>
            <w:szCs w:val="22"/>
            <w:lang w:eastAsia="de-DE"/>
          </w:rPr>
          <w:tab/>
        </w:r>
        <w:r w:rsidRPr="00B00CD6">
          <w:rPr>
            <w:rStyle w:val="Hyperlink"/>
          </w:rPr>
          <w:t>Multilayer Perceptron</w:t>
        </w:r>
        <w:r>
          <w:rPr>
            <w:webHidden/>
          </w:rPr>
          <w:tab/>
        </w:r>
        <w:r>
          <w:rPr>
            <w:webHidden/>
          </w:rPr>
          <w:fldChar w:fldCharType="begin"/>
        </w:r>
        <w:r>
          <w:rPr>
            <w:webHidden/>
          </w:rPr>
          <w:instrText xml:space="preserve"> PAGEREF _Toc475533988 \h </w:instrText>
        </w:r>
        <w:r>
          <w:rPr>
            <w:webHidden/>
          </w:rPr>
        </w:r>
        <w:r>
          <w:rPr>
            <w:webHidden/>
          </w:rPr>
          <w:fldChar w:fldCharType="separate"/>
        </w:r>
        <w:r>
          <w:rPr>
            <w:webHidden/>
          </w:rPr>
          <w:t>21</w:t>
        </w:r>
        <w:r>
          <w:rPr>
            <w:webHidden/>
          </w:rPr>
          <w:fldChar w:fldCharType="end"/>
        </w:r>
      </w:hyperlink>
    </w:p>
    <w:p w:rsidR="0094472E" w:rsidRDefault="0094472E">
      <w:pPr>
        <w:pStyle w:val="Verzeichnis3"/>
        <w:rPr>
          <w:rFonts w:eastAsiaTheme="minorEastAsia"/>
          <w:b w:val="0"/>
          <w:sz w:val="22"/>
          <w:szCs w:val="22"/>
          <w:lang w:eastAsia="de-DE"/>
        </w:rPr>
      </w:pPr>
      <w:hyperlink w:anchor="_Toc475533989" w:history="1">
        <w:r w:rsidRPr="00B00CD6">
          <w:rPr>
            <w:rStyle w:val="Hyperlink"/>
          </w:rPr>
          <w:t>4.9.</w:t>
        </w:r>
        <w:r>
          <w:rPr>
            <w:rFonts w:eastAsiaTheme="minorEastAsia"/>
            <w:b w:val="0"/>
            <w:sz w:val="22"/>
            <w:szCs w:val="22"/>
            <w:lang w:eastAsia="de-DE"/>
          </w:rPr>
          <w:tab/>
        </w:r>
        <w:r w:rsidRPr="00B00CD6">
          <w:rPr>
            <w:rStyle w:val="Hyperlink"/>
          </w:rPr>
          <w:t>Support Vector Machine</w:t>
        </w:r>
        <w:r>
          <w:rPr>
            <w:webHidden/>
          </w:rPr>
          <w:tab/>
        </w:r>
        <w:r>
          <w:rPr>
            <w:webHidden/>
          </w:rPr>
          <w:fldChar w:fldCharType="begin"/>
        </w:r>
        <w:r>
          <w:rPr>
            <w:webHidden/>
          </w:rPr>
          <w:instrText xml:space="preserve"> PAGEREF _Toc475533989 \h </w:instrText>
        </w:r>
        <w:r>
          <w:rPr>
            <w:webHidden/>
          </w:rPr>
        </w:r>
        <w:r>
          <w:rPr>
            <w:webHidden/>
          </w:rPr>
          <w:fldChar w:fldCharType="separate"/>
        </w:r>
        <w:r>
          <w:rPr>
            <w:webHidden/>
          </w:rPr>
          <w:t>21</w:t>
        </w:r>
        <w:r>
          <w:rPr>
            <w:webHidden/>
          </w:rPr>
          <w:fldChar w:fldCharType="end"/>
        </w:r>
      </w:hyperlink>
    </w:p>
    <w:p w:rsidR="0094472E" w:rsidRDefault="0094472E">
      <w:pPr>
        <w:pStyle w:val="Verzeichnis3"/>
        <w:rPr>
          <w:rFonts w:eastAsiaTheme="minorEastAsia"/>
          <w:b w:val="0"/>
          <w:sz w:val="22"/>
          <w:szCs w:val="22"/>
          <w:lang w:eastAsia="de-DE"/>
        </w:rPr>
      </w:pPr>
      <w:hyperlink w:anchor="_Toc475533990" w:history="1">
        <w:r w:rsidRPr="00B00CD6">
          <w:rPr>
            <w:rStyle w:val="Hyperlink"/>
          </w:rPr>
          <w:t>4.10.</w:t>
        </w:r>
        <w:r>
          <w:rPr>
            <w:rFonts w:eastAsiaTheme="minorEastAsia"/>
            <w:b w:val="0"/>
            <w:sz w:val="22"/>
            <w:szCs w:val="22"/>
            <w:lang w:eastAsia="de-DE"/>
          </w:rPr>
          <w:tab/>
        </w:r>
        <w:r w:rsidRPr="00B00CD6">
          <w:rPr>
            <w:rStyle w:val="Hyperlink"/>
          </w:rPr>
          <w:t>Datenhaltung</w:t>
        </w:r>
        <w:r>
          <w:rPr>
            <w:webHidden/>
          </w:rPr>
          <w:tab/>
        </w:r>
        <w:r>
          <w:rPr>
            <w:webHidden/>
          </w:rPr>
          <w:fldChar w:fldCharType="begin"/>
        </w:r>
        <w:r>
          <w:rPr>
            <w:webHidden/>
          </w:rPr>
          <w:instrText xml:space="preserve"> PAGEREF _Toc475533990 \h </w:instrText>
        </w:r>
        <w:r>
          <w:rPr>
            <w:webHidden/>
          </w:rPr>
        </w:r>
        <w:r>
          <w:rPr>
            <w:webHidden/>
          </w:rPr>
          <w:fldChar w:fldCharType="separate"/>
        </w:r>
        <w:r>
          <w:rPr>
            <w:webHidden/>
          </w:rPr>
          <w:t>21</w:t>
        </w:r>
        <w:r>
          <w:rPr>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91" w:history="1">
        <w:r w:rsidRPr="00B00CD6">
          <w:rPr>
            <w:rStyle w:val="Hyperlink"/>
            <w:rFonts w:ascii="Tahoma" w:hAnsi="Tahoma" w:cs="Tahoma"/>
            <w:noProof/>
          </w:rPr>
          <w:t>5.</w:t>
        </w:r>
        <w:r>
          <w:rPr>
            <w:rFonts w:asciiTheme="minorHAnsi" w:eastAsiaTheme="minorEastAsia" w:hAnsiTheme="minorHAnsi"/>
            <w:b w:val="0"/>
            <w:bCs w:val="0"/>
            <w:caps w:val="0"/>
            <w:noProof/>
            <w:sz w:val="22"/>
            <w:szCs w:val="22"/>
            <w:lang w:eastAsia="de-DE"/>
          </w:rPr>
          <w:tab/>
        </w:r>
        <w:r w:rsidRPr="00B00CD6">
          <w:rPr>
            <w:rStyle w:val="Hyperlink"/>
            <w:noProof/>
          </w:rPr>
          <w:t>Ergebnis</w:t>
        </w:r>
        <w:r>
          <w:rPr>
            <w:noProof/>
            <w:webHidden/>
          </w:rPr>
          <w:tab/>
        </w:r>
        <w:r>
          <w:rPr>
            <w:noProof/>
            <w:webHidden/>
          </w:rPr>
          <w:fldChar w:fldCharType="begin"/>
        </w:r>
        <w:r>
          <w:rPr>
            <w:noProof/>
            <w:webHidden/>
          </w:rPr>
          <w:instrText xml:space="preserve"> PAGEREF _Toc475533991 \h </w:instrText>
        </w:r>
        <w:r>
          <w:rPr>
            <w:noProof/>
            <w:webHidden/>
          </w:rPr>
        </w:r>
        <w:r>
          <w:rPr>
            <w:noProof/>
            <w:webHidden/>
          </w:rPr>
          <w:fldChar w:fldCharType="separate"/>
        </w:r>
        <w:r>
          <w:rPr>
            <w:noProof/>
            <w:webHidden/>
          </w:rPr>
          <w:t>21</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92" w:history="1">
        <w:r w:rsidRPr="00B00CD6">
          <w:rPr>
            <w:rStyle w:val="Hyperlink"/>
            <w:noProof/>
          </w:rPr>
          <w:t>5.1.</w:t>
        </w:r>
        <w:r>
          <w:rPr>
            <w:rFonts w:eastAsiaTheme="minorEastAsia"/>
            <w:b w:val="0"/>
            <w:bCs w:val="0"/>
            <w:noProof/>
            <w:sz w:val="22"/>
            <w:szCs w:val="22"/>
            <w:lang w:eastAsia="de-DE"/>
          </w:rPr>
          <w:tab/>
        </w:r>
        <w:r w:rsidRPr="00B00CD6">
          <w:rPr>
            <w:rStyle w:val="Hyperlink"/>
            <w:noProof/>
          </w:rPr>
          <w:t>Genauigkeit (welche Metrik?)</w:t>
        </w:r>
        <w:r>
          <w:rPr>
            <w:noProof/>
            <w:webHidden/>
          </w:rPr>
          <w:tab/>
        </w:r>
        <w:r>
          <w:rPr>
            <w:noProof/>
            <w:webHidden/>
          </w:rPr>
          <w:fldChar w:fldCharType="begin"/>
        </w:r>
        <w:r>
          <w:rPr>
            <w:noProof/>
            <w:webHidden/>
          </w:rPr>
          <w:instrText xml:space="preserve"> PAGEREF _Toc475533992 \h </w:instrText>
        </w:r>
        <w:r>
          <w:rPr>
            <w:noProof/>
            <w:webHidden/>
          </w:rPr>
        </w:r>
        <w:r>
          <w:rPr>
            <w:noProof/>
            <w:webHidden/>
          </w:rPr>
          <w:fldChar w:fldCharType="separate"/>
        </w:r>
        <w:r>
          <w:rPr>
            <w:noProof/>
            <w:webHidden/>
          </w:rPr>
          <w:t>22</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93" w:history="1">
        <w:r w:rsidRPr="00B00CD6">
          <w:rPr>
            <w:rStyle w:val="Hyperlink"/>
            <w:noProof/>
          </w:rPr>
          <w:t>5.2.</w:t>
        </w:r>
        <w:r>
          <w:rPr>
            <w:rFonts w:eastAsiaTheme="minorEastAsia"/>
            <w:b w:val="0"/>
            <w:bCs w:val="0"/>
            <w:noProof/>
            <w:sz w:val="22"/>
            <w:szCs w:val="22"/>
            <w:lang w:eastAsia="de-DE"/>
          </w:rPr>
          <w:tab/>
        </w:r>
        <w:r w:rsidRPr="00B00CD6">
          <w:rPr>
            <w:rStyle w:val="Hyperlink"/>
            <w:noProof/>
          </w:rPr>
          <w:t>Aufwandsanalyse?</w:t>
        </w:r>
        <w:r>
          <w:rPr>
            <w:noProof/>
            <w:webHidden/>
          </w:rPr>
          <w:tab/>
        </w:r>
        <w:r>
          <w:rPr>
            <w:noProof/>
            <w:webHidden/>
          </w:rPr>
          <w:fldChar w:fldCharType="begin"/>
        </w:r>
        <w:r>
          <w:rPr>
            <w:noProof/>
            <w:webHidden/>
          </w:rPr>
          <w:instrText xml:space="preserve"> PAGEREF _Toc475533993 \h </w:instrText>
        </w:r>
        <w:r>
          <w:rPr>
            <w:noProof/>
            <w:webHidden/>
          </w:rPr>
        </w:r>
        <w:r>
          <w:rPr>
            <w:noProof/>
            <w:webHidden/>
          </w:rPr>
          <w:fldChar w:fldCharType="separate"/>
        </w:r>
        <w:r>
          <w:rPr>
            <w:noProof/>
            <w:webHidden/>
          </w:rPr>
          <w:t>22</w:t>
        </w:r>
        <w:r>
          <w:rPr>
            <w:noProof/>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94" w:history="1">
        <w:r w:rsidRPr="00B00CD6">
          <w:rPr>
            <w:rStyle w:val="Hyperlink"/>
            <w:rFonts w:ascii="Tahoma" w:hAnsi="Tahoma" w:cs="Tahoma"/>
            <w:noProof/>
          </w:rPr>
          <w:t>6.</w:t>
        </w:r>
        <w:r>
          <w:rPr>
            <w:rFonts w:asciiTheme="minorHAnsi" w:eastAsiaTheme="minorEastAsia" w:hAnsiTheme="minorHAnsi"/>
            <w:b w:val="0"/>
            <w:bCs w:val="0"/>
            <w:caps w:val="0"/>
            <w:noProof/>
            <w:sz w:val="22"/>
            <w:szCs w:val="22"/>
            <w:lang w:eastAsia="de-DE"/>
          </w:rPr>
          <w:tab/>
        </w:r>
        <w:r w:rsidRPr="00B00CD6">
          <w:rPr>
            <w:rStyle w:val="Hyperlink"/>
            <w:noProof/>
          </w:rPr>
          <w:t>Zusammenfassung</w:t>
        </w:r>
        <w:r>
          <w:rPr>
            <w:noProof/>
            <w:webHidden/>
          </w:rPr>
          <w:tab/>
        </w:r>
        <w:r>
          <w:rPr>
            <w:noProof/>
            <w:webHidden/>
          </w:rPr>
          <w:fldChar w:fldCharType="begin"/>
        </w:r>
        <w:r>
          <w:rPr>
            <w:noProof/>
            <w:webHidden/>
          </w:rPr>
          <w:instrText xml:space="preserve"> PAGEREF _Toc475533994 \h </w:instrText>
        </w:r>
        <w:r>
          <w:rPr>
            <w:noProof/>
            <w:webHidden/>
          </w:rPr>
        </w:r>
        <w:r>
          <w:rPr>
            <w:noProof/>
            <w:webHidden/>
          </w:rPr>
          <w:fldChar w:fldCharType="separate"/>
        </w:r>
        <w:r>
          <w:rPr>
            <w:noProof/>
            <w:webHidden/>
          </w:rPr>
          <w:t>22</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95" w:history="1">
        <w:r w:rsidRPr="00B00CD6">
          <w:rPr>
            <w:rStyle w:val="Hyperlink"/>
            <w:noProof/>
          </w:rPr>
          <w:t>6.1.</w:t>
        </w:r>
        <w:r>
          <w:rPr>
            <w:rFonts w:eastAsiaTheme="minorEastAsia"/>
            <w:b w:val="0"/>
            <w:bCs w:val="0"/>
            <w:noProof/>
            <w:sz w:val="22"/>
            <w:szCs w:val="22"/>
            <w:lang w:eastAsia="de-DE"/>
          </w:rPr>
          <w:tab/>
        </w:r>
        <w:r w:rsidRPr="00B00CD6">
          <w:rPr>
            <w:rStyle w:val="Hyperlink"/>
            <w:noProof/>
          </w:rPr>
          <w:t>Ausblick</w:t>
        </w:r>
        <w:r>
          <w:rPr>
            <w:noProof/>
            <w:webHidden/>
          </w:rPr>
          <w:tab/>
        </w:r>
        <w:r>
          <w:rPr>
            <w:noProof/>
            <w:webHidden/>
          </w:rPr>
          <w:fldChar w:fldCharType="begin"/>
        </w:r>
        <w:r>
          <w:rPr>
            <w:noProof/>
            <w:webHidden/>
          </w:rPr>
          <w:instrText xml:space="preserve"> PAGEREF _Toc475533995 \h </w:instrText>
        </w:r>
        <w:r>
          <w:rPr>
            <w:noProof/>
            <w:webHidden/>
          </w:rPr>
        </w:r>
        <w:r>
          <w:rPr>
            <w:noProof/>
            <w:webHidden/>
          </w:rPr>
          <w:fldChar w:fldCharType="separate"/>
        </w:r>
        <w:r>
          <w:rPr>
            <w:noProof/>
            <w:webHidden/>
          </w:rPr>
          <w:t>22</w:t>
        </w:r>
        <w:r>
          <w:rPr>
            <w:noProof/>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96" w:history="1">
        <w:r w:rsidRPr="00B00CD6">
          <w:rPr>
            <w:rStyle w:val="Hyperlink"/>
            <w:noProof/>
          </w:rPr>
          <w:t>I.</w:t>
        </w:r>
        <w:r>
          <w:rPr>
            <w:rFonts w:asciiTheme="minorHAnsi" w:eastAsiaTheme="minorEastAsia" w:hAnsiTheme="minorHAnsi"/>
            <w:b w:val="0"/>
            <w:bCs w:val="0"/>
            <w:caps w:val="0"/>
            <w:noProof/>
            <w:sz w:val="22"/>
            <w:szCs w:val="22"/>
            <w:lang w:eastAsia="de-DE"/>
          </w:rPr>
          <w:tab/>
        </w:r>
        <w:r w:rsidRPr="00B00CD6">
          <w:rPr>
            <w:rStyle w:val="Hyperlink"/>
            <w:noProof/>
          </w:rPr>
          <w:t>Abbildungsverzeichnis</w:t>
        </w:r>
        <w:r>
          <w:rPr>
            <w:noProof/>
            <w:webHidden/>
          </w:rPr>
          <w:tab/>
        </w:r>
        <w:r>
          <w:rPr>
            <w:noProof/>
            <w:webHidden/>
          </w:rPr>
          <w:fldChar w:fldCharType="begin"/>
        </w:r>
        <w:r>
          <w:rPr>
            <w:noProof/>
            <w:webHidden/>
          </w:rPr>
          <w:instrText xml:space="preserve"> PAGEREF _Toc475533996 \h </w:instrText>
        </w:r>
        <w:r>
          <w:rPr>
            <w:noProof/>
            <w:webHidden/>
          </w:rPr>
        </w:r>
        <w:r>
          <w:rPr>
            <w:noProof/>
            <w:webHidden/>
          </w:rPr>
          <w:fldChar w:fldCharType="separate"/>
        </w:r>
        <w:r>
          <w:rPr>
            <w:noProof/>
            <w:webHidden/>
          </w:rPr>
          <w:t>22</w:t>
        </w:r>
        <w:r>
          <w:rPr>
            <w:noProof/>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97" w:history="1">
        <w:r w:rsidRPr="00B00CD6">
          <w:rPr>
            <w:rStyle w:val="Hyperlink"/>
            <w:noProof/>
          </w:rPr>
          <w:t>II.</w:t>
        </w:r>
        <w:r>
          <w:rPr>
            <w:rFonts w:asciiTheme="minorHAnsi" w:eastAsiaTheme="minorEastAsia" w:hAnsiTheme="minorHAnsi"/>
            <w:b w:val="0"/>
            <w:bCs w:val="0"/>
            <w:caps w:val="0"/>
            <w:noProof/>
            <w:sz w:val="22"/>
            <w:szCs w:val="22"/>
            <w:lang w:eastAsia="de-DE"/>
          </w:rPr>
          <w:tab/>
        </w:r>
        <w:r w:rsidRPr="00B00CD6">
          <w:rPr>
            <w:rStyle w:val="Hyperlink"/>
            <w:noProof/>
          </w:rPr>
          <w:t>Tabellenverzeichnis</w:t>
        </w:r>
        <w:r>
          <w:rPr>
            <w:noProof/>
            <w:webHidden/>
          </w:rPr>
          <w:tab/>
        </w:r>
        <w:r>
          <w:rPr>
            <w:noProof/>
            <w:webHidden/>
          </w:rPr>
          <w:fldChar w:fldCharType="begin"/>
        </w:r>
        <w:r>
          <w:rPr>
            <w:noProof/>
            <w:webHidden/>
          </w:rPr>
          <w:instrText xml:space="preserve"> PAGEREF _Toc475533997 \h </w:instrText>
        </w:r>
        <w:r>
          <w:rPr>
            <w:noProof/>
            <w:webHidden/>
          </w:rPr>
        </w:r>
        <w:r>
          <w:rPr>
            <w:noProof/>
            <w:webHidden/>
          </w:rPr>
          <w:fldChar w:fldCharType="separate"/>
        </w:r>
        <w:r>
          <w:rPr>
            <w:noProof/>
            <w:webHidden/>
          </w:rPr>
          <w:t>23</w:t>
        </w:r>
        <w:r>
          <w:rPr>
            <w:noProof/>
            <w:webHidden/>
          </w:rPr>
          <w:fldChar w:fldCharType="end"/>
        </w:r>
      </w:hyperlink>
    </w:p>
    <w:p w:rsidR="0094472E" w:rsidRDefault="0094472E">
      <w:pPr>
        <w:pStyle w:val="Verzeichnis1"/>
        <w:rPr>
          <w:rFonts w:asciiTheme="minorHAnsi" w:eastAsiaTheme="minorEastAsia" w:hAnsiTheme="minorHAnsi"/>
          <w:b w:val="0"/>
          <w:bCs w:val="0"/>
          <w:caps w:val="0"/>
          <w:noProof/>
          <w:sz w:val="22"/>
          <w:szCs w:val="22"/>
          <w:lang w:eastAsia="de-DE"/>
        </w:rPr>
      </w:pPr>
      <w:hyperlink w:anchor="_Toc475533998" w:history="1">
        <w:r w:rsidRPr="00B00CD6">
          <w:rPr>
            <w:rStyle w:val="Hyperlink"/>
            <w:noProof/>
          </w:rPr>
          <w:t>III.</w:t>
        </w:r>
        <w:r>
          <w:rPr>
            <w:rFonts w:asciiTheme="minorHAnsi" w:eastAsiaTheme="minorEastAsia" w:hAnsiTheme="minorHAnsi"/>
            <w:b w:val="0"/>
            <w:bCs w:val="0"/>
            <w:caps w:val="0"/>
            <w:noProof/>
            <w:sz w:val="22"/>
            <w:szCs w:val="22"/>
            <w:lang w:eastAsia="de-DE"/>
          </w:rPr>
          <w:tab/>
        </w:r>
        <w:r w:rsidRPr="00B00CD6">
          <w:rPr>
            <w:rStyle w:val="Hyperlink"/>
            <w:noProof/>
          </w:rPr>
          <w:t>Codelistings</w:t>
        </w:r>
        <w:r>
          <w:rPr>
            <w:noProof/>
            <w:webHidden/>
          </w:rPr>
          <w:tab/>
        </w:r>
        <w:r>
          <w:rPr>
            <w:noProof/>
            <w:webHidden/>
          </w:rPr>
          <w:fldChar w:fldCharType="begin"/>
        </w:r>
        <w:r>
          <w:rPr>
            <w:noProof/>
            <w:webHidden/>
          </w:rPr>
          <w:instrText xml:space="preserve"> PAGEREF _Toc475533998 \h </w:instrText>
        </w:r>
        <w:r>
          <w:rPr>
            <w:noProof/>
            <w:webHidden/>
          </w:rPr>
        </w:r>
        <w:r>
          <w:rPr>
            <w:noProof/>
            <w:webHidden/>
          </w:rPr>
          <w:fldChar w:fldCharType="separate"/>
        </w:r>
        <w:r>
          <w:rPr>
            <w:noProof/>
            <w:webHidden/>
          </w:rPr>
          <w:t>23</w:t>
        </w:r>
        <w:r>
          <w:rPr>
            <w:noProof/>
            <w:webHidden/>
          </w:rPr>
          <w:fldChar w:fldCharType="end"/>
        </w:r>
      </w:hyperlink>
    </w:p>
    <w:p w:rsidR="0094472E" w:rsidRDefault="0094472E">
      <w:pPr>
        <w:pStyle w:val="Verzeichnis2"/>
        <w:rPr>
          <w:rFonts w:eastAsiaTheme="minorEastAsia"/>
          <w:b w:val="0"/>
          <w:bCs w:val="0"/>
          <w:noProof/>
          <w:sz w:val="22"/>
          <w:szCs w:val="22"/>
          <w:lang w:eastAsia="de-DE"/>
        </w:rPr>
      </w:pPr>
      <w:hyperlink w:anchor="_Toc475533999" w:history="1">
        <w:r w:rsidRPr="00B00CD6">
          <w:rPr>
            <w:rStyle w:val="Hyperlink"/>
            <w:noProof/>
          </w:rPr>
          <w:t>a.</w:t>
        </w:r>
        <w:r>
          <w:rPr>
            <w:rFonts w:eastAsiaTheme="minorEastAsia"/>
            <w:b w:val="0"/>
            <w:bCs w:val="0"/>
            <w:noProof/>
            <w:sz w:val="22"/>
            <w:szCs w:val="22"/>
            <w:lang w:eastAsia="de-DE"/>
          </w:rPr>
          <w:tab/>
        </w:r>
        <w:r w:rsidRPr="00B00CD6">
          <w:rPr>
            <w:rStyle w:val="Hyperlink"/>
            <w:noProof/>
          </w:rPr>
          <w:t>Installationsanleitung</w:t>
        </w:r>
        <w:r>
          <w:rPr>
            <w:noProof/>
            <w:webHidden/>
          </w:rPr>
          <w:tab/>
        </w:r>
        <w:r>
          <w:rPr>
            <w:noProof/>
            <w:webHidden/>
          </w:rPr>
          <w:fldChar w:fldCharType="begin"/>
        </w:r>
        <w:r>
          <w:rPr>
            <w:noProof/>
            <w:webHidden/>
          </w:rPr>
          <w:instrText xml:space="preserve"> PAGEREF _Toc475533999 \h </w:instrText>
        </w:r>
        <w:r>
          <w:rPr>
            <w:noProof/>
            <w:webHidden/>
          </w:rPr>
        </w:r>
        <w:r>
          <w:rPr>
            <w:noProof/>
            <w:webHidden/>
          </w:rPr>
          <w:fldChar w:fldCharType="separate"/>
        </w:r>
        <w:r>
          <w:rPr>
            <w:noProof/>
            <w:webHidden/>
          </w:rPr>
          <w:t>26</w:t>
        </w:r>
        <w:r>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399695309"/>
      <w:bookmarkStart w:id="1" w:name="_Toc399695491"/>
      <w:bookmarkStart w:id="2" w:name="_Toc399695671"/>
      <w:bookmarkStart w:id="3" w:name="_Toc475533927"/>
      <w:r>
        <w:lastRenderedPageBreak/>
        <w:t>Einleit</w:t>
      </w:r>
      <w:r w:rsidRPr="00B354DC">
        <w:t>ung</w:t>
      </w:r>
      <w:bookmarkEnd w:id="3"/>
    </w:p>
    <w:bookmarkEnd w:id="0"/>
    <w:bookmarkEnd w:id="1"/>
    <w:bookmarkEnd w:id="2"/>
    <w:p w:rsidR="00DE71E8" w:rsidRDefault="00DE71E8" w:rsidP="006750C0">
      <w:pPr>
        <w:spacing w:before="240"/>
      </w:pPr>
      <w:r>
        <w:t xml:space="preserve">Erkennung von Pflanzen herausforderndes Problem der </w:t>
      </w:r>
      <w:proofErr w:type="spellStart"/>
      <w:r>
        <w:t>computer</w:t>
      </w:r>
      <w:proofErr w:type="spellEnd"/>
      <w:r>
        <w:t xml:space="preserve"> </w:t>
      </w:r>
      <w:proofErr w:type="spellStart"/>
      <w:r>
        <w:t>vision</w:t>
      </w:r>
      <w:proofErr w:type="spellEnd"/>
      <w:r>
        <w:t>, unregelmäßi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75533928"/>
      <w:r>
        <w:t>Grundlagen</w:t>
      </w:r>
      <w:bookmarkEnd w:id="4"/>
    </w:p>
    <w:p w:rsidR="00D13F9C" w:rsidRPr="0017273A" w:rsidRDefault="00FA10B7" w:rsidP="0017273A">
      <w:pPr>
        <w:rPr>
          <w:color w:val="FF0000"/>
        </w:rPr>
      </w:pPr>
      <w:bookmarkStart w:id="5" w:name="_Toc399695333"/>
      <w:bookmarkStart w:id="6" w:name="_Toc399695518"/>
      <w:bookmarkStart w:id="7" w:name="_Toc399695698"/>
      <w:r w:rsidRPr="0017273A">
        <w:rPr>
          <w:color w:val="FF0000"/>
        </w:rPr>
        <w:t>Kürzeste Wege?</w:t>
      </w:r>
    </w:p>
    <w:p w:rsidR="00E849D2" w:rsidRDefault="00E849D2" w:rsidP="00FA10B7"/>
    <w:p w:rsidR="00E405EE" w:rsidRPr="00E405EE" w:rsidRDefault="00E2211E" w:rsidP="00E405EE">
      <w:pPr>
        <w:pStyle w:val="berschrift2"/>
        <w:numPr>
          <w:ilvl w:val="1"/>
          <w:numId w:val="1"/>
        </w:numPr>
        <w:ind w:left="567" w:hanging="567"/>
      </w:pPr>
      <w:bookmarkStart w:id="8" w:name="_Toc475533929"/>
      <w:r>
        <w:t>Morphologie von Pflanzen</w:t>
      </w:r>
      <w:bookmarkEnd w:id="8"/>
    </w:p>
    <w:p w:rsidR="00A60B07" w:rsidRDefault="001F1485" w:rsidP="00A60B07">
      <w:pPr>
        <w:pStyle w:val="berschrift3"/>
        <w:numPr>
          <w:ilvl w:val="2"/>
          <w:numId w:val="1"/>
        </w:numPr>
      </w:pPr>
      <w:bookmarkStart w:id="9" w:name="_Toc475533930"/>
      <w:r>
        <w:t>Bestimmungsm</w:t>
      </w:r>
      <w:r w:rsidR="001012D7">
        <w:t>erkmale höherer Pflanzen</w:t>
      </w:r>
      <w:bookmarkEnd w:id="9"/>
    </w:p>
    <w:p w:rsidR="00C86E3F" w:rsidRDefault="00920EF4" w:rsidP="00C86E3F">
      <w:r>
        <w:t xml:space="preserve">Die als Kormophyten bezeichneten </w:t>
      </w:r>
      <w:proofErr w:type="gramStart"/>
      <w:r>
        <w:t>h</w:t>
      </w:r>
      <w:r w:rsidR="001F3D7B">
        <w:t>öhere</w:t>
      </w:r>
      <w:proofErr w:type="gramEnd"/>
      <w:r w:rsidR="001F3D7B">
        <w:t xml:space="preserve"> Pflanzen</w:t>
      </w:r>
      <w:r w:rsidR="004D6AA8">
        <w:t xml:space="preserve"> weisen einen </w:t>
      </w:r>
      <w:r w:rsidR="00204567">
        <w:t>Kormus genan</w:t>
      </w:r>
      <w:r w:rsidR="00204567">
        <w:t>n</w:t>
      </w:r>
      <w:r w:rsidR="00204567">
        <w:t xml:space="preserve">ten </w:t>
      </w:r>
      <w:r w:rsidR="004D6AA8">
        <w:t>Pfla</w:t>
      </w:r>
      <w:r w:rsidR="00274732">
        <w:t>nze</w:t>
      </w:r>
      <w:r w:rsidR="00274732">
        <w:t>n</w:t>
      </w:r>
      <w:r w:rsidR="00274732">
        <w:t>körper auf, der sich aus den</w:t>
      </w:r>
      <w:r w:rsidR="004D6AA8">
        <w:t xml:space="preserve"> Grundorganen </w:t>
      </w:r>
      <w:r w:rsidR="005D7F4B">
        <w:t>Laubb</w:t>
      </w:r>
      <w:r w:rsidR="00D0101A">
        <w:t>latt</w:t>
      </w:r>
      <w:r w:rsidR="004D6AA8">
        <w:t>, Wurzel und Sprossachse zusammensetzt</w:t>
      </w:r>
      <w:r w:rsidR="001F3D7B">
        <w:t xml:space="preserve">. </w:t>
      </w:r>
      <w:r w:rsidR="00C86E3F">
        <w:t>Die Gestalt der Organe steht in enger Wechselb</w:t>
      </w:r>
      <w:r w:rsidR="00C86E3F">
        <w:t>e</w:t>
      </w:r>
      <w:r w:rsidR="00C86E3F">
        <w:t xml:space="preserve">ziehung mit ihrer Funktion.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6", "uris" : [ "http://www.mendeley.com/documents/?uuid=2caa7fb5-b3d5-479a-aa98-1eeca2ccbcc5" ] } ], "mendeley" : { "formattedCitation" : "(Welle, 2014, S. 16)", "plainTextFormattedCitation" : "(Welle, 2014, S. 16)", "previouslyFormattedCitation" : "(Welle, 2014, S. 16)" }, "properties" : { "noteIndex" : 0 }, "schema" : "https://github.com/citation-style-language/schema/raw/master/csl-citation.json" }</w:instrText>
      </w:r>
      <w:r w:rsidR="00BF46B9">
        <w:fldChar w:fldCharType="separate"/>
      </w:r>
      <w:r w:rsidR="00BF46B9" w:rsidRPr="00BF46B9">
        <w:rPr>
          <w:noProof/>
        </w:rPr>
        <w:t>(Welle, 2014, S. 16)</w:t>
      </w:r>
      <w:r w:rsidR="00BF46B9">
        <w:fldChar w:fldCharType="end"/>
      </w:r>
    </w:p>
    <w:p w:rsidR="00C86E3F" w:rsidRDefault="00D71EB4" w:rsidP="00C86E3F">
      <w:r>
        <w:t>Abhängig von den Lebensumständen des Organismus</w:t>
      </w:r>
      <w:r w:rsidR="00375EF0">
        <w:t>,</w:t>
      </w:r>
      <w:r>
        <w:t xml:space="preserve"> variiert d</w:t>
      </w:r>
      <w:r w:rsidR="00644C10">
        <w:t xml:space="preserve">ie Beschaffenheit </w:t>
      </w:r>
      <w:r w:rsidR="006B23F0">
        <w:t>der</w:t>
      </w:r>
      <w:r w:rsidR="001A6D54">
        <w:t xml:space="preserve"> Organe zwischen den Arten</w:t>
      </w:r>
      <w:r w:rsidR="00FD6F8E">
        <w:t xml:space="preserve">. </w:t>
      </w:r>
      <w:r w:rsidR="006B23F0">
        <w:t>A</w:t>
      </w:r>
      <w:r w:rsidR="001A6D54">
        <w:t xml:space="preserve">nhand </w:t>
      </w:r>
      <w:r w:rsidR="00311AEA">
        <w:t>des</w:t>
      </w:r>
      <w:r w:rsidR="00644C10">
        <w:t xml:space="preserve"> Erscheinungsbildes</w:t>
      </w:r>
      <w:r w:rsidR="00311AEA">
        <w:t xml:space="preserve"> </w:t>
      </w:r>
      <w:r w:rsidR="001C4696">
        <w:t>ihrer</w:t>
      </w:r>
      <w:r w:rsidR="00311AEA">
        <w:t xml:space="preserve"> Organe</w:t>
      </w:r>
      <w:r w:rsidR="005D7F4B">
        <w:t>,</w:t>
      </w:r>
      <w:r w:rsidR="006B23F0">
        <w:t xml:space="preserve"> können</w:t>
      </w:r>
      <w:r w:rsidR="001A6D54">
        <w:t xml:space="preserve"> Pflanzen bestimmt </w:t>
      </w:r>
      <w:r w:rsidR="00971EB1">
        <w:t xml:space="preserve">und zugeordnet </w:t>
      </w:r>
      <w:r w:rsidR="001A6D54">
        <w:t>werden</w:t>
      </w:r>
      <w:r w:rsidR="00D13F9C">
        <w:t>.</w:t>
      </w:r>
      <w:r w:rsidR="00BF46B9">
        <w:t xml:space="preserve"> Mit dieser Thematik beschäftigt sich die Morphologie, die Lehre von der äußeren Gestalt der Pflanzen.</w:t>
      </w:r>
      <w:r w:rsidR="00231A9C">
        <w:t xml:space="preserve"> </w:t>
      </w:r>
      <w:r w:rsidR="00BF46B9">
        <w:fldChar w:fldCharType="begin" w:fldLock="1"/>
      </w:r>
      <w:r w:rsidR="00644C1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2", "uris" : [ "http://www.mendeley.com/documents/?uuid=2caa7fb5-b3d5-479a-aa98-1eeca2ccbcc5" ] } ], "mendeley" : { "formattedCitation" : "(Welle, 2014, S. 12)", "manualFormatting" : "(Welle, 2014, S. 13)", "plainTextFormattedCitation" : "(Welle, 2014, S. 12)", "previouslyFormattedCitation" : "(Welle, 2014, S. 12)" }, "properties" : { "noteIndex" : 0 }, "schema" : "https://github.com/citation-style-language/schema/raw/master/csl-citation.json" }</w:instrText>
      </w:r>
      <w:r w:rsidR="00BF46B9">
        <w:fldChar w:fldCharType="separate"/>
      </w:r>
      <w:r w:rsidR="00BF46B9">
        <w:rPr>
          <w:noProof/>
        </w:rPr>
        <w:t>(Welle, 2014, S. 13</w:t>
      </w:r>
      <w:r w:rsidR="00BF46B9" w:rsidRPr="00BF46B9">
        <w:rPr>
          <w:noProof/>
        </w:rPr>
        <w:t>)</w:t>
      </w:r>
      <w:r w:rsidR="00BF46B9">
        <w:fldChar w:fldCharType="end"/>
      </w:r>
      <w:r w:rsidR="00C86E3F" w:rsidRPr="00C86E3F">
        <w:t xml:space="preserve"> </w:t>
      </w:r>
    </w:p>
    <w:p w:rsidR="00F87DB7" w:rsidRDefault="003026F8" w:rsidP="00C86E3F">
      <w:r>
        <w:t xml:space="preserve">Die </w:t>
      </w:r>
      <w:r w:rsidR="00C86E3F">
        <w:t>Wurzel</w:t>
      </w:r>
      <w:r w:rsidR="00F87DB7">
        <w:t xml:space="preserve"> </w:t>
      </w:r>
      <w:r>
        <w:t>hat</w:t>
      </w:r>
      <w:r w:rsidR="00F87DB7">
        <w:t xml:space="preserve"> </w:t>
      </w:r>
      <w:r w:rsidR="001F1485">
        <w:t>die Befestigung der Pflanze im B</w:t>
      </w:r>
      <w:r w:rsidR="00F87DB7">
        <w:t>oden und die Au</w:t>
      </w:r>
      <w:r w:rsidR="001F1485">
        <w:t>fnahme von Wasser und Nährsalzen</w:t>
      </w:r>
      <w:r>
        <w:t xml:space="preserve"> zur Aufgabe</w:t>
      </w:r>
      <w:r w:rsidR="001F1485">
        <w:t>. Die Gestalt des Wurzelsystems</w:t>
      </w:r>
      <w:r w:rsidR="00CC23FD">
        <w:t xml:space="preserve"> wird durch Standortfakt</w:t>
      </w:r>
      <w:r w:rsidR="00920EF4">
        <w:t>oren</w:t>
      </w:r>
      <w:r w:rsidR="00CC23FD">
        <w:t xml:space="preserve"> wie die Bodenbeschaffenheit, bestimmt</w:t>
      </w:r>
      <w:r w:rsidR="001F7B05">
        <w:t xml:space="preserve"> </w:t>
      </w:r>
      <w:r w:rsidR="001F7B05">
        <w:fldChar w:fldCharType="begin" w:fldLock="1"/>
      </w:r>
      <w:r w:rsidR="001F7B05">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8", "uris" : [ "http://www.mendeley.com/documents/?uuid=2caa7fb5-b3d5-479a-aa98-1eeca2ccbcc5" ] } ], "mendeley" : { "formattedCitation" : "(Welle, 2014, S. 18)", "plainTextFormattedCitation" : "(Welle, 2014, S. 18)", "previouslyFormattedCitation" : "(Welle, 2014, S. 18)" }, "properties" : { "noteIndex" : 0 }, "schema" : "https://github.com/citation-style-language/schema/raw/master/csl-citation.json" }</w:instrText>
      </w:r>
      <w:r w:rsidR="001F7B05">
        <w:fldChar w:fldCharType="separate"/>
      </w:r>
      <w:r w:rsidR="001F7B05" w:rsidRPr="001F7B05">
        <w:rPr>
          <w:noProof/>
        </w:rPr>
        <w:t>(Welle, 2014, S. 18)</w:t>
      </w:r>
      <w:r w:rsidR="001F7B05">
        <w:fldChar w:fldCharType="end"/>
      </w:r>
      <w:r w:rsidR="00CC23FD">
        <w:t>.</w:t>
      </w:r>
      <w:r w:rsidR="001F7B05">
        <w:t xml:space="preserve"> Wurzeln können neben den ursprünglichen Aufgaben weitere Funktionen übernehmen, wie die Speicherung von Nährstoffen </w:t>
      </w:r>
      <w:r w:rsidR="00941D7B">
        <w:t>als Rüben oder Wurzelknollen</w:t>
      </w:r>
      <w:r w:rsidR="001F7B05">
        <w:t xml:space="preserve">. </w:t>
      </w:r>
      <w:r w:rsidR="001C4696">
        <w:t>Die</w:t>
      </w:r>
      <w:r w:rsidR="001F7B05">
        <w:t xml:space="preserve"> Anpassung an die zusätzliche Aufgabenste</w:t>
      </w:r>
      <w:r w:rsidR="001F7B05">
        <w:t>l</w:t>
      </w:r>
      <w:r w:rsidR="001C4696">
        <w:t>lung</w:t>
      </w:r>
      <w:r w:rsidR="001F7B05">
        <w:t xml:space="preserve"> </w:t>
      </w:r>
      <w:r w:rsidR="001C4696">
        <w:t>hat eine</w:t>
      </w:r>
      <w:r w:rsidR="001F7B05">
        <w:t xml:space="preserve"> </w:t>
      </w:r>
      <w:r w:rsidR="001C4696">
        <w:t>Veränderung der</w:t>
      </w:r>
      <w:r w:rsidR="001F7B05">
        <w:t xml:space="preserve"> Grundform, </w:t>
      </w:r>
      <w:r w:rsidR="00C81A8E">
        <w:t>das heiß</w:t>
      </w:r>
      <w:r w:rsidR="001C4696">
        <w:t>t</w:t>
      </w:r>
      <w:r w:rsidR="001F7B05">
        <w:t xml:space="preserve"> eine </w:t>
      </w:r>
      <w:r w:rsidR="00F87DB7">
        <w:t>Metamorphose</w:t>
      </w:r>
      <w:r w:rsidR="001F7B05">
        <w:t xml:space="preserve"> zur Folge </w:t>
      </w:r>
      <w:r w:rsidR="001F7B05">
        <w:fldChar w:fldCharType="begin" w:fldLock="1"/>
      </w:r>
      <w:r w:rsidR="0084191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2", "uris" : [ "http://www.mendeley.com/documents/?uuid=2caa7fb5-b3d5-479a-aa98-1eeca2ccbcc5" ] } ], "mendeley" : { "formattedCitation" : "(Welle, 2014, S. 42)", "plainTextFormattedCitation" : "(Welle, 2014, S. 42)", "previouslyFormattedCitation" : "(Welle, 2014, S. 42)" }, "properties" : { "noteIndex" : 0 }, "schema" : "https://github.com/citation-style-language/schema/raw/master/csl-citation.json" }</w:instrText>
      </w:r>
      <w:r w:rsidR="001F7B05">
        <w:fldChar w:fldCharType="separate"/>
      </w:r>
      <w:r w:rsidR="001F7B05" w:rsidRPr="001F7B05">
        <w:rPr>
          <w:noProof/>
        </w:rPr>
        <w:t>(Welle, 2014, S. 42)</w:t>
      </w:r>
      <w:r w:rsidR="001F7B05">
        <w:fldChar w:fldCharType="end"/>
      </w:r>
      <w:r w:rsidR="001F7B05">
        <w:t>.</w:t>
      </w:r>
    </w:p>
    <w:p w:rsidR="0037501A" w:rsidRDefault="0084191B" w:rsidP="001A6D54">
      <w:r>
        <w:t>Hauptaufgabe der</w:t>
      </w:r>
      <w:r w:rsidR="00AF2070">
        <w:t xml:space="preserve"> Sprossachse </w:t>
      </w:r>
      <w:r>
        <w:t>ist</w:t>
      </w:r>
      <w:r w:rsidR="00AF2070">
        <w:t xml:space="preserve"> die Laubblätter zu tragen und sie mit der Wurzel zu verbinden, um Wasser und Nährsalze zwischen diesen beiden Organen zu transportieren</w:t>
      </w:r>
      <w:r>
        <w:t xml:space="preserve"> </w:t>
      </w:r>
      <w:r>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2", "uris" : [ "http://www.mendeley.com/documents/?uuid=2caa7fb5-b3d5-479a-aa98-1eeca2ccbcc5" ] } ], "mendeley" : { "formattedCitation" : "(Welle, 2014, S. 22)", "plainTextFormattedCitation" : "(Welle, 2014, S. 22)", "previouslyFormattedCitation" : "(Welle, 2014, S. 22)" }, "properties" : { "noteIndex" : 0 }, "schema" : "https://github.com/citation-style-language/schema/raw/master/csl-citation.json" }</w:instrText>
      </w:r>
      <w:r>
        <w:fldChar w:fldCharType="separate"/>
      </w:r>
      <w:r w:rsidRPr="0084191B">
        <w:rPr>
          <w:noProof/>
        </w:rPr>
        <w:t>(Welle, 2014, S. 22)</w:t>
      </w:r>
      <w:r>
        <w:fldChar w:fldCharType="end"/>
      </w:r>
      <w:r w:rsidR="00AF2070">
        <w:t>.</w:t>
      </w:r>
      <w:r>
        <w:t xml:space="preserve"> </w:t>
      </w:r>
      <w:r w:rsidR="00A04E89">
        <w:t xml:space="preserve">Wichtige </w:t>
      </w:r>
      <w:r>
        <w:t>Unterscheidungsmerkmale</w:t>
      </w:r>
      <w:r w:rsidR="00A04E89">
        <w:t xml:space="preserve"> von Sprossachsen</w:t>
      </w:r>
      <w:r>
        <w:t xml:space="preserve"> sind </w:t>
      </w:r>
      <w:r w:rsidR="00A04E89">
        <w:t>ihre</w:t>
      </w:r>
      <w:r>
        <w:t xml:space="preserve"> </w:t>
      </w:r>
      <w:r w:rsidR="00100678">
        <w:lastRenderedPageBreak/>
        <w:t>Stellung, ihre Beschaffenheit</w:t>
      </w:r>
      <w:r>
        <w:t xml:space="preserve"> und die Form ihres Achsenquerschnitts</w:t>
      </w:r>
      <w:r w:rsidR="00100678">
        <w:t xml:space="preserve"> </w:t>
      </w:r>
      <w:r w:rsidR="00100678">
        <w:fldChar w:fldCharType="begin" w:fldLock="1"/>
      </w:r>
      <w:r w:rsidR="0000579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 "uris" : [ "http://www.mendeley.com/documents/?uuid=3a87552b-a90d-47d7-b710-07007c57a7e3" ] } ], "mendeley" : { "formattedCitation" : "(Rothmaler, 1967, S. X)", "plainTextFormattedCitation" : "(Rothmaler, 1967, S. X)", "previouslyFormattedCitation" : "(Rothmaler, 1967, S. X)" }, "properties" : { "noteIndex" : 0 }, "schema" : "https://github.com/citation-style-language/schema/raw/master/csl-citation.json" }</w:instrText>
      </w:r>
      <w:r w:rsidR="00100678">
        <w:fldChar w:fldCharType="separate"/>
      </w:r>
      <w:r w:rsidR="00100678" w:rsidRPr="00100678">
        <w:rPr>
          <w:noProof/>
        </w:rPr>
        <w:t>(Rothmaler, 1967, S. X)</w:t>
      </w:r>
      <w:r w:rsidR="00100678">
        <w:fldChar w:fldCharType="end"/>
      </w:r>
      <w:r>
        <w:t>. Metamorpho</w:t>
      </w:r>
      <w:r w:rsidR="00044DC0">
        <w:t>sen der Spross</w:t>
      </w:r>
      <w:r>
        <w:t>achse können</w:t>
      </w:r>
      <w:r w:rsidR="00D67CB1">
        <w:t>,</w:t>
      </w:r>
      <w:r>
        <w:t xml:space="preserve"> unter anderen</w:t>
      </w:r>
      <w:r w:rsidR="00D67CB1">
        <w:t>,</w:t>
      </w:r>
      <w:r>
        <w:t xml:space="preserve"> </w:t>
      </w:r>
      <w:r w:rsidR="00D67CB1">
        <w:t>Sprossd</w:t>
      </w:r>
      <w:r>
        <w:t>ornen,</w:t>
      </w:r>
      <w:r w:rsidR="00D67CB1">
        <w:t xml:space="preserve"> Knollen und Zwiebeln sein </w:t>
      </w:r>
      <w:r w:rsidR="00D67CB1">
        <w:fldChar w:fldCharType="begin" w:fldLock="1"/>
      </w:r>
      <w:r w:rsidR="005C64C1">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48, 50", "uris" : [ "http://www.mendeley.com/documents/?uuid=2caa7fb5-b3d5-479a-aa98-1eeca2ccbcc5" ] } ], "mendeley" : { "formattedCitation" : "(Welle, 2014, S. 48, 50)", "plainTextFormattedCitation" : "(Welle, 2014, S. 48, 50)", "previouslyFormattedCitation" : "(Welle, 2014, S. 48, 50)" }, "properties" : { "noteIndex" : 0 }, "schema" : "https://github.com/citation-style-language/schema/raw/master/csl-citation.json" }</w:instrText>
      </w:r>
      <w:r w:rsidR="00D67CB1">
        <w:fldChar w:fldCharType="separate"/>
      </w:r>
      <w:r w:rsidR="00D67CB1" w:rsidRPr="00D67CB1">
        <w:rPr>
          <w:noProof/>
        </w:rPr>
        <w:t>(Welle, 2014, S. 48, 50)</w:t>
      </w:r>
      <w:r w:rsidR="00D67CB1">
        <w:fldChar w:fldCharType="end"/>
      </w:r>
      <w:r w:rsidR="00D67CB1">
        <w:t>.</w:t>
      </w:r>
    </w:p>
    <w:p w:rsidR="002554FB" w:rsidRDefault="002554FB" w:rsidP="001A6D54">
      <w:r>
        <w:t xml:space="preserve">Bei Samenpflanzen </w:t>
      </w:r>
      <w:r w:rsidR="00383721">
        <w:t>können</w:t>
      </w:r>
      <w:r>
        <w:t xml:space="preserve"> zusätzlich </w:t>
      </w:r>
      <w:r w:rsidR="00383721">
        <w:t>Früchte und Samen</w:t>
      </w:r>
      <w:r>
        <w:t xml:space="preserve"> als Bestimmungsmerkmal dienen</w:t>
      </w:r>
      <w:r w:rsidR="000113D9">
        <w:t xml:space="preserve">. </w:t>
      </w:r>
      <w:r w:rsidR="00920EF4">
        <w:t>Diese</w:t>
      </w:r>
      <w:r w:rsidR="000113D9">
        <w:t xml:space="preserve"> bilden sich nach der Befruchtung aus dem Fruchtknoten mit der eingeschlossenen Samenanlage.</w:t>
      </w:r>
      <w:r w:rsidR="00DC02FC">
        <w:t xml:space="preserve"> </w:t>
      </w:r>
      <w:r w:rsidR="00DC02FC">
        <w:fldChar w:fldCharType="begin" w:fldLock="1"/>
      </w:r>
      <w:r w:rsidR="00233F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40", "uris" : [ "http://www.mendeley.com/documents/?uuid=2caa7fb5-b3d5-479a-aa98-1eeca2ccbcc5" ] } ], "mendeley" : { "formattedCitation" : "(Welle, 2014, S. 140)", "plainTextFormattedCitation" : "(Welle, 2014, S. 140)", "previouslyFormattedCitation" : "(Welle, 2014, S. 140)" }, "properties" : { "noteIndex" : 0 }, "schema" : "https://github.com/citation-style-language/schema/raw/master/csl-citation.json" }</w:instrText>
      </w:r>
      <w:r w:rsidR="00DC02FC">
        <w:fldChar w:fldCharType="separate"/>
      </w:r>
      <w:r w:rsidR="00DC02FC" w:rsidRPr="00DC02FC">
        <w:rPr>
          <w:noProof/>
        </w:rPr>
        <w:t>(Welle, 2014, S. 140)</w:t>
      </w:r>
      <w:r w:rsidR="00DC02FC">
        <w:fldChar w:fldCharType="end"/>
      </w:r>
    </w:p>
    <w:p w:rsidR="00A6013E" w:rsidRDefault="00A6013E" w:rsidP="001A6D54"/>
    <w:p w:rsidR="00A60B07" w:rsidRDefault="009F1797" w:rsidP="00A60B07">
      <w:pPr>
        <w:pStyle w:val="berschrift3"/>
        <w:numPr>
          <w:ilvl w:val="2"/>
          <w:numId w:val="1"/>
        </w:numPr>
      </w:pPr>
      <w:bookmarkStart w:id="10" w:name="_Toc475533931"/>
      <w:r>
        <w:t>Morphologie</w:t>
      </w:r>
      <w:r w:rsidR="00E456F3">
        <w:t xml:space="preserve"> </w:t>
      </w:r>
      <w:r w:rsidR="00C965C0">
        <w:t>des Blattes</w:t>
      </w:r>
      <w:bookmarkEnd w:id="10"/>
    </w:p>
    <w:p w:rsidR="009F1797" w:rsidRDefault="009F1797" w:rsidP="009F1797">
      <w:pPr>
        <w:pStyle w:val="berschrift4"/>
        <w:numPr>
          <w:ilvl w:val="3"/>
          <w:numId w:val="1"/>
        </w:numPr>
        <w:ind w:left="851" w:hanging="851"/>
      </w:pPr>
      <w:r>
        <w:t>Funktion und Aufbau des Blattes</w:t>
      </w:r>
    </w:p>
    <w:p w:rsidR="005C64C1" w:rsidRDefault="005C64C1" w:rsidP="00BC3EB1">
      <w:r>
        <w:t>Laubblätter haben</w:t>
      </w:r>
      <w:r w:rsidR="00C965C0">
        <w:t xml:space="preserve"> in ihrer Grundform</w:t>
      </w:r>
      <w:r>
        <w:t xml:space="preserve"> die </w:t>
      </w:r>
      <w:r w:rsidR="00BC3EAF">
        <w:t>F</w:t>
      </w:r>
      <w:r>
        <w:t>unktionen des Gasaustauschs, der Transpiration und der Photosynthese</w:t>
      </w:r>
      <w:r w:rsidR="00920EF4">
        <w:t xml:space="preserve"> inne</w:t>
      </w:r>
      <w:r>
        <w:t>. Die Photosynthese dient dem Aufbau von energiereichen Kohlenhydr</w:t>
      </w:r>
      <w:r>
        <w:t>a</w:t>
      </w:r>
      <w:r>
        <w:t>ten aus dem energieärmeren Kohlendioxid und Wasser unter dem Einfluss des Sonnenlic</w:t>
      </w:r>
      <w:r>
        <w:t>h</w:t>
      </w:r>
      <w:r>
        <w:t xml:space="preserve">tes und der Anwesenheit von Chlorophyll. Die Konzentration von Letzterem bestimmt die Intensität </w:t>
      </w:r>
      <w:r w:rsidR="001E2C57">
        <w:t>der</w:t>
      </w:r>
      <w:r>
        <w:t xml:space="preserve"> Grünfärbung</w:t>
      </w:r>
      <w:r w:rsidR="00EA06DB">
        <w:t xml:space="preserve"> der Blätter</w:t>
      </w:r>
      <w:r>
        <w:t xml:space="preserve">. </w:t>
      </w:r>
      <w:r>
        <w:fldChar w:fldCharType="begin" w:fldLock="1"/>
      </w:r>
      <w:r w:rsidR="002554FB">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fldChar w:fldCharType="separate"/>
      </w:r>
      <w:r w:rsidRPr="005C64C1">
        <w:rPr>
          <w:noProof/>
        </w:rPr>
        <w:t>(Welle, 2014, S. 26)</w:t>
      </w:r>
      <w:r>
        <w:fldChar w:fldCharType="end"/>
      </w:r>
    </w:p>
    <w:p w:rsidR="005C64C1" w:rsidRDefault="005921B1" w:rsidP="00BC3EB1">
      <w:r>
        <w:t xml:space="preserve">In Anpassung an bestimmte Gegebenheiten können Blätter als Metamorphosen die Gestalt von Blattranken als Halte- und Kletterorgane, von Blattdornen </w:t>
      </w:r>
      <w:r w:rsidR="002554FB">
        <w:t>zum</w:t>
      </w:r>
      <w:r>
        <w:t xml:space="preserve"> Schutz vor </w:t>
      </w:r>
      <w:proofErr w:type="spellStart"/>
      <w:r>
        <w:t>Tierfraß</w:t>
      </w:r>
      <w:proofErr w:type="spellEnd"/>
      <w:r>
        <w:t xml:space="preserve"> und von Fangblättern bei fleischfressenden Pflanzen annehmen.</w:t>
      </w:r>
      <w:r w:rsidR="002554FB">
        <w:t xml:space="preserve"> </w:t>
      </w:r>
      <w:r w:rsidR="002554FB">
        <w:fldChar w:fldCharType="begin" w:fldLock="1"/>
      </w:r>
      <w:r w:rsidR="00DC02FC">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54", "uris" : [ "http://www.mendeley.com/documents/?uuid=2caa7fb5-b3d5-479a-aa98-1eeca2ccbcc5" ] } ], "mendeley" : { "formattedCitation" : "(Welle, 2014, S. 54)", "plainTextFormattedCitation" : "(Welle, 2014, S. 54)", "previouslyFormattedCitation" : "(Welle, 2014, S. 54)" }, "properties" : { "noteIndex" : 0 }, "schema" : "https://github.com/citation-style-language/schema/raw/master/csl-citation.json" }</w:instrText>
      </w:r>
      <w:r w:rsidR="002554FB">
        <w:fldChar w:fldCharType="separate"/>
      </w:r>
      <w:r w:rsidR="002554FB" w:rsidRPr="002554FB">
        <w:rPr>
          <w:noProof/>
        </w:rPr>
        <w:t>(Welle, 2014, S. 54)</w:t>
      </w:r>
      <w:r w:rsidR="002554FB">
        <w:fldChar w:fldCharType="end"/>
      </w:r>
    </w:p>
    <w:p w:rsidR="00561832" w:rsidRDefault="007A0C81" w:rsidP="00BC3EB1">
      <w:r>
        <w:t>Die sich aus</w:t>
      </w:r>
      <w:r w:rsidRPr="007A0C81">
        <w:t xml:space="preserve"> </w:t>
      </w:r>
      <w:proofErr w:type="spellStart"/>
      <w:r>
        <w:t>metaphorisierten</w:t>
      </w:r>
      <w:proofErr w:type="spellEnd"/>
      <w:r>
        <w:t xml:space="preserve"> Laubblättern zusammensetzenden </w:t>
      </w:r>
      <w:r w:rsidR="000113D9">
        <w:t xml:space="preserve">Blüten </w:t>
      </w:r>
      <w:r w:rsidR="00294CB8">
        <w:t xml:space="preserve">sind ein weiteres wichtiges Unterscheidungsmerkmal </w:t>
      </w:r>
      <w:r>
        <w:t>von</w:t>
      </w:r>
      <w:r w:rsidR="00E2211E">
        <w:t xml:space="preserve"> sich</w:t>
      </w:r>
      <w:r w:rsidR="00294CB8">
        <w:t xml:space="preserve"> geschlechtlich fortpflanzenden Samenpfla</w:t>
      </w:r>
      <w:r w:rsidR="00294CB8">
        <w:t>n</w:t>
      </w:r>
      <w:r w:rsidR="00294CB8">
        <w:t xml:space="preserve">zen. </w:t>
      </w:r>
      <w:r w:rsidR="00DC02FC">
        <w:t xml:space="preserve">Die Blütenhülle wird aus den </w:t>
      </w:r>
      <w:r w:rsidR="00561832">
        <w:t xml:space="preserve">umschließenden </w:t>
      </w:r>
      <w:r w:rsidR="00DC02FC">
        <w:t xml:space="preserve">schützenden </w:t>
      </w:r>
      <w:r w:rsidR="00561832">
        <w:t>Kelch</w:t>
      </w:r>
      <w:r w:rsidR="00DC02FC">
        <w:t>blättern und den gefärbten Blumen- oder Kronblättern gebildet. Die Staubblätter stellen das männliche und die Fruchtblätter das weibliche Geschlechtsorgan der Pflanze dar.</w:t>
      </w:r>
      <w:r w:rsidR="00233FFC">
        <w:t xml:space="preserve"> </w:t>
      </w:r>
      <w:r w:rsidR="00233FFC">
        <w:fldChar w:fldCharType="begin" w:fldLock="1"/>
      </w:r>
      <w:r w:rsidR="0016025F">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118", "uris" : [ "http://www.mendeley.com/documents/?uuid=2caa7fb5-b3d5-479a-aa98-1eeca2ccbcc5" ] } ], "mendeley" : { "formattedCitation" : "(Welle, 2014, S. 118)", "plainTextFormattedCitation" : "(Welle, 2014, S. 118)", "previouslyFormattedCitation" : "(Welle, 2014, S. 118)" }, "properties" : { "noteIndex" : 0 }, "schema" : "https://github.com/citation-style-language/schema/raw/master/csl-citation.json" }</w:instrText>
      </w:r>
      <w:r w:rsidR="00233FFC">
        <w:fldChar w:fldCharType="separate"/>
      </w:r>
      <w:r w:rsidR="00233FFC" w:rsidRPr="00233FFC">
        <w:rPr>
          <w:noProof/>
        </w:rPr>
        <w:t>(Welle, 2014, S. 118)</w:t>
      </w:r>
      <w:r w:rsidR="00233FFC">
        <w:fldChar w:fldCharType="end"/>
      </w:r>
    </w:p>
    <w:p w:rsidR="006248A8" w:rsidRDefault="006248A8" w:rsidP="00BC3EB1">
      <w:r>
        <w:t>Abbildung aus Welle S. 27 links</w:t>
      </w:r>
    </w:p>
    <w:p w:rsidR="00377252" w:rsidRDefault="00920EF4" w:rsidP="00377252">
      <w:r>
        <w:t>Die Fläche des Laubblattes</w:t>
      </w:r>
      <w:r w:rsidR="00377252">
        <w:t xml:space="preserve"> </w:t>
      </w:r>
      <w:r>
        <w:t>wird</w:t>
      </w:r>
      <w:r w:rsidR="00377252">
        <w:t xml:space="preserve"> </w:t>
      </w:r>
      <w:r>
        <w:t>als</w:t>
      </w:r>
      <w:r w:rsidR="00377252">
        <w:t xml:space="preserve"> Blattspreite</w:t>
      </w:r>
      <w:r>
        <w:t xml:space="preserve"> bezeichnet</w:t>
      </w:r>
      <w:r w:rsidR="00377252">
        <w:t xml:space="preserve"> </w:t>
      </w:r>
      <w:r w:rsidR="00831363">
        <w:t>(Abb. 1(</w:t>
      </w:r>
      <w:r w:rsidR="00377252">
        <w:t>1</w:t>
      </w:r>
      <w:r>
        <w:t>))</w:t>
      </w:r>
      <w:r w:rsidR="00377252">
        <w:t>. Das Ende des Blattes bezeichnet man als Blattspitze (Abb. 1</w:t>
      </w:r>
      <w:r w:rsidR="00831363">
        <w:t>(</w:t>
      </w:r>
      <w:r w:rsidR="00377252">
        <w:t>2</w:t>
      </w:r>
      <w:r w:rsidR="00831363">
        <w:t>)</w:t>
      </w:r>
      <w:r w:rsidR="00377252">
        <w:t>)</w:t>
      </w:r>
      <w:r w:rsidR="00876806">
        <w:t xml:space="preserve">. Abgegrenzt wird </w:t>
      </w:r>
      <w:r w:rsidR="00005792">
        <w:t>das Blatt vom Blattrand (Abb. 1</w:t>
      </w:r>
      <w:r w:rsidR="00831363">
        <w:t>(</w:t>
      </w:r>
      <w:r w:rsidR="00876806">
        <w:t>3</w:t>
      </w:r>
      <w:r w:rsidR="00831363">
        <w:t>)</w:t>
      </w:r>
      <w:r w:rsidR="00876806">
        <w:t xml:space="preserve">). Die Blattfläche wird von Blattnerven </w:t>
      </w:r>
      <w:r w:rsidR="00831363">
        <w:t>(Abb. 1(</w:t>
      </w:r>
      <w:r w:rsidR="00876806">
        <w:t>4</w:t>
      </w:r>
      <w:r w:rsidR="00831363">
        <w:t>)</w:t>
      </w:r>
      <w:r w:rsidR="00876806">
        <w:t>) durchz</w:t>
      </w:r>
      <w:r w:rsidR="00876806">
        <w:t>o</w:t>
      </w:r>
      <w:r w:rsidR="00876806">
        <w:t xml:space="preserve">gen. Über den Blattstiel </w:t>
      </w:r>
      <w:r w:rsidR="00831363">
        <w:t>(Abb. 1(</w:t>
      </w:r>
      <w:r w:rsidR="006947E2">
        <w:t>8</w:t>
      </w:r>
      <w:r w:rsidR="00831363">
        <w:t>)</w:t>
      </w:r>
      <w:r w:rsidR="00876806">
        <w:t>) ist das Blatt mit der Sprossachse verbunden</w:t>
      </w:r>
      <w:r w:rsidR="006947E2">
        <w:t xml:space="preserve">. Der Blattgrund </w:t>
      </w:r>
      <w:r w:rsidR="00831363">
        <w:t>(Abb. 1(</w:t>
      </w:r>
      <w:r w:rsidR="006947E2">
        <w:t>7</w:t>
      </w:r>
      <w:r w:rsidR="00831363">
        <w:t>)</w:t>
      </w:r>
      <w:r w:rsidR="006947E2">
        <w:t>) bezeichnet den direkt an die Sprossachse angrenzenden Teil des Blattes.</w:t>
      </w:r>
      <w:r w:rsidR="00005792">
        <w:t xml:space="preserve"> </w:t>
      </w:r>
      <w:r w:rsidR="00005792">
        <w:fldChar w:fldCharType="begin" w:fldLock="1"/>
      </w:r>
      <w:r w:rsidR="00944720">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26", "uris" : [ "http://www.mendeley.com/documents/?uuid=2caa7fb5-b3d5-479a-aa98-1eeca2ccbcc5" ] } ], "mendeley" : { "formattedCitation" : "(Welle, 2014, S. 26)", "plainTextFormattedCitation" : "(Welle, 2014, S. 26)", "previouslyFormattedCitation" : "(Welle, 2014, S. 26)" }, "properties" : { "noteIndex" : 0 }, "schema" : "https://github.com/citation-style-language/schema/raw/master/csl-citation.json" }</w:instrText>
      </w:r>
      <w:r w:rsidR="00005792">
        <w:fldChar w:fldCharType="separate"/>
      </w:r>
      <w:r w:rsidR="00005792" w:rsidRPr="00005792">
        <w:rPr>
          <w:noProof/>
        </w:rPr>
        <w:t>(Welle, 2014, S. 26)</w:t>
      </w:r>
      <w:r w:rsidR="00005792">
        <w:fldChar w:fldCharType="end"/>
      </w:r>
    </w:p>
    <w:p w:rsidR="00377252" w:rsidRDefault="00C82A36" w:rsidP="00BC3EB1">
      <w:r>
        <w:t xml:space="preserve">Im Folgenden wird betrachtet, anhand welcher Merkmale </w:t>
      </w:r>
      <w:r w:rsidR="00133F30">
        <w:t xml:space="preserve">man </w:t>
      </w:r>
      <w:r>
        <w:t>Laubblätter morphologisch unterscheiden kann.</w:t>
      </w:r>
    </w:p>
    <w:p w:rsidR="00A60B07" w:rsidRDefault="00A60B07" w:rsidP="00DD5852">
      <w:pPr>
        <w:pStyle w:val="berschrift4"/>
        <w:numPr>
          <w:ilvl w:val="3"/>
          <w:numId w:val="1"/>
        </w:numPr>
        <w:ind w:left="851" w:hanging="851"/>
      </w:pPr>
      <w:bookmarkStart w:id="11" w:name="_Ref471239884"/>
      <w:bookmarkStart w:id="12" w:name="_Toc475533932"/>
      <w:r>
        <w:lastRenderedPageBreak/>
        <w:t>Blattform</w:t>
      </w:r>
      <w:bookmarkEnd w:id="11"/>
      <w:r w:rsidR="005C64C1">
        <w:t>en</w:t>
      </w:r>
      <w:bookmarkEnd w:id="12"/>
    </w:p>
    <w:p w:rsidR="00805EA2" w:rsidRDefault="00805EA2" w:rsidP="003B1712">
      <w:r>
        <w:t>Die Form der Blattspreite ist sehr variantenreich und laut</w:t>
      </w:r>
      <w:r w:rsidR="00625015">
        <w:t xml:space="preserve"> </w:t>
      </w:r>
      <w:r w:rsidR="00625015">
        <w:fldChar w:fldCharType="begin" w:fldLock="1"/>
      </w:r>
      <w:r>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uris" : [ "http://www.mendeley.com/documents/?uuid=2caa7fb5-b3d5-479a-aa98-1eeca2ccbcc5" ] } ], "mendeley" : { "formattedCitation" : "(Welle, 2014, S. 32)", "manualFormatting" : "Welle (2014, S. 32)", "plainTextFormattedCitation" : "(Welle, 2014, S. 32)", "previouslyFormattedCitation" : "(Welle, 2014, S. 32)" }, "properties" : { "noteIndex" : 0 }, "schema" : "https://github.com/citation-style-language/schema/raw/master/csl-citation.json" }</w:instrText>
      </w:r>
      <w:r w:rsidR="00625015">
        <w:fldChar w:fldCharType="separate"/>
      </w:r>
      <w:r>
        <w:rPr>
          <w:noProof/>
        </w:rPr>
        <w:t>Welle (</w:t>
      </w:r>
      <w:r w:rsidR="00625015" w:rsidRPr="00625015">
        <w:rPr>
          <w:noProof/>
        </w:rPr>
        <w:t>2014, S. 32)</w:t>
      </w:r>
      <w:r w:rsidR="00625015">
        <w:fldChar w:fldCharType="end"/>
      </w:r>
      <w:r w:rsidR="00625015">
        <w:t xml:space="preserve"> ein wichtiges Merkmal zur Bestimmung der Pflanzen. </w:t>
      </w:r>
      <w:r>
        <w:t xml:space="preserve">Ein Auszug </w:t>
      </w:r>
      <w:r w:rsidR="00397D53">
        <w:t>aus den</w:t>
      </w:r>
      <w:r>
        <w:t xml:space="preserve"> möglichen Formen ist in Abbildung X zu sehen.</w:t>
      </w:r>
    </w:p>
    <w:p w:rsidR="00EF4B6E" w:rsidRDefault="00625015" w:rsidP="003B1712">
      <w:r>
        <w:t>Grun</w:t>
      </w:r>
      <w:r>
        <w:t>d</w:t>
      </w:r>
      <w:r>
        <w:t xml:space="preserve">sätzlich kann die </w:t>
      </w:r>
      <w:r w:rsidR="00805EA2">
        <w:t>Form</w:t>
      </w:r>
      <w:r>
        <w:t xml:space="preserve"> unterschieden werden in einfache ungeteilte Blätter (Abb. X a-c), bei denen der</w:t>
      </w:r>
      <w:r w:rsidR="00EF4B6E">
        <w:t xml:space="preserve"> Rand nicht oder nur leicht ein</w:t>
      </w:r>
      <w:r>
        <w:t>geschnitten oder gelappt ist,</w:t>
      </w:r>
      <w:r w:rsidR="002142F8">
        <w:t xml:space="preserve"> und</w:t>
      </w:r>
      <w:r>
        <w:t xml:space="preserve"> </w:t>
      </w:r>
      <w:r w:rsidR="002142F8">
        <w:t>geteilte Laubblätter (</w:t>
      </w:r>
      <w:proofErr w:type="spellStart"/>
      <w:r w:rsidR="002142F8">
        <w:t>Abb</w:t>
      </w:r>
      <w:proofErr w:type="spellEnd"/>
      <w:r w:rsidR="002142F8">
        <w:t xml:space="preserve"> X d-e), deren Blattspreite durch mehr oder weniger tiefe Einschnitte geteilt sind </w:t>
      </w:r>
      <w:r w:rsidR="002142F8">
        <w:fldChar w:fldCharType="begin" w:fldLock="1"/>
      </w:r>
      <w:r w:rsidR="002142F8">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32, 34, 36", "uris" : [ "http://www.mendeley.com/documents/?uuid=2caa7fb5-b3d5-479a-aa98-1eeca2ccbcc5" ] } ], "mendeley" : { "formattedCitation" : "(Welle, 2014, S. 32, 34, 36)", "manualFormatting" : "(Welle, 2014, S. 32, 34)", "plainTextFormattedCitation" : "(Welle, 2014, S. 32, 34, 36)", "previouslyFormattedCitation" : "(Welle, 2014, S. 32, 34, 36)" }, "properties" : { "noteIndex" : 0 }, "schema" : "https://github.com/citation-style-language/schema/raw/master/csl-citation.json" }</w:instrText>
      </w:r>
      <w:r w:rsidR="002142F8">
        <w:fldChar w:fldCharType="separate"/>
      </w:r>
      <w:r w:rsidR="002142F8">
        <w:rPr>
          <w:noProof/>
        </w:rPr>
        <w:t>(Welle, 2014, S. 32, 34</w:t>
      </w:r>
      <w:r w:rsidR="002142F8" w:rsidRPr="002142F8">
        <w:rPr>
          <w:noProof/>
        </w:rPr>
        <w:t>)</w:t>
      </w:r>
      <w:r w:rsidR="002142F8">
        <w:fldChar w:fldCharType="end"/>
      </w:r>
      <w:r w:rsidR="002142F8">
        <w:t>. Besteht die Blattspreite aus mehreren selbstständigen Blattteilen, spricht man von zusa</w:t>
      </w:r>
      <w:r w:rsidR="002142F8">
        <w:t>m</w:t>
      </w:r>
      <w:r w:rsidR="002142F8">
        <w:t>mengesetzten Blättern</w:t>
      </w:r>
      <w:r w:rsidR="0056368F">
        <w:t xml:space="preserve"> </w:t>
      </w:r>
      <w:r w:rsidR="0056368F">
        <w:fldChar w:fldCharType="begin" w:fldLock="1"/>
      </w:r>
      <w:r w:rsidR="0056368F">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V", "uris" : [ "http://www.mendeley.com/documents/?uuid=3a87552b-a90d-47d7-b710-07007c57a7e3" ] } ], "mendeley" : { "formattedCitation" : "(Rothmaler, 1967, S. XIV)", "plainTextFormattedCitation" : "(Rothmaler, 1967, S. XIV)", "previouslyFormattedCitation" : "(Rothmaler, 1967, S. XIV)" }, "properties" : { "noteIndex" : 0 }, "schema" : "https://github.com/citation-style-language/schema/raw/master/csl-citation.json" }</w:instrText>
      </w:r>
      <w:r w:rsidR="0056368F">
        <w:fldChar w:fldCharType="separate"/>
      </w:r>
      <w:r w:rsidR="0056368F" w:rsidRPr="0056368F">
        <w:rPr>
          <w:noProof/>
        </w:rPr>
        <w:t>(Rothmaler, 1967, S. XIV)</w:t>
      </w:r>
      <w:r w:rsidR="0056368F">
        <w:fldChar w:fldCharType="end"/>
      </w:r>
      <w:r w:rsidR="002142F8">
        <w:t>. Die Anordnung der Blättchen genannten Teile ist eine weitere Möglichkeit der Differe</w:t>
      </w:r>
      <w:r w:rsidR="002142F8">
        <w:t>n</w:t>
      </w:r>
      <w:r w:rsidR="002142F8">
        <w:t>zierung</w:t>
      </w:r>
      <w:r w:rsidR="00805EA2">
        <w:t xml:space="preserve"> (Abb. X f-)</w:t>
      </w:r>
      <w:r w:rsidR="002142F8">
        <w:t>.</w:t>
      </w:r>
    </w:p>
    <w:p w:rsidR="00EF4B6E" w:rsidRDefault="00EF4B6E" w:rsidP="003B1712">
      <w:r>
        <w:t xml:space="preserve">Zur Variation innerhalb der Blattformen tragen auch die Form des </w:t>
      </w:r>
      <w:proofErr w:type="spellStart"/>
      <w:r>
        <w:t>Spreitengrundes</w:t>
      </w:r>
      <w:proofErr w:type="spellEnd"/>
      <w:r>
        <w:t xml:space="preserve">  und der </w:t>
      </w:r>
      <w:proofErr w:type="spellStart"/>
      <w:r>
        <w:t>Spreite</w:t>
      </w:r>
      <w:r>
        <w:t>n</w:t>
      </w:r>
      <w:r>
        <w:t>spitze</w:t>
      </w:r>
      <w:proofErr w:type="spellEnd"/>
      <w:r>
        <w:t xml:space="preserve"> bei, welche in Abbildung X zu sehen sind.</w:t>
      </w:r>
    </w:p>
    <w:p w:rsidR="008478CA" w:rsidRDefault="0056368F" w:rsidP="003B1712">
      <w:r>
        <w:t xml:space="preserve">Der Blattrand kann als weiteres Unterscheidungsmerkmal dienen. Die Gliederung nach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uris" : [ "http://www.mendeley.com/documents/?uuid=3a87552b-a90d-47d7-b710-07007c57a7e3" ] } ], "mendeley" : { "formattedCitation" : "(Rothmaler, 1967)", "manualFormatting" : "Rothmaler (1967)", "plainTextFormattedCitation" : "(Rothmaler, 1967)", "previouslyFormattedCitation" : "(Rothmaler, 1967)" }, "properties" : { "noteIndex" : 0 }, "schema" : "https://github.com/citation-style-language/schema/raw/master/csl-citation.json" }</w:instrText>
      </w:r>
      <w:r>
        <w:fldChar w:fldCharType="separate"/>
      </w:r>
      <w:r>
        <w:rPr>
          <w:noProof/>
        </w:rPr>
        <w:t>Rothmaler</w:t>
      </w:r>
      <w:r w:rsidRPr="0056368F">
        <w:rPr>
          <w:noProof/>
        </w:rPr>
        <w:t xml:space="preserve"> </w:t>
      </w:r>
      <w:r>
        <w:rPr>
          <w:noProof/>
        </w:rPr>
        <w:t>(</w:t>
      </w:r>
      <w:r w:rsidRPr="0056368F">
        <w:rPr>
          <w:noProof/>
        </w:rPr>
        <w:t>1967)</w:t>
      </w:r>
      <w:r>
        <w:fldChar w:fldCharType="end"/>
      </w:r>
      <w:r>
        <w:t xml:space="preserve"> ist in Abb. X dargestellt.</w:t>
      </w:r>
    </w:p>
    <w:p w:rsidR="0056368F" w:rsidRDefault="0056368F" w:rsidP="0056368F">
      <w:r>
        <w:t xml:space="preserve">Nicht alle Blätter weisen, abhängig von der Art der Anheftung an die Sprossachse, einen Stiel auf. Bei </w:t>
      </w:r>
      <w:proofErr w:type="spellStart"/>
      <w:r>
        <w:t>gestielten</w:t>
      </w:r>
      <w:proofErr w:type="spellEnd"/>
      <w:r>
        <w:t xml:space="preserve"> Blättern ist der Blattstiel deutlich ausgebildet, während </w:t>
      </w:r>
      <w:proofErr w:type="spellStart"/>
      <w:r>
        <w:t>stengelu</w:t>
      </w:r>
      <w:r>
        <w:t>m</w:t>
      </w:r>
      <w:r>
        <w:t>fassende</w:t>
      </w:r>
      <w:proofErr w:type="spellEnd"/>
      <w:r>
        <w:t xml:space="preserve">, durchwachsene oder sitzende Blätter keinen Stiel ausbilden.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 "uris" : [ "http://www.mendeley.com/documents/?uuid=3a87552b-a90d-47d7-b710-07007c57a7e3" ] } ], "mendeley" : { "formattedCitation" : "(Rothmaler, 1967, S. XII)", "plainTextFormattedCitation" : "(Rothmaler, 1967, S. XII)", "previouslyFormattedCitation" : "(Rothmaler, 1967, S. XII)" }, "properties" : { "noteIndex" : 0 }, "schema" : "https://github.com/citation-style-language/schema/raw/master/csl-citation.json" }</w:instrText>
      </w:r>
      <w:r>
        <w:fldChar w:fldCharType="separate"/>
      </w:r>
      <w:r w:rsidRPr="00613F22">
        <w:rPr>
          <w:noProof/>
        </w:rPr>
        <w:t>(Rothmaler, 1967, S. XII)</w:t>
      </w:r>
      <w:r>
        <w:fldChar w:fldCharType="end"/>
      </w:r>
    </w:p>
    <w:p w:rsidR="00152532" w:rsidRDefault="0056368F" w:rsidP="0056368F">
      <w:r>
        <w:t xml:space="preserve">Weiter kann man Blätter anhand ihrer Anordnung an der Sprossachse </w:t>
      </w:r>
      <w:r w:rsidR="00EF4B6E">
        <w:t>in wechselständige, gegenständige, quirlständige und bodenständige Blätter differenzieren</w:t>
      </w:r>
      <w:r>
        <w:t xml:space="preserve"> </w:t>
      </w:r>
      <w:r>
        <w:fldChar w:fldCharType="begin" w:fldLock="1"/>
      </w:r>
      <w:r>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plainTextFormattedCitation" : "(Rothmaler, 1967, S. XIII)", "previouslyFormattedCitation" : "(Rothmaler, 1967, S. XIII)" }, "properties" : { "noteIndex" : 0 }, "schema" : "https://github.com/citation-style-language/schema/raw/master/csl-citation.json" }</w:instrText>
      </w:r>
      <w:r>
        <w:fldChar w:fldCharType="separate"/>
      </w:r>
      <w:r w:rsidRPr="008478CA">
        <w:rPr>
          <w:noProof/>
        </w:rPr>
        <w:t>(Rothmaler, 1967, S. XIII)</w:t>
      </w:r>
      <w:r>
        <w:fldChar w:fldCharType="end"/>
      </w:r>
      <w:r w:rsidR="00EF4B6E">
        <w:t>.</w:t>
      </w:r>
      <w:r w:rsidR="00152532">
        <w:t xml:space="preserve"> </w:t>
      </w:r>
    </w:p>
    <w:p w:rsidR="00495B83" w:rsidRDefault="00495B83" w:rsidP="0056368F">
      <w:r>
        <w:t xml:space="preserve">Ferner dienen der Unterscheidung die Beschaffenheit des Blattes, die sich in ledrig, krautig, fleischig und häutig unterteilen lässt </w:t>
      </w:r>
      <w:r>
        <w:fldChar w:fldCharType="begin" w:fldLock="1"/>
      </w:r>
      <w:r w:rsidR="00152532">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VII", "uris" : [ "http://www.mendeley.com/documents/?uuid=3a87552b-a90d-47d7-b710-07007c57a7e3" ] } ], "mendeley" : { "formattedCitation" : "(Rothmaler, 1967, S. XVII)", "plainTextFormattedCitation" : "(Rothmaler, 1967, S. XVII)", "previouslyFormattedCitation" : "(Rothmaler, 1967, S. XVII)" }, "properties" : { "noteIndex" : 0 }, "schema" : "https://github.com/citation-style-language/schema/raw/master/csl-citation.json" }</w:instrText>
      </w:r>
      <w:r>
        <w:fldChar w:fldCharType="separate"/>
      </w:r>
      <w:r w:rsidRPr="00495B83">
        <w:rPr>
          <w:noProof/>
        </w:rPr>
        <w:t>(Rothmaler, 1967, S. XVII)</w:t>
      </w:r>
      <w:r>
        <w:fldChar w:fldCharType="end"/>
      </w:r>
      <w:r>
        <w:t xml:space="preserve"> und der </w:t>
      </w:r>
      <w:proofErr w:type="spellStart"/>
      <w:r>
        <w:t>Spreite</w:t>
      </w:r>
      <w:r>
        <w:t>n</w:t>
      </w:r>
      <w:r>
        <w:t>querschnitt</w:t>
      </w:r>
      <w:proofErr w:type="spellEnd"/>
      <w:r w:rsidR="00152532">
        <w:t xml:space="preserve">, der die Art der Rollung oder Faltung des Blattes beschreibt </w:t>
      </w:r>
      <w:r w:rsidR="00152532">
        <w:fldChar w:fldCharType="begin" w:fldLock="1"/>
      </w:r>
      <w:r w:rsidR="00331321">
        <w:instrText>ADDIN CSL_CITATION { "citationItems" : [ { "id" : "ITEM-1", "itemData" : { "ISBN" : "978-3-8274-1606-3", "author" : [ { "dropping-particle" : "", "family" : "Rothmaler", "given" : "Werner", "non-dropping-particle" : "", "parse-names" : false, "suffix" : "" } ], "edition" : "20", "id" : "ITEM-1", "issued" : { "date-parts" : [ [ "2011" ] ] }, "publisher" : "Spektrum Akademischer Verlag", "publisher-place" : "Heidelberg", "title" : "Exkursionsflora von Deutschland - Gef\u00e4\u00dfpflanzen", "type" : "book" }, "locator" : "887", "uris" : [ "http://www.mendeley.com/documents/?uuid=d3510cd1-9b33-4cc1-b4df-101d363644e1" ] } ], "mendeley" : { "formattedCitation" : "(Rothmaler, 2011, S. 887)", "plainTextFormattedCitation" : "(Rothmaler, 2011, S. 887)", "previouslyFormattedCitation" : "(Rothmaler, 2011, S. 887)" }, "properties" : { "noteIndex" : 0 }, "schema" : "https://github.com/citation-style-language/schema/raw/master/csl-citation.json" }</w:instrText>
      </w:r>
      <w:r w:rsidR="00152532">
        <w:fldChar w:fldCharType="separate"/>
      </w:r>
      <w:r w:rsidR="00152532" w:rsidRPr="00152532">
        <w:rPr>
          <w:noProof/>
        </w:rPr>
        <w:t>(Rothmaler, 2011, S. 887)</w:t>
      </w:r>
      <w:r w:rsidR="00152532">
        <w:fldChar w:fldCharType="end"/>
      </w:r>
      <w:r>
        <w:t xml:space="preserve">. </w:t>
      </w:r>
    </w:p>
    <w:p w:rsidR="00A61A47" w:rsidRDefault="00A61A47" w:rsidP="00DD5852">
      <w:pPr>
        <w:pStyle w:val="berschrift4"/>
        <w:numPr>
          <w:ilvl w:val="3"/>
          <w:numId w:val="1"/>
        </w:numPr>
        <w:ind w:left="851" w:hanging="851"/>
      </w:pPr>
      <w:bookmarkStart w:id="13" w:name="_Toc475533933"/>
      <w:r>
        <w:t>Blatt</w:t>
      </w:r>
      <w:r w:rsidR="00882F9D">
        <w:t>nerv</w:t>
      </w:r>
      <w:r w:rsidR="00685D61">
        <w:t>atur</w:t>
      </w:r>
      <w:bookmarkEnd w:id="13"/>
    </w:p>
    <w:p w:rsidR="00A02E44" w:rsidRDefault="00A02E44" w:rsidP="00A61A47">
      <w:r>
        <w:t>Die Blattnerven, oder synonym Blattadern, sind das Blatt durchziehende Leitbündel. Ihre Aufgabe ist der Transport von Stoffen und die</w:t>
      </w:r>
      <w:r w:rsidR="007B71C8">
        <w:t xml:space="preserve"> Wahrung der</w:t>
      </w:r>
      <w:r>
        <w:t xml:space="preserve"> Festigkeit der Blattspreite</w:t>
      </w:r>
      <w:r w:rsidR="00331321">
        <w:t xml:space="preserve"> </w:t>
      </w:r>
      <w:r w:rsidR="00331321">
        <w:fldChar w:fldCharType="begin" w:fldLock="1"/>
      </w:r>
      <w:r w:rsidR="006547EA">
        <w:instrText>ADDIN CSL_CITATION { "citationItems" : [ { "id" : "ITEM-1", "itemData" : { "ISBN" : "978-3-582-04159-3", "author" : [ { "dropping-particle" : "", "family" : "Welle", "given" : "Ernst F.", "non-dropping-particle" : "", "parse-names" : false, "suffix" : "" } ], "edition" : "16", "id" : "ITEM-1", "issued" : { "date-parts" : [ [ "2014" ] ] }, "number-of-pages" : "205", "publisher" : "Verlag Dr. Felix B\u00fcchner - Handwerk und Technik", "publisher-place" : "Hamburg", "title" : "Kleines Repetitorium der Botanik", "type" : "book" }, "locator" : "86", "uris" : [ "http://www.mendeley.com/documents/?uuid=2caa7fb5-b3d5-479a-aa98-1eeca2ccbcc5" ] } ], "mendeley" : { "formattedCitation" : "(Welle, 2014, S. 86)", "plainTextFormattedCitation" : "(Welle, 2014, S. 86)", "previouslyFormattedCitation" : "(Welle, 2014, S. 86)" }, "properties" : { "noteIndex" : 0 }, "schema" : "https://github.com/citation-style-language/schema/raw/master/csl-citation.json" }</w:instrText>
      </w:r>
      <w:r w:rsidR="00331321">
        <w:fldChar w:fldCharType="separate"/>
      </w:r>
      <w:r w:rsidR="00331321" w:rsidRPr="00331321">
        <w:rPr>
          <w:noProof/>
        </w:rPr>
        <w:t>(Welle, 2014, S. 86)</w:t>
      </w:r>
      <w:r w:rsidR="00331321">
        <w:fldChar w:fldCharType="end"/>
      </w:r>
      <w:r>
        <w:t>. Die Anordnung der Nerven kann zwischen den Arten variieren.</w:t>
      </w:r>
    </w:p>
    <w:p w:rsidR="0064350A" w:rsidRPr="00A61A47" w:rsidRDefault="0064350A" w:rsidP="00A61A47">
      <w:r>
        <w:t>Nach</w:t>
      </w:r>
      <w:r w:rsidR="0016025F">
        <w:t xml:space="preserve"> </w:t>
      </w:r>
      <w:r w:rsidR="0016025F">
        <w:fldChar w:fldCharType="begin" w:fldLock="1"/>
      </w:r>
      <w:r w:rsidR="00F22D7A">
        <w:instrText>ADDIN CSL_CITATION { "citationItems" : [ { "id" : "ITEM-1", "itemData" : { "author" : [ { "dropping-particle" : "", "family" : "Rothmaler", "given" : "Werner", "non-dropping-particle" : "", "parse-names" : false, "suffix" : "" } ], "edition" : "6", "id" : "ITEM-1", "issued" : { "date-parts" : [ [ "1967" ] ] }, "publisher" : "Volk und Wissen volkseigener Verlag", "publisher-place" : "Berlin", "title" : "Exkursionsflora von Deutschland - Gef\u00e4\u00dfpflanzen", "type" : "book" }, "locator" : "XIII", "uris" : [ "http://www.mendeley.com/documents/?uuid=3a87552b-a90d-47d7-b710-07007c57a7e3" ] } ], "mendeley" : { "formattedCitation" : "(Rothmaler, 1967, S. XIII)", "manualFormatting" : "Rothmaler (1967, S. XIII)", "plainTextFormattedCitation" : "(Rothmaler, 1967, S. XIII)", "previouslyFormattedCitation" : "(Rothmaler, 1967, S. XIII)" }, "properties" : { "noteIndex" : 0 }, "schema" : "https://github.com/citation-style-language/schema/raw/master/csl-citation.json" }</w:instrText>
      </w:r>
      <w:r w:rsidR="0016025F">
        <w:fldChar w:fldCharType="separate"/>
      </w:r>
      <w:r w:rsidR="0016025F">
        <w:rPr>
          <w:noProof/>
        </w:rPr>
        <w:t>Rothmaler</w:t>
      </w:r>
      <w:r w:rsidR="006547EA">
        <w:rPr>
          <w:noProof/>
        </w:rPr>
        <w:t xml:space="preserve"> </w:t>
      </w:r>
      <w:r w:rsidR="0016025F">
        <w:rPr>
          <w:noProof/>
        </w:rPr>
        <w:t>(</w:t>
      </w:r>
      <w:r w:rsidR="0016025F" w:rsidRPr="0016025F">
        <w:rPr>
          <w:noProof/>
        </w:rPr>
        <w:t>1967, S. XIII)</w:t>
      </w:r>
      <w:r w:rsidR="0016025F">
        <w:fldChar w:fldCharType="end"/>
      </w:r>
      <w:r w:rsidR="0016025F">
        <w:t xml:space="preserve"> unterscheidet</w:t>
      </w:r>
      <w:r w:rsidR="00D037FF">
        <w:t xml:space="preserve"> </w:t>
      </w:r>
      <w:r w:rsidR="00593B15">
        <w:t xml:space="preserve">man </w:t>
      </w:r>
      <w:r w:rsidR="00D037FF">
        <w:t>nach dem Verlauf der Blattnerven</w:t>
      </w:r>
      <w:r w:rsidR="00593B15">
        <w:t xml:space="preserve"> Blätter in</w:t>
      </w:r>
      <w:r w:rsidR="00D037FF">
        <w:t xml:space="preserve">: </w:t>
      </w:r>
    </w:p>
    <w:p w:rsidR="00F90739" w:rsidRDefault="00A828CA" w:rsidP="00A828CA">
      <w:pPr>
        <w:pStyle w:val="Listenabsatz"/>
        <w:numPr>
          <w:ilvl w:val="0"/>
          <w:numId w:val="34"/>
        </w:numPr>
        <w:jc w:val="left"/>
      </w:pPr>
      <w:r w:rsidRPr="00711FF3">
        <w:rPr>
          <w:u w:val="single"/>
        </w:rPr>
        <w:lastRenderedPageBreak/>
        <w:t>streifennervig</w:t>
      </w:r>
      <w:r>
        <w:t>: gleich starke Nerven</w:t>
      </w:r>
      <w:r w:rsidR="004C1084">
        <w:t xml:space="preserve"> verlaufen vom</w:t>
      </w:r>
      <w:r w:rsidR="0064350A">
        <w:t xml:space="preserve"> Blattgrund ohne Verzweigun</w:t>
      </w:r>
      <w:r w:rsidR="004C1084">
        <w:t>g nebeneinander zur Blattspitze</w:t>
      </w:r>
    </w:p>
    <w:p w:rsidR="004C1084" w:rsidRDefault="004C1084" w:rsidP="00A828CA">
      <w:pPr>
        <w:pStyle w:val="Listenabsatz"/>
        <w:numPr>
          <w:ilvl w:val="0"/>
          <w:numId w:val="34"/>
        </w:numPr>
        <w:jc w:val="left"/>
      </w:pPr>
      <w:r w:rsidRPr="00711FF3">
        <w:rPr>
          <w:u w:val="single"/>
        </w:rPr>
        <w:t>netznervig</w:t>
      </w:r>
      <w:r w:rsidR="00173F5E">
        <w:t xml:space="preserve">: von einer oder mehreren Hauptnerven gehen kleinere Seitennerven ab, die in ein engmaschiges </w:t>
      </w:r>
      <w:proofErr w:type="spellStart"/>
      <w:r w:rsidR="00173F5E">
        <w:t>Adernetz</w:t>
      </w:r>
      <w:proofErr w:type="spellEnd"/>
      <w:r w:rsidR="00173F5E">
        <w:t xml:space="preserve"> übergehen</w:t>
      </w:r>
      <w:r w:rsidR="00951CF6">
        <w:t xml:space="preserve">. </w:t>
      </w:r>
      <w:r w:rsidR="0016025F">
        <w:t>Weiter untergliedert</w:t>
      </w:r>
      <w:r w:rsidR="00951CF6">
        <w:t xml:space="preserve"> man</w:t>
      </w:r>
      <w:r w:rsidR="0016025F">
        <w:t xml:space="preserve"> netznerv</w:t>
      </w:r>
      <w:r w:rsidR="0016025F">
        <w:t>i</w:t>
      </w:r>
      <w:r w:rsidR="0016025F">
        <w:t>ge Blätter in</w:t>
      </w:r>
      <w:r w:rsidR="00951CF6">
        <w:t>:</w:t>
      </w:r>
    </w:p>
    <w:p w:rsidR="00173F5E" w:rsidRDefault="00951CF6" w:rsidP="00173F5E">
      <w:pPr>
        <w:pStyle w:val="Listenabsatz"/>
        <w:numPr>
          <w:ilvl w:val="1"/>
          <w:numId w:val="34"/>
        </w:numPr>
        <w:jc w:val="left"/>
      </w:pPr>
      <w:r w:rsidRPr="00711FF3">
        <w:rPr>
          <w:u w:val="single"/>
        </w:rPr>
        <w:t>fiedernervig</w:t>
      </w:r>
      <w:r>
        <w:t xml:space="preserve">: die Seitennerven </w:t>
      </w:r>
      <w:r w:rsidR="00540252">
        <w:t>gehen</w:t>
      </w:r>
      <w:r>
        <w:t xml:space="preserve"> zu beiden Seiten </w:t>
      </w:r>
      <w:r w:rsidR="00540252">
        <w:t xml:space="preserve">von </w:t>
      </w:r>
      <w:r>
        <w:t>einem Haup</w:t>
      </w:r>
      <w:r>
        <w:t>t</w:t>
      </w:r>
      <w:r>
        <w:t>nerv</w:t>
      </w:r>
      <w:r w:rsidR="00540252">
        <w:t xml:space="preserve"> ab</w:t>
      </w:r>
    </w:p>
    <w:p w:rsidR="00951CF6" w:rsidRDefault="00951CF6" w:rsidP="00173F5E">
      <w:pPr>
        <w:pStyle w:val="Listenabsatz"/>
        <w:numPr>
          <w:ilvl w:val="1"/>
          <w:numId w:val="34"/>
        </w:numPr>
        <w:jc w:val="left"/>
      </w:pPr>
      <w:r w:rsidRPr="00711FF3">
        <w:rPr>
          <w:u w:val="single"/>
        </w:rPr>
        <w:t>fingernervig</w:t>
      </w:r>
      <w:r>
        <w:t>: die größeren Nerven gehen strahlenförmig vom Blattstiel aus</w:t>
      </w:r>
    </w:p>
    <w:p w:rsidR="00A6013E" w:rsidRPr="00D96CCF" w:rsidRDefault="00A6013E" w:rsidP="00A6013E">
      <w:pPr>
        <w:pStyle w:val="Listenabsatz"/>
        <w:jc w:val="left"/>
      </w:pPr>
    </w:p>
    <w:p w:rsidR="009C789B" w:rsidRDefault="001F4C8D" w:rsidP="003C0107">
      <w:pPr>
        <w:pStyle w:val="berschrift2"/>
        <w:numPr>
          <w:ilvl w:val="1"/>
          <w:numId w:val="1"/>
        </w:numPr>
        <w:ind w:left="567" w:hanging="567"/>
        <w:jc w:val="left"/>
      </w:pPr>
      <w:r>
        <w:t xml:space="preserve">Digitale </w:t>
      </w:r>
      <w:r w:rsidR="0094472E">
        <w:t>Bildverarbeitung</w:t>
      </w:r>
    </w:p>
    <w:p w:rsidR="00AF224C" w:rsidRDefault="00112635" w:rsidP="00AF224C">
      <w:pPr>
        <w:pStyle w:val="berschrift3"/>
        <w:numPr>
          <w:ilvl w:val="2"/>
          <w:numId w:val="1"/>
        </w:numPr>
        <w:jc w:val="left"/>
      </w:pPr>
      <w:r>
        <w:t>Diskrete Bildrepräsentation</w:t>
      </w:r>
    </w:p>
    <w:p w:rsidR="00AF224C" w:rsidRDefault="00046CB7" w:rsidP="00AF224C">
      <w:r>
        <w:t xml:space="preserve">Da Computer keine kontinuierlichen analogen </w:t>
      </w:r>
      <w:r w:rsidR="00196E2A">
        <w:t>Bilder</w:t>
      </w:r>
      <w:r>
        <w:t xml:space="preserve"> verarbeiten können</w:t>
      </w:r>
      <w:r w:rsidR="0082162F">
        <w:t xml:space="preserve">, werden </w:t>
      </w:r>
      <w:r w:rsidR="00CD6323">
        <w:t>diese im einfachsten Fall in</w:t>
      </w:r>
      <w:r w:rsidR="00FE714C">
        <w:t xml:space="preserve"> ein</w:t>
      </w:r>
      <w:r w:rsidR="0082162F">
        <w:t xml:space="preserve"> </w:t>
      </w:r>
      <w:r w:rsidR="00FE714C">
        <w:t>zweidimensionales</w:t>
      </w:r>
      <w:r w:rsidR="0082162F">
        <w:t xml:space="preserve"> Gitter </w:t>
      </w:r>
      <w:r w:rsidR="00EB239A">
        <w:t>überführt</w:t>
      </w:r>
      <w:r w:rsidR="0082162F">
        <w:t xml:space="preserve">. </w:t>
      </w:r>
      <w:r w:rsidR="00A016E0">
        <w:t xml:space="preserve">Die </w:t>
      </w:r>
      <w:r w:rsidR="00955F32">
        <w:t>meist mit der Matrixnotat</w:t>
      </w:r>
      <w:r w:rsidR="00955F32">
        <w:t>i</w:t>
      </w:r>
      <w:r w:rsidR="00955F32">
        <w:t xml:space="preserve">on angegebene </w:t>
      </w:r>
      <w:r w:rsidR="00A016E0">
        <w:t>Position</w:t>
      </w:r>
      <w:r w:rsidR="00EB239A">
        <w:t xml:space="preserve"> innerhalb des Gitters</w:t>
      </w:r>
      <w:r w:rsidR="00A016E0">
        <w:t xml:space="preserve"> </w:t>
      </w:r>
      <w:r w:rsidR="00267728">
        <w:t>deckt eine</w:t>
      </w:r>
      <w:r w:rsidR="00277587">
        <w:t xml:space="preserve"> </w:t>
      </w:r>
      <w:r w:rsidR="00EB239A">
        <w:t>rechteckige Region des Bildes</w:t>
      </w:r>
      <w:r w:rsidR="00267728" w:rsidRPr="00267728">
        <w:t xml:space="preserve"> </w:t>
      </w:r>
      <w:r w:rsidR="00267728">
        <w:t>ab</w:t>
      </w:r>
      <w:r w:rsidR="00277587">
        <w:t>, die</w:t>
      </w:r>
      <w:r w:rsidR="00267728">
        <w:t xml:space="preserve"> von einem Pixel repräsentiert wird</w:t>
      </w:r>
      <w:r w:rsidR="00D50F64">
        <w:t>.</w:t>
      </w:r>
      <w:r w:rsidR="00EB239A">
        <w:t xml:space="preserve"> Der Wert des Pixels gibt die mittlere </w:t>
      </w:r>
      <w:r w:rsidR="00CD00B6">
        <w:t>Intens</w:t>
      </w:r>
      <w:r w:rsidR="00CD00B6">
        <w:t>i</w:t>
      </w:r>
      <w:r w:rsidR="00CD00B6">
        <w:t xml:space="preserve">tät der Bestrahlung </w:t>
      </w:r>
      <w:r w:rsidR="00B9037B">
        <w:t xml:space="preserve">in </w:t>
      </w:r>
      <w:r w:rsidR="00267728">
        <w:t>dieser</w:t>
      </w:r>
      <w:r w:rsidR="00EB239A">
        <w:t xml:space="preserve"> </w:t>
      </w:r>
      <w:r w:rsidR="00341D38">
        <w:t>Bildr</w:t>
      </w:r>
      <w:r w:rsidR="00EB239A">
        <w:t>egion wieder.</w:t>
      </w:r>
      <w:r w:rsidR="006547EA">
        <w:t xml:space="preserve"> </w:t>
      </w:r>
      <w:r w:rsidR="006547EA">
        <w:fldChar w:fldCharType="begin" w:fldLock="1"/>
      </w:r>
      <w:r w:rsidR="00F22D7A">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0", "uris" : [ "http://www.mendeley.com/documents/?uuid=636f0d26-5b4e-4358-bc56-863cf0a9798e" ] } ], "mendeley" : { "formattedCitation" : "(J\u00e4hne, 2012, S. 110)", "plainTextFormattedCitation" : "(J\u00e4hne, 2012, S. 110)", "previouslyFormattedCitation" : "(J\u00e4hne, 2012, S. 110)" }, "properties" : { "noteIndex" : 0 }, "schema" : "https://github.com/citation-style-language/schema/raw/master/csl-citation.json" }</w:instrText>
      </w:r>
      <w:r w:rsidR="006547EA">
        <w:fldChar w:fldCharType="separate"/>
      </w:r>
      <w:r w:rsidR="006547EA" w:rsidRPr="006547EA">
        <w:rPr>
          <w:noProof/>
        </w:rPr>
        <w:t>(Jähne, 2012, S. 110)</w:t>
      </w:r>
      <w:r w:rsidR="006547EA">
        <w:fldChar w:fldCharType="end"/>
      </w:r>
      <w:r w:rsidR="00D65E6D">
        <w:t xml:space="preserve"> </w:t>
      </w:r>
      <w:r w:rsidR="00D65E6D" w:rsidRPr="00D65E6D">
        <w:rPr>
          <w:color w:val="FF0000"/>
        </w:rPr>
        <w:t>Ist das verständlich?</w:t>
      </w:r>
    </w:p>
    <w:p w:rsidR="00831281" w:rsidRDefault="00CC2CC3" w:rsidP="00CC2CC3">
      <w:r>
        <w:t>Die Auflösung des diskreten Bildes</w:t>
      </w:r>
      <w:r w:rsidR="00EF697B">
        <w:t xml:space="preserve"> bestimmt die Anzahl der Pixel und somit den Detailgrad der Darstellung</w:t>
      </w:r>
      <w:r>
        <w:t xml:space="preserve">. Laut </w:t>
      </w:r>
      <w:r>
        <w:fldChar w:fldCharType="begin" w:fldLock="1"/>
      </w:r>
      <w:r>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manualFormatting" : "J\u00e4hne (2012, S. 111)", "plainTextFormattedCitation" : "(J\u00e4hne, 2012, S. 111)", "previouslyFormattedCitation" : "(J\u00e4hne, 2012, S. 111)" }, "properties" : { "noteIndex" : 0 }, "schema" : "https://github.com/citation-style-language/schema/raw/master/csl-citation.json" }</w:instrText>
      </w:r>
      <w:r>
        <w:fldChar w:fldCharType="separate"/>
      </w:r>
      <w:r>
        <w:rPr>
          <w:noProof/>
        </w:rPr>
        <w:t>Jähne (</w:t>
      </w:r>
      <w:r w:rsidRPr="00CC2CC3">
        <w:rPr>
          <w:noProof/>
        </w:rPr>
        <w:t>2012, S. 111)</w:t>
      </w:r>
      <w:r>
        <w:fldChar w:fldCharType="end"/>
      </w:r>
      <w:r>
        <w:t xml:space="preserve"> „sollte die Pixelgr</w:t>
      </w:r>
      <w:r>
        <w:t>ö</w:t>
      </w:r>
      <w:r>
        <w:t>ße kleiner sein als die</w:t>
      </w:r>
      <w:r>
        <w:t xml:space="preserve"> </w:t>
      </w:r>
      <w:r>
        <w:t>kleinsten Objekte, die untersucht werden sollen</w:t>
      </w:r>
      <w:r>
        <w:t>“.</w:t>
      </w:r>
      <w:r w:rsidR="00EF697B">
        <w:t xml:space="preserve"> Dagegen steht, dass der Aufwand der </w:t>
      </w:r>
      <w:r w:rsidR="00DF261D">
        <w:t>Bildv</w:t>
      </w:r>
      <w:r w:rsidR="00EF697B">
        <w:t>e</w:t>
      </w:r>
      <w:r w:rsidR="00DF261D">
        <w:t>r</w:t>
      </w:r>
      <w:r w:rsidR="00EF697B">
        <w:t>arbe</w:t>
      </w:r>
      <w:r w:rsidR="00EF697B">
        <w:t>i</w:t>
      </w:r>
      <w:r w:rsidR="00EF697B">
        <w:t xml:space="preserve">tung </w:t>
      </w:r>
      <w:r w:rsidR="00DF261D">
        <w:t xml:space="preserve">mit </w:t>
      </w:r>
      <w:r w:rsidR="00EF697B">
        <w:t>steigender Pixelzahl zunimmt</w:t>
      </w:r>
      <w:r w:rsidR="007B32F3">
        <w:t>.</w:t>
      </w:r>
      <w:r w:rsidR="00EF697B">
        <w:t xml:space="preserve"> </w:t>
      </w:r>
      <w:r w:rsidR="00EF697B">
        <w:fldChar w:fldCharType="begin" w:fldLock="1"/>
      </w:r>
      <w:r w:rsidR="00634006">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111", "uris" : [ "http://www.mendeley.com/documents/?uuid=636f0d26-5b4e-4358-bc56-863cf0a9798e" ] } ], "mendeley" : { "formattedCitation" : "(J\u00e4hne, 2012, S. 111)", "plainTextFormattedCitation" : "(J\u00e4hne, 2012, S. 111)", "previouslyFormattedCitation" : "(J\u00e4hne, 2012, S. 111)" }, "properties" : { "noteIndex" : 0 }, "schema" : "https://github.com/citation-style-language/schema/raw/master/csl-citation.json" }</w:instrText>
      </w:r>
      <w:r w:rsidR="00EF697B">
        <w:fldChar w:fldCharType="separate"/>
      </w:r>
      <w:r w:rsidR="00EF697B" w:rsidRPr="00EF697B">
        <w:rPr>
          <w:noProof/>
        </w:rPr>
        <w:t>(Jähne, 2012, S. 111)</w:t>
      </w:r>
      <w:r w:rsidR="00EF697B">
        <w:fldChar w:fldCharType="end"/>
      </w:r>
      <w:r w:rsidR="00EF697B">
        <w:t>.</w:t>
      </w:r>
    </w:p>
    <w:p w:rsidR="00E41D1B" w:rsidRDefault="00CD00B6" w:rsidP="00CC2CC3">
      <w:r>
        <w:t>Ein weiterer Aspekt der Auflösung ist die Tiefe</w:t>
      </w:r>
      <w:r w:rsidR="00634006">
        <w:t>.</w:t>
      </w:r>
      <w:r>
        <w:t xml:space="preserve"> Diese bezieht sich auf die Anzahl </w:t>
      </w:r>
      <w:r w:rsidR="001124FE">
        <w:t>der</w:t>
      </w:r>
      <w:r>
        <w:t xml:space="preserve"> Bits</w:t>
      </w:r>
      <w:r w:rsidR="001623F9">
        <w:t>,</w:t>
      </w:r>
      <w:r>
        <w:t xml:space="preserve"> die</w:t>
      </w:r>
      <w:r w:rsidR="00634006">
        <w:t xml:space="preserve"> </w:t>
      </w:r>
      <w:r>
        <w:t>einem Pixel zur Verfügung stehen, um den</w:t>
      </w:r>
      <w:r w:rsidR="00E41D1B">
        <w:t xml:space="preserve"> Intensitätswert zu speichern</w:t>
      </w:r>
      <w:r w:rsidR="00CD6323">
        <w:t xml:space="preserve">. </w:t>
      </w:r>
      <w:r w:rsidR="00566C5F">
        <w:t>Bei 8-Bit Tiefe lassen sich beispielsweise 2</w:t>
      </w:r>
      <w:r w:rsidR="00566C5F">
        <w:rPr>
          <w:vertAlign w:val="superscript"/>
        </w:rPr>
        <w:t>8</w:t>
      </w:r>
      <w:r w:rsidR="00566C5F">
        <w:t xml:space="preserve"> = 256 verschiedene </w:t>
      </w:r>
      <w:r w:rsidR="00176075">
        <w:t>Intensitäts- oder Farbw</w:t>
      </w:r>
      <w:r w:rsidR="00566C5F">
        <w:t xml:space="preserve">erte </w:t>
      </w:r>
      <w:r w:rsidR="005A2A43">
        <w:t>abbilden</w:t>
      </w:r>
      <w:r w:rsidR="00566C5F">
        <w:t xml:space="preserve">. </w:t>
      </w:r>
      <w:r w:rsidR="00CD6323">
        <w:fldChar w:fldCharType="begin" w:fldLock="1"/>
      </w:r>
      <w:r w:rsidR="00D06EB8">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17", "uris" : [ "http://www.mendeley.com/documents/?uuid=85629ffb-455c-432e-9e06-e3193b048680" ] } ], "mendeley" : { "formattedCitation" : "(Burdick, 1997, S. 17)", "plainTextFormattedCitation" : "(Burdick, 1997, S. 17)", "previouslyFormattedCitation" : "(Burdick, 1997, S. 17)" }, "properties" : { "noteIndex" : 0 }, "schema" : "https://github.com/citation-style-language/schema/raw/master/csl-citation.json" }</w:instrText>
      </w:r>
      <w:r w:rsidR="00CD6323">
        <w:fldChar w:fldCharType="separate"/>
      </w:r>
      <w:r w:rsidR="00CD6323" w:rsidRPr="00CD6323">
        <w:rPr>
          <w:noProof/>
        </w:rPr>
        <w:t>(Burdick, 1997, S. 17)</w:t>
      </w:r>
      <w:r w:rsidR="00CD6323">
        <w:fldChar w:fldCharType="end"/>
      </w:r>
    </w:p>
    <w:p w:rsidR="00634006" w:rsidRDefault="00936EC1" w:rsidP="00CC2CC3">
      <w:r>
        <w:t xml:space="preserve">Mit einem Wert je Pixel </w:t>
      </w:r>
      <w:r w:rsidR="00566C5F">
        <w:t>k</w:t>
      </w:r>
      <w:r>
        <w:t>önnen</w:t>
      </w:r>
      <w:r w:rsidR="00566C5F">
        <w:t xml:space="preserve"> lediglich Graustufen </w:t>
      </w:r>
      <w:r>
        <w:t>dargestellt werden</w:t>
      </w:r>
      <w:r w:rsidR="00566C5F">
        <w:t>. Für die Repräse</w:t>
      </w:r>
      <w:r w:rsidR="00566C5F">
        <w:t>n</w:t>
      </w:r>
      <w:r w:rsidR="00566C5F">
        <w:t>tation von Farben werden</w:t>
      </w:r>
      <w:r w:rsidR="00F14A40">
        <w:t xml:space="preserve"> jedoch</w:t>
      </w:r>
      <w:r w:rsidR="00566C5F">
        <w:t xml:space="preserve"> mehr </w:t>
      </w:r>
      <w:r>
        <w:t>Dimensionen</w:t>
      </w:r>
      <w:r w:rsidR="00566C5F">
        <w:t xml:space="preserve"> benötigt</w:t>
      </w:r>
      <w:r w:rsidR="002B4926">
        <w:t>.</w:t>
      </w:r>
      <w:r w:rsidR="00E67EA2">
        <w:t xml:space="preserve"> </w:t>
      </w:r>
      <w:r w:rsidR="00F4217E">
        <w:t xml:space="preserve">Bei den Farbräumen handelt es sich um </w:t>
      </w:r>
      <w:r w:rsidR="00634006">
        <w:t>dreidimensiona</w:t>
      </w:r>
      <w:r w:rsidR="00F4217E">
        <w:t xml:space="preserve">le </w:t>
      </w:r>
      <w:r w:rsidR="00634006">
        <w:t>orth</w:t>
      </w:r>
      <w:r w:rsidR="00634006">
        <w:t>o</w:t>
      </w:r>
      <w:r w:rsidR="00634006">
        <w:t>gona</w:t>
      </w:r>
      <w:r w:rsidR="00F4217E">
        <w:t>le</w:t>
      </w:r>
      <w:r w:rsidR="002B4926">
        <w:t xml:space="preserve"> Rä</w:t>
      </w:r>
      <w:r w:rsidR="00634006">
        <w:t>um</w:t>
      </w:r>
      <w:r w:rsidR="002B4926">
        <w:t>e</w:t>
      </w:r>
      <w:r w:rsidR="00F4217E">
        <w:t>, deren Achsen senkrecht zueinander stehen</w:t>
      </w:r>
      <w:r w:rsidR="00634006">
        <w:t>.</w:t>
      </w:r>
      <w:r w:rsidR="00F4217E">
        <w:t xml:space="preserve"> Im Falle des RGB-Farbraums </w:t>
      </w:r>
      <w:r w:rsidR="00C35775">
        <w:t>bilden die Achsen die Intensitäten der Farben Rot</w:t>
      </w:r>
      <w:r w:rsidR="00F14A40">
        <w:t>, Grün und Blau</w:t>
      </w:r>
      <w:r w:rsidR="00C35775">
        <w:t>.</w:t>
      </w:r>
      <w:r w:rsidR="00D06EB8">
        <w:t xml:space="preserve"> Der RGB</w:t>
      </w:r>
      <w:r w:rsidR="00952EC0">
        <w:t>-Farbraum ist additiv, das heiß</w:t>
      </w:r>
      <w:r w:rsidR="00D06EB8">
        <w:t xml:space="preserve">t alle Farben </w:t>
      </w:r>
      <w:r w:rsidR="00842806">
        <w:t xml:space="preserve">werden </w:t>
      </w:r>
      <w:r w:rsidR="00D06EB8">
        <w:t>durch Addition der einze</w:t>
      </w:r>
      <w:r w:rsidR="00D06EB8">
        <w:t>l</w:t>
      </w:r>
      <w:r w:rsidR="00D06EB8">
        <w:t>nen Farbwerte abgeleitet</w:t>
      </w:r>
      <w:r w:rsidR="00842806">
        <w:t>, beginnend bei Schwarz, wenn kein Farbwert gesetzt ist</w:t>
      </w:r>
      <w:r w:rsidR="00D06EB8">
        <w:t>.</w:t>
      </w:r>
      <w:r w:rsidR="00C35775">
        <w:t xml:space="preserve"> </w:t>
      </w:r>
      <w:r w:rsidR="00F64AE8">
        <w:t>In der Bildverarbeitung w</w:t>
      </w:r>
      <w:r w:rsidR="00173910">
        <w:t>e</w:t>
      </w:r>
      <w:r w:rsidR="00F64AE8">
        <w:t>rd</w:t>
      </w:r>
      <w:r w:rsidR="00173910">
        <w:t>en</w:t>
      </w:r>
      <w:r w:rsidR="00F64AE8">
        <w:t xml:space="preserve"> häufig RGB</w:t>
      </w:r>
      <w:r w:rsidR="00173910">
        <w:t>-</w:t>
      </w:r>
      <w:r w:rsidR="009654A9">
        <w:t>Bilder</w:t>
      </w:r>
      <w:r w:rsidR="00173910">
        <w:t xml:space="preserve"> verwendet</w:t>
      </w:r>
      <w:r w:rsidR="00F64AE8">
        <w:t>, da Computermonitore ihre Darste</w:t>
      </w:r>
      <w:r w:rsidR="00F64AE8">
        <w:t>l</w:t>
      </w:r>
      <w:r w:rsidR="00F64AE8">
        <w:t xml:space="preserve">lung nativ, also direkt unterstützen. </w:t>
      </w:r>
      <w:r w:rsidR="00D06EB8">
        <w:fldChar w:fldCharType="begin" w:fldLock="1"/>
      </w:r>
      <w:r w:rsidR="00061823">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2", "uris" : [ "http://www.mendeley.com/documents/?uuid=85629ffb-455c-432e-9e06-e3193b048680" ] } ], "mendeley" : { "formattedCitation" : "(Burdick, 1997, S. 22)", "plainTextFormattedCitation" : "(Burdick, 1997, S. 22)", "previouslyFormattedCitation" : "(Burdick, 1997, S. 22)" }, "properties" : { "noteIndex" : 0 }, "schema" : "https://github.com/citation-style-language/schema/raw/master/csl-citation.json" }</w:instrText>
      </w:r>
      <w:r w:rsidR="00D06EB8">
        <w:fldChar w:fldCharType="separate"/>
      </w:r>
      <w:r w:rsidR="00D06EB8" w:rsidRPr="00D06EB8">
        <w:rPr>
          <w:noProof/>
        </w:rPr>
        <w:t>(Burdick, 1997, S. 22)</w:t>
      </w:r>
      <w:r w:rsidR="00D06EB8">
        <w:fldChar w:fldCharType="end"/>
      </w:r>
    </w:p>
    <w:p w:rsidR="00863F41" w:rsidRDefault="00863F41" w:rsidP="00CC2CC3">
      <w:r>
        <w:rPr>
          <w:noProof/>
          <w:lang w:eastAsia="de-DE"/>
        </w:rPr>
        <w:lastRenderedPageBreak/>
        <w:drawing>
          <wp:inline distT="0" distB="0" distL="0" distR="0" wp14:anchorId="2021E7FA" wp14:editId="4FCD233C">
            <wp:extent cx="2695575" cy="2019300"/>
            <wp:effectExtent l="0" t="0" r="9525" b="0"/>
            <wp:docPr id="4" name="Grafik 4" descr="C:\Users\chris\AppData\Local\Microsoft\Windows\INetCache\Content.Word\1280px-HSV_color_solid_cylinder_alpha_lowgam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C:\Users\chris\AppData\Local\Microsoft\Windows\INetCache\Content.Word\1280px-HSV_color_solid_cylinder_alpha_lowgamm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5575" cy="2019300"/>
                    </a:xfrm>
                    <a:prstGeom prst="rect">
                      <a:avLst/>
                    </a:prstGeom>
                    <a:noFill/>
                    <a:ln>
                      <a:noFill/>
                    </a:ln>
                  </pic:spPr>
                </pic:pic>
              </a:graphicData>
            </a:graphic>
          </wp:inline>
        </w:drawing>
      </w:r>
    </w:p>
    <w:p w:rsidR="00863F41" w:rsidRDefault="00634006" w:rsidP="00634006">
      <w:pPr>
        <w:pStyle w:val="Beschriftung"/>
      </w:pPr>
      <w:bookmarkStart w:id="14" w:name="_Ref475557592"/>
      <w:r>
        <w:t xml:space="preserve">Abbildung </w:t>
      </w:r>
      <w:r>
        <w:fldChar w:fldCharType="begin"/>
      </w:r>
      <w:r>
        <w:instrText xml:space="preserve"> SEQ Abbildung \* ARABIC </w:instrText>
      </w:r>
      <w:r>
        <w:fldChar w:fldCharType="separate"/>
      </w:r>
      <w:r w:rsidR="004B6C06">
        <w:rPr>
          <w:noProof/>
        </w:rPr>
        <w:t>1</w:t>
      </w:r>
      <w:r>
        <w:fldChar w:fldCharType="end"/>
      </w:r>
      <w:bookmarkEnd w:id="14"/>
      <w:r>
        <w:t xml:space="preserve"> - HSV</w:t>
      </w:r>
      <w:r w:rsidR="00173910">
        <w:t>-Farbraum als</w:t>
      </w:r>
      <w:r>
        <w:rPr>
          <w:noProof/>
        </w:rPr>
        <w:t xml:space="preserve"> Zylinder </w:t>
      </w:r>
      <w:r>
        <w:rPr>
          <w:noProof/>
        </w:rPr>
        <w:fldChar w:fldCharType="begin" w:fldLock="1"/>
      </w:r>
      <w:r w:rsidR="00D06EB8">
        <w:rPr>
          <w:noProof/>
        </w:rPr>
        <w:instrText>ADDIN CSL_CITATION { "citationItems" : [ { "id" : "ITEM-1", "itemData" : { "URL" : "https://en.wikipedia.org/w/index.php?title=HSL_and_HSV&amp;oldid=765756890", "accessed" : { "date-parts" : [ [ "2017", "2", "22" ] ] }, "author" : [ { "dropping-particle" : "", "family" : "Wikipedia", "given" : "Contributors", "non-dropping-particle" : "", "parse-names" : false, "suffix" : "" } ], "id" : "ITEM-1", "issued" : { "date-parts" : [ [ "2017" ] ] }, "title" : "HSL and HSV", "type" : "webpage" }, "uris" : [ "http://www.mendeley.com/documents/?uuid=6dfcc6f0-6163-484c-9aea-d71eaa4e5b06" ] } ], "mendeley" : { "formattedCitation" : "(Wikipedia, 2017)", "plainTextFormattedCitation" : "(Wikipedia, 2017)", "previouslyFormattedCitation" : "(Wikipedia, 2017)" }, "properties" : { "noteIndex" : 0 }, "schema" : "https://github.com/citation-style-language/schema/raw/master/csl-citation.json" }</w:instrText>
      </w:r>
      <w:r>
        <w:rPr>
          <w:noProof/>
        </w:rPr>
        <w:fldChar w:fldCharType="separate"/>
      </w:r>
      <w:r w:rsidR="00CD6323" w:rsidRPr="00CD6323">
        <w:rPr>
          <w:b w:val="0"/>
          <w:noProof/>
        </w:rPr>
        <w:t>(Wikipedia, 2017)</w:t>
      </w:r>
      <w:r>
        <w:rPr>
          <w:noProof/>
        </w:rPr>
        <w:fldChar w:fldCharType="end"/>
      </w:r>
    </w:p>
    <w:p w:rsidR="00863F41" w:rsidRDefault="00061823" w:rsidP="00CC2CC3">
      <w:r>
        <w:t xml:space="preserve">Das RGB-System entspricht </w:t>
      </w:r>
      <w:r w:rsidR="00173910">
        <w:t xml:space="preserve">allerdings </w:t>
      </w:r>
      <w:r w:rsidR="00FD595A">
        <w:t>nicht</w:t>
      </w:r>
      <w:r>
        <w:t xml:space="preserve"> der menschlichen Farbempfindung</w:t>
      </w:r>
      <w:r w:rsidR="00173910">
        <w:t>.</w:t>
      </w:r>
      <w:r>
        <w:t xml:space="preserve"> </w:t>
      </w:r>
      <w:r w:rsidR="00173910">
        <w:t>E</w:t>
      </w:r>
      <w:r>
        <w:t>ine natürl</w:t>
      </w:r>
      <w:r>
        <w:t>i</w:t>
      </w:r>
      <w:r>
        <w:t xml:space="preserve">chere Beschreibung </w:t>
      </w:r>
      <w:r w:rsidR="00327EC7">
        <w:t>von Farben ergibt sich durch</w:t>
      </w:r>
      <w:r>
        <w:t xml:space="preserve"> die Unterteilung in</w:t>
      </w:r>
      <w:r w:rsidR="007C1ECA">
        <w:t xml:space="preserve"> </w:t>
      </w:r>
      <w:r w:rsidR="00327EC7">
        <w:t>Farb</w:t>
      </w:r>
      <w:r w:rsidR="006937F6">
        <w:t>t</w:t>
      </w:r>
      <w:r w:rsidR="007C1ECA">
        <w:t>on</w:t>
      </w:r>
      <w:r w:rsidR="00F704FD">
        <w:t xml:space="preserve"> (</w:t>
      </w:r>
      <w:proofErr w:type="spellStart"/>
      <w:r w:rsidR="004B2861">
        <w:rPr>
          <w:u w:val="single"/>
        </w:rPr>
        <w:t>H</w:t>
      </w:r>
      <w:r w:rsidR="00F704FD">
        <w:t>ue</w:t>
      </w:r>
      <w:proofErr w:type="spellEnd"/>
      <w:r w:rsidR="00F704FD">
        <w:t>),</w:t>
      </w:r>
      <w:r w:rsidR="007C1ECA">
        <w:t xml:space="preserve"> Sättigung</w:t>
      </w:r>
      <w:r w:rsidR="00F704FD">
        <w:t xml:space="preserve"> (</w:t>
      </w:r>
      <w:r w:rsidR="004B2861">
        <w:rPr>
          <w:u w:val="single"/>
        </w:rPr>
        <w:t>S</w:t>
      </w:r>
      <w:r w:rsidR="00F704FD">
        <w:t>aturation) und Intensität (</w:t>
      </w:r>
      <w:proofErr w:type="spellStart"/>
      <w:r w:rsidR="004B2861">
        <w:rPr>
          <w:u w:val="single"/>
        </w:rPr>
        <w:t>I</w:t>
      </w:r>
      <w:r w:rsidR="00F704FD">
        <w:t>ntensity</w:t>
      </w:r>
      <w:proofErr w:type="spellEnd"/>
      <w:r w:rsidR="00F704FD">
        <w:t>) im sogenannten HSI-Raum</w:t>
      </w:r>
      <w:r w:rsidR="00AD361B">
        <w:t>, der ein Polarkoordinatensystem verwendet</w:t>
      </w:r>
      <w:r w:rsidR="007C1ECA">
        <w:t xml:space="preserve"> </w:t>
      </w:r>
      <w:r w:rsidR="00327EC7">
        <w:fldChar w:fldCharType="begin" w:fldLock="1"/>
      </w:r>
      <w:r w:rsidR="00D65E6D">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54", "uris" : [ "http://www.mendeley.com/documents/?uuid=636f0d26-5b4e-4358-bc56-863cf0a9798e" ] } ], "mendeley" : { "formattedCitation" : "(J\u00e4hne, 2012, S. 54)", "plainTextFormattedCitation" : "(J\u00e4hne, 2012, S. 54)", "previouslyFormattedCitation" : "(J\u00e4hne, 2012, S. 54)" }, "properties" : { "noteIndex" : 0 }, "schema" : "https://github.com/citation-style-language/schema/raw/master/csl-citation.json" }</w:instrText>
      </w:r>
      <w:r w:rsidR="00327EC7">
        <w:fldChar w:fldCharType="separate"/>
      </w:r>
      <w:r w:rsidR="00327EC7" w:rsidRPr="00327EC7">
        <w:rPr>
          <w:noProof/>
        </w:rPr>
        <w:t>(Jähne, 2012, S. 54)</w:t>
      </w:r>
      <w:r w:rsidR="00327EC7">
        <w:fldChar w:fldCharType="end"/>
      </w:r>
      <w:r w:rsidR="007C1ECA">
        <w:t xml:space="preserve">. </w:t>
      </w:r>
    </w:p>
    <w:p w:rsidR="009654A9" w:rsidRDefault="00F704FD" w:rsidP="00CC2CC3">
      <w:r>
        <w:t>Es gibt viele Methoden, um Bilder vo</w:t>
      </w:r>
      <w:r w:rsidR="00AD361B">
        <w:t>m</w:t>
      </w:r>
      <w:r>
        <w:t xml:space="preserve"> RGB</w:t>
      </w:r>
      <w:r w:rsidR="00AD361B">
        <w:t>-Raum</w:t>
      </w:r>
      <w:r>
        <w:t xml:space="preserve"> </w:t>
      </w:r>
      <w:r w:rsidR="00AD361B">
        <w:t>in den</w:t>
      </w:r>
      <w:r>
        <w:t xml:space="preserve"> HSI</w:t>
      </w:r>
      <w:r w:rsidR="00AD361B">
        <w:t>-Raum</w:t>
      </w:r>
      <w:r>
        <w:t xml:space="preserve"> und zurück zu tran</w:t>
      </w:r>
      <w:r>
        <w:t>s</w:t>
      </w:r>
      <w:r>
        <w:t xml:space="preserve">formieren. Eine </w:t>
      </w:r>
      <w:r w:rsidR="004B2861">
        <w:t>spezielle Implementierung</w:t>
      </w:r>
      <w:r>
        <w:t xml:space="preserve"> ist das HSV-</w:t>
      </w:r>
      <w:r w:rsidR="0047484C">
        <w:t>Farbm</w:t>
      </w:r>
      <w:r>
        <w:t xml:space="preserve">odell, dessen Farbraum in </w:t>
      </w:r>
      <w:r>
        <w:fldChar w:fldCharType="begin"/>
      </w:r>
      <w:r>
        <w:instrText xml:space="preserve"> REF _Ref475557592 \h </w:instrText>
      </w:r>
      <w:r>
        <w:fldChar w:fldCharType="separate"/>
      </w:r>
      <w:r>
        <w:t xml:space="preserve">Abbildung </w:t>
      </w:r>
      <w:r>
        <w:rPr>
          <w:noProof/>
        </w:rPr>
        <w:t>1</w:t>
      </w:r>
      <w:r>
        <w:fldChar w:fldCharType="end"/>
      </w:r>
      <w:r>
        <w:t xml:space="preserve"> </w:t>
      </w:r>
      <w:r w:rsidR="00AD361B">
        <w:t>zylindrisch</w:t>
      </w:r>
      <w:r>
        <w:t xml:space="preserve"> dargestellt ist. </w:t>
      </w:r>
      <w:r w:rsidR="004B2861">
        <w:t xml:space="preserve">Das Modell generiert </w:t>
      </w:r>
      <w:r w:rsidR="00AD361B">
        <w:t>den</w:t>
      </w:r>
      <w:r w:rsidR="004B2861">
        <w:t xml:space="preserve"> </w:t>
      </w:r>
      <w:r w:rsidR="00AD361B">
        <w:t>Farbton</w:t>
      </w:r>
      <w:r w:rsidR="004B2861">
        <w:t xml:space="preserve"> </w:t>
      </w:r>
      <w:r w:rsidR="00AD361B">
        <w:t>zwischen</w:t>
      </w:r>
      <w:r w:rsidR="004B2861">
        <w:t xml:space="preserve"> </w:t>
      </w:r>
      <w:r w:rsidR="00AD361B">
        <w:t>0</w:t>
      </w:r>
      <w:r w:rsidR="009754E0">
        <w:t>°</w:t>
      </w:r>
      <w:r w:rsidR="00AD361B">
        <w:t xml:space="preserve"> und 360°, beginnend mit Rot. Die Sättigung liegt im Wertebereich von 0 bis 1, wobei 0 die Abwesenheit von Farbe codiert</w:t>
      </w:r>
      <w:r w:rsidR="00054A8F">
        <w:t>, also Grau</w:t>
      </w:r>
      <w:r w:rsidR="00AD361B">
        <w:t xml:space="preserve">, </w:t>
      </w:r>
      <w:r w:rsidR="00054A8F">
        <w:t xml:space="preserve">in </w:t>
      </w:r>
      <w:r w:rsidR="00054A8F">
        <w:fldChar w:fldCharType="begin"/>
      </w:r>
      <w:r w:rsidR="00054A8F">
        <w:instrText xml:space="preserve"> REF _Ref475557592 \h </w:instrText>
      </w:r>
      <w:r w:rsidR="00054A8F">
        <w:fldChar w:fldCharType="separate"/>
      </w:r>
      <w:r w:rsidR="00054A8F">
        <w:t>Abbi</w:t>
      </w:r>
      <w:r w:rsidR="00054A8F">
        <w:t>l</w:t>
      </w:r>
      <w:r w:rsidR="00054A8F">
        <w:t xml:space="preserve">dung </w:t>
      </w:r>
      <w:r w:rsidR="00054A8F">
        <w:rPr>
          <w:noProof/>
        </w:rPr>
        <w:t>1</w:t>
      </w:r>
      <w:r w:rsidR="00054A8F">
        <w:fldChar w:fldCharType="end"/>
      </w:r>
      <w:r w:rsidR="00054A8F">
        <w:t xml:space="preserve"> </w:t>
      </w:r>
      <w:r w:rsidR="00AD361B">
        <w:t>entlang der zentralen Achse</w:t>
      </w:r>
      <w:r w:rsidR="007A3E18">
        <w:t xml:space="preserve"> zu sehen</w:t>
      </w:r>
      <w:r w:rsidR="00AD361B">
        <w:t>. Der Value ist eine Variation der Intensität und liegt zwischen 0 (schwarz) und 1 (weiß).</w:t>
      </w:r>
      <w:r w:rsidR="00D65E6D">
        <w:t xml:space="preserve"> </w:t>
      </w:r>
      <w:r w:rsidR="00D65E6D">
        <w:fldChar w:fldCharType="begin" w:fldLock="1"/>
      </w:r>
      <w:r w:rsidR="00CE0F2F">
        <w:instrText>ADDIN CSL_CITATION { "citationItems" : [ { "id" : "ITEM-1", "itemData" : { "ISBN" : "0-07-913059-3", "author" : [ { "dropping-particle" : "", "family" : "Burdick", "given" : "Howard E.", "non-dropping-particle" : "", "parse-names" : false, "suffix" : "" } ], "id" : "ITEM-1", "issued" : { "date-parts" : [ [ "1997" ] ] }, "publisher" : "McGraw-Hill", "publisher-place" : "New York", "title" : "Digital Imaging- Theory and Applications", "type" : "book" }, "locator" : "29", "uris" : [ "http://www.mendeley.com/documents/?uuid=85629ffb-455c-432e-9e06-e3193b048680" ] } ], "mendeley" : { "formattedCitation" : "(Burdick, 1997, S. 29)", "plainTextFormattedCitation" : "(Burdick, 1997, S. 29)", "previouslyFormattedCitation" : "(Burdick, 1997, S. 29)" }, "properties" : { "noteIndex" : 0 }, "schema" : "https://github.com/citation-style-language/schema/raw/master/csl-citation.json" }</w:instrText>
      </w:r>
      <w:r w:rsidR="00D65E6D">
        <w:fldChar w:fldCharType="separate"/>
      </w:r>
      <w:r w:rsidR="00D65E6D" w:rsidRPr="00D65E6D">
        <w:rPr>
          <w:noProof/>
        </w:rPr>
        <w:t>(Burdick, 1997, S. 29)</w:t>
      </w:r>
      <w:r w:rsidR="00D65E6D">
        <w:fldChar w:fldCharType="end"/>
      </w:r>
    </w:p>
    <w:p w:rsidR="004700E8" w:rsidRDefault="004700E8" w:rsidP="004700E8">
      <w:pPr>
        <w:pStyle w:val="berschrift3"/>
        <w:numPr>
          <w:ilvl w:val="2"/>
          <w:numId w:val="1"/>
        </w:numPr>
        <w:jc w:val="left"/>
      </w:pPr>
      <w:proofErr w:type="spellStart"/>
      <w:r>
        <w:t>Binarisierung</w:t>
      </w:r>
      <w:proofErr w:type="spellEnd"/>
    </w:p>
    <w:p w:rsidR="004700E8" w:rsidRDefault="004700E8" w:rsidP="00CC2CC3"/>
    <w:p w:rsidR="000A27C1" w:rsidRDefault="00540024" w:rsidP="000A27C1">
      <w:pPr>
        <w:pStyle w:val="berschrift3"/>
        <w:numPr>
          <w:ilvl w:val="2"/>
          <w:numId w:val="1"/>
        </w:numPr>
        <w:jc w:val="left"/>
      </w:pPr>
      <w:r>
        <w:t>Filter</w:t>
      </w:r>
    </w:p>
    <w:p w:rsidR="0012460B" w:rsidRPr="0012460B" w:rsidRDefault="0012460B" w:rsidP="0012460B">
      <w:pPr>
        <w:pStyle w:val="berschrift4"/>
        <w:numPr>
          <w:ilvl w:val="3"/>
          <w:numId w:val="1"/>
        </w:numPr>
        <w:ind w:left="851" w:hanging="851"/>
        <w:jc w:val="left"/>
      </w:pPr>
      <w:r>
        <w:t>Allgemeine</w:t>
      </w:r>
      <w:r>
        <w:t xml:space="preserve"> </w:t>
      </w:r>
      <w:r>
        <w:t>Definition</w:t>
      </w:r>
    </w:p>
    <w:p w:rsidR="00CE0F2F" w:rsidRDefault="00E2300C" w:rsidP="00E2300C">
      <w:r>
        <w:t xml:space="preserve">Filter, auch Nachbarschaftsoperationen genannt, </w:t>
      </w:r>
      <w:r w:rsidR="009144FC">
        <w:t xml:space="preserve">betrachten </w:t>
      </w:r>
      <w:r w:rsidR="00C8254A">
        <w:t xml:space="preserve">einen </w:t>
      </w:r>
      <w:r w:rsidR="00CE0F2F">
        <w:t>Pixel</w:t>
      </w:r>
      <w:r w:rsidR="00C8254A">
        <w:t xml:space="preserve"> und eine kleine</w:t>
      </w:r>
      <w:r w:rsidR="009144FC" w:rsidRPr="009144FC">
        <w:t xml:space="preserve"> </w:t>
      </w:r>
      <w:r w:rsidR="00C8254A">
        <w:t>Region um ihn herum</w:t>
      </w:r>
      <w:r w:rsidR="009144FC">
        <w:t xml:space="preserve">. Sie </w:t>
      </w:r>
      <w:r>
        <w:t>kombinieren</w:t>
      </w:r>
      <w:r w:rsidR="00CE0F2F">
        <w:t xml:space="preserve"> die</w:t>
      </w:r>
      <w:r>
        <w:t xml:space="preserve"> benachbarte</w:t>
      </w:r>
      <w:r w:rsidR="00CE0F2F">
        <w:t>n</w:t>
      </w:r>
      <w:r>
        <w:t xml:space="preserve"> Pixel in einer bestim</w:t>
      </w:r>
      <w:r>
        <w:t>m</w:t>
      </w:r>
      <w:r>
        <w:t>ten Weise und liefern so ein geändertes Bild</w:t>
      </w:r>
      <w:r w:rsidR="00CE0F2F">
        <w:t>. Wichtige Aufgaben, die Filter übernehmen</w:t>
      </w:r>
      <w:r w:rsidR="0012460B">
        <w:t xml:space="preserve"> können</w:t>
      </w:r>
      <w:r w:rsidR="00CE0F2F">
        <w:t>, sind beispielsweise die Unterdrückung von Rauschen, die Korrektur von Störu</w:t>
      </w:r>
      <w:r w:rsidR="00CE0F2F">
        <w:t>n</w:t>
      </w:r>
      <w:r w:rsidR="00CE0F2F">
        <w:t>gen oder die Detektion und Unterscheidung lokaler Strukturen im Bild, wie Kanten oder Linien.</w:t>
      </w:r>
      <w:r w:rsidR="007D687F" w:rsidRPr="007D687F">
        <w:t xml:space="preserve"> </w:t>
      </w:r>
      <w:r w:rsidR="007D687F">
        <w:fldChar w:fldCharType="begin" w:fldLock="1"/>
      </w:r>
      <w:r w:rsidR="0012460B">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296", "uris" : [ "http://www.mendeley.com/documents/?uuid=636f0d26-5b4e-4358-bc56-863cf0a9798e" ] } ], "mendeley" : { "formattedCitation" : "(J\u00e4hne, 2012, S. 296)", "manualFormatting" : "(J\u00e4hne, 2012, S. 296, 297)", "plainTextFormattedCitation" : "(J\u00e4hne, 2012, S. 296)", "previouslyFormattedCitation" : "(J\u00e4hne, 2012, S. 296)" }, "properties" : { "noteIndex" : 0 }, "schema" : "https://github.com/citation-style-language/schema/raw/master/csl-citation.json" }</w:instrText>
      </w:r>
      <w:r w:rsidR="007D687F">
        <w:fldChar w:fldCharType="separate"/>
      </w:r>
      <w:r w:rsidR="007D687F" w:rsidRPr="00CE0F2F">
        <w:rPr>
          <w:noProof/>
        </w:rPr>
        <w:t>(Jähne, 2012, S. 296</w:t>
      </w:r>
      <w:r w:rsidR="007D687F">
        <w:rPr>
          <w:noProof/>
        </w:rPr>
        <w:t>, 297</w:t>
      </w:r>
      <w:r w:rsidR="007D687F" w:rsidRPr="00CE0F2F">
        <w:rPr>
          <w:noProof/>
        </w:rPr>
        <w:t>)</w:t>
      </w:r>
      <w:r w:rsidR="007D687F">
        <w:fldChar w:fldCharType="end"/>
      </w:r>
    </w:p>
    <w:p w:rsidR="000F6BC8" w:rsidRDefault="000F6BC8" w:rsidP="000F6BC8">
      <w:r>
        <w:lastRenderedPageBreak/>
        <w:t>Die Größe der Filterregion</w:t>
      </w:r>
      <w:r>
        <w:t xml:space="preserve">, also </w:t>
      </w:r>
      <w:r w:rsidR="00723106">
        <w:t>die Größe der</w:t>
      </w:r>
      <w:r>
        <w:t xml:space="preserve"> Nachbarschaft, </w:t>
      </w:r>
      <w:r>
        <w:t>ist ein wichtige</w:t>
      </w:r>
      <w:r>
        <w:t>r</w:t>
      </w:r>
      <w:r>
        <w:t xml:space="preserve"> Param</w:t>
      </w:r>
      <w:r>
        <w:t>e</w:t>
      </w:r>
      <w:r>
        <w:t xml:space="preserve">ter </w:t>
      </w:r>
      <w:r w:rsidR="00723106">
        <w:t>des</w:t>
      </w:r>
      <w:r>
        <w:t xml:space="preserve"> Filters.</w:t>
      </w:r>
      <w:r w:rsidR="00132A74">
        <w:t xml:space="preserve"> Sie bestimmt, wie viele umgebende Pixel zur Berechnung des neuen Wertes für den betracht</w:t>
      </w:r>
      <w:r w:rsidR="00132A74">
        <w:t>e</w:t>
      </w:r>
      <w:r w:rsidR="00132A74">
        <w:t xml:space="preserve">ten Pixel herangezogen werden. Mit unterschiedlichen Größen erzielt man unter Umständen auch unterschiedlich starke Effekte. </w:t>
      </w:r>
      <w:r w:rsidR="00132A74">
        <w:fldChar w:fldCharType="begin" w:fldLock="1"/>
      </w:r>
      <w:r w:rsidR="004B6C06">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4", "uris" : [ "http://www.mendeley.com/documents/?uuid=ea0d026e-97ce-47be-9ada-573a4cfa0ae4" ] } ], "mendeley" : { "formattedCitation" : "(Burger &amp; Burge, 2015, S. 94)", "plainTextFormattedCitation" : "(Burger &amp; Burge, 2015, S. 94)", "previouslyFormattedCitation" : "(Burger &amp; Burge, 2015, S. 94)" }, "properties" : { "noteIndex" : 0 }, "schema" : "https://github.com/citation-style-language/schema/raw/master/csl-citation.json" }</w:instrText>
      </w:r>
      <w:r w:rsidR="00132A74">
        <w:fldChar w:fldCharType="separate"/>
      </w:r>
      <w:r w:rsidR="00132A74" w:rsidRPr="00132A74">
        <w:rPr>
          <w:noProof/>
        </w:rPr>
        <w:t>(Burger &amp; Burge, 2015, S. 94)</w:t>
      </w:r>
      <w:r w:rsidR="00132A74">
        <w:fldChar w:fldCharType="end"/>
      </w:r>
    </w:p>
    <w:p w:rsidR="004B6C06" w:rsidRDefault="004B6C06" w:rsidP="000F6BC8">
      <w:r>
        <w:t xml:space="preserve">Die Anwendung des Filters kann, wie in </w:t>
      </w:r>
      <w:r>
        <w:fldChar w:fldCharType="begin"/>
      </w:r>
      <w:r>
        <w:instrText xml:space="preserve"> REF _Ref475570236 \h </w:instrText>
      </w:r>
      <w:r>
        <w:fldChar w:fldCharType="separate"/>
      </w:r>
      <w:r>
        <w:t xml:space="preserve">Abbildung </w:t>
      </w:r>
      <w:r>
        <w:rPr>
          <w:noProof/>
        </w:rPr>
        <w:t>2</w:t>
      </w:r>
      <w:r>
        <w:fldChar w:fldCharType="end"/>
      </w:r>
      <w:r>
        <w:t xml:space="preserve"> gezeigt,  durch zeilenweises Ablaufen des Bildes geschehen. Die grauen Bereiche in der Abbildung stellen bereits betrachtete und geänderte Pixel dar. Wichtig ist aber, dass für die Betrachtung der Umgebung die ursprün</w:t>
      </w:r>
      <w:r>
        <w:t>g</w:t>
      </w:r>
      <w:r>
        <w:t>lichen Werte herangezogen werden</w:t>
      </w:r>
      <w:r w:rsidR="007D14DE">
        <w:t>.</w:t>
      </w:r>
      <w:r>
        <w:t xml:space="preserve"> </w:t>
      </w:r>
      <w:r w:rsidR="007D14DE">
        <w:t>D</w:t>
      </w:r>
      <w:r>
        <w:t>ie Änderungen müssen also separat gespe</w:t>
      </w:r>
      <w:r>
        <w:t>i</w:t>
      </w:r>
      <w:r>
        <w:t>chert werden.</w:t>
      </w:r>
      <w:r w:rsidR="007D14DE">
        <w:t xml:space="preserve"> </w:t>
      </w:r>
      <w:r w:rsidR="007D14DE">
        <w:fldChar w:fldCharType="begin" w:fldLock="1"/>
      </w:r>
      <w:r w:rsidR="00C9030F">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rsidR="007D14DE">
        <w:fldChar w:fldCharType="separate"/>
      </w:r>
      <w:r w:rsidR="007D14DE" w:rsidRPr="007D14DE">
        <w:rPr>
          <w:noProof/>
        </w:rPr>
        <w:t>(Jähne, 2012, S. 303)</w:t>
      </w:r>
      <w:r w:rsidR="007D14DE">
        <w:fldChar w:fldCharType="end"/>
      </w:r>
    </w:p>
    <w:p w:rsidR="004B6C06" w:rsidRDefault="004B6C06" w:rsidP="007D14DE">
      <w:pPr>
        <w:spacing w:after="0" w:line="240" w:lineRule="auto"/>
        <w:jc w:val="center"/>
      </w:pPr>
      <w:r>
        <w:rPr>
          <w:noProof/>
          <w:lang w:eastAsia="de-DE"/>
        </w:rPr>
        <w:drawing>
          <wp:inline distT="0" distB="0" distL="0" distR="0" wp14:anchorId="0BCD89BB" wp14:editId="67298D65">
            <wp:extent cx="2295525" cy="1857375"/>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525" cy="1857375"/>
                    </a:xfrm>
                    <a:prstGeom prst="rect">
                      <a:avLst/>
                    </a:prstGeom>
                    <a:noFill/>
                    <a:ln>
                      <a:noFill/>
                    </a:ln>
                  </pic:spPr>
                </pic:pic>
              </a:graphicData>
            </a:graphic>
          </wp:inline>
        </w:drawing>
      </w:r>
    </w:p>
    <w:p w:rsidR="007D14DE" w:rsidRDefault="004B6C06" w:rsidP="007D14DE">
      <w:pPr>
        <w:pStyle w:val="Beschriftung"/>
        <w:spacing w:after="0"/>
        <w:jc w:val="center"/>
      </w:pPr>
      <w:bookmarkStart w:id="15" w:name="_Ref475570236"/>
      <w:r>
        <w:t xml:space="preserve">Abbildung </w:t>
      </w:r>
      <w:r>
        <w:fldChar w:fldCharType="begin"/>
      </w:r>
      <w:r>
        <w:instrText xml:space="preserve"> SEQ Abbildung \* ARABIC </w:instrText>
      </w:r>
      <w:r>
        <w:fldChar w:fldCharType="separate"/>
      </w:r>
      <w:r>
        <w:rPr>
          <w:noProof/>
        </w:rPr>
        <w:t>2</w:t>
      </w:r>
      <w:r>
        <w:fldChar w:fldCharType="end"/>
      </w:r>
      <w:bookmarkEnd w:id="15"/>
      <w:r>
        <w:t xml:space="preserve"> - Anwendung eines Filters durch zeilenweises</w:t>
      </w:r>
      <w:r w:rsidR="007D14DE">
        <w:t xml:space="preserve"> </w:t>
      </w:r>
    </w:p>
    <w:p w:rsidR="004B6C06" w:rsidRDefault="004B6C06" w:rsidP="007D14DE">
      <w:pPr>
        <w:pStyle w:val="Beschriftung"/>
        <w:spacing w:after="0"/>
        <w:jc w:val="center"/>
      </w:pPr>
      <w:r>
        <w:t xml:space="preserve">Verschieben der Filtermaske </w:t>
      </w:r>
      <w:r>
        <w:fldChar w:fldCharType="begin" w:fldLock="1"/>
      </w:r>
      <w:r w:rsidR="007D14DE">
        <w:instrText>ADDIN CSL_CITATION { "citationItems" : [ { "id" : "ITEM-1", "itemData" : { "ISBN" : "978-3-642-04952-1", "abstract" : "Selbst komplexe Bildverarbeitungsaufgaben sind heute auf g\u00e4ngigen PCs und Workstations l\u00f6sbar und damit jedem Studenten, Wissenschaftler und Ingenieur zug\u00e4nglich. Dieses Standardwerk vermittelt Anwendern erfolgreich das Know-how ...", "author" : [ { "dropping-particle" : "", "family" : "J\u00e4hne", "given" : "Bernd", "non-dropping-particle" : "", "parse-names" : false, "suffix" : "" } ], "edition" : "7", "id" : "ITEM-1", "issued" : { "date-parts" : [ [ "2012" ] ] }, "publisher" : "Springer Verlag", "publisher-place" : "Heidelberg", "title" : "Digitale Bildverarbeitung: und Bildgewinnung (German Edition)", "type" : "book" }, "locator" : "303", "uris" : [ "http://www.mendeley.com/documents/?uuid=636f0d26-5b4e-4358-bc56-863cf0a9798e" ] } ], "mendeley" : { "formattedCitation" : "(J\u00e4hne, 2012, S. 303)", "plainTextFormattedCitation" : "(J\u00e4hne, 2012, S. 303)", "previouslyFormattedCitation" : "(J\u00e4hne, 2012, S. 303)" }, "properties" : { "noteIndex" : 0 }, "schema" : "https://github.com/citation-style-language/schema/raw/master/csl-citation.json" }</w:instrText>
      </w:r>
      <w:r>
        <w:fldChar w:fldCharType="separate"/>
      </w:r>
      <w:r w:rsidRPr="004B6C06">
        <w:rPr>
          <w:b w:val="0"/>
          <w:noProof/>
        </w:rPr>
        <w:t>(Jähne, 2012, S. 303)</w:t>
      </w:r>
      <w:r>
        <w:fldChar w:fldCharType="end"/>
      </w:r>
    </w:p>
    <w:p w:rsidR="007D14DE" w:rsidRPr="007D14DE" w:rsidRDefault="007D14DE" w:rsidP="007D14DE"/>
    <w:p w:rsidR="004B6C06" w:rsidRDefault="004B6C06" w:rsidP="007E2F72">
      <w:pPr>
        <w:pStyle w:val="berschrift4"/>
        <w:numPr>
          <w:ilvl w:val="3"/>
          <w:numId w:val="1"/>
        </w:numPr>
        <w:ind w:left="851" w:hanging="851"/>
        <w:jc w:val="left"/>
      </w:pPr>
      <w:r>
        <w:t>Lineare Filter</w:t>
      </w:r>
    </w:p>
    <w:p w:rsidR="00C9030F" w:rsidRDefault="00C9030F" w:rsidP="004B6C06">
      <w:r>
        <w:t xml:space="preserve">Lineare Filter verknüpfen die Werte der Pixel in der Umgebung in linearer Form durch eine gewichtete Summation. Die Filtermaske wird durch eine Matrix gebildet, in der die Gewichtungen der Pixelwerte der Umgebung gespeichert sind. Die Dimension der Matrix gibt die Größe der betrachteten Umgebung an. </w:t>
      </w:r>
      <w:r>
        <w:fldChar w:fldCharType="begin" w:fldLock="1"/>
      </w:r>
      <w:r>
        <w:instrText>ADDIN CSL_CITATION { "citationItems" : [ { "id" : "ITEM-1", "itemData" : { "DOI" : "10.1007/978-3-642-04604-9", "ISBN" : "9783642046049", "ISSN" : "1439-3107", "abstract" : "3., vollst. u\u0308berarb. u. erw. Aufl. In der u\u0308berarbeiteten und inhaltlich erweiterten Neuauflage des international erfolgreichen Klassikers, der von Praktikern und Dozenten gerne eingesetzt wird, geben die Autoren eine fundierte Einfu\u0308hrung in die wichtigsten Methoden der digitalen Bildverarbeitung und ausgewa\u0308hlte Verfahren, die in a\u0308hnlich umfassender Form sonst kaum zu finden sind. Die praktische Anwendbarkeit steht dabei im Vordergrund, wa\u0308hrend formale Aspekte auf das Wesentliche reduziert sind. Die anerkannten Sta\u0308rken dieses Buchs sind einerseits die ungewo\u0308hnlich hohe Detaillierung sowie die pra\u0308zise algorithmische Beschreibung und unmittelbare Verbindung zwischen mathematischer Beschreibung und konkreter Implementierung. Der Text eignet sich als detaillierte Referenz fu\u0308r Praktiker und Anwender ga\u0308ngiger moderner Verfahren, z.B. in der Robotik, Medizin, Biologie, Astronomie, Medientechnik oder Materialpru\u0308fung. Zugleich bildet das Buch eine Basis fu\u0308r die Lehre oder das Selbststudium und wird an vielen Hochschulen weltweit erfolgreich eingesetzt. Konkrete U\u0308bungsaufgaben runden die Darstellungen ab. Die klar strukturierten Code-Beispiele basieren auf der in Java implementierten und frei verfu\u0308gbaren Bildverarbeitungssoftware ImageJ, sind aber davon weitgehend unabha\u0308ngig. Source Code und erga\u0308nzende Materialien finden sich online auf der zugeho\u0308rigen Support-Site (www.imagingbook.com).", "author" : [ { "dropping-particle" : "", "family" : "Burger", "given" : "Wilhelm", "non-dropping-particle" : "", "parse-names" : false, "suffix" : "" }, { "dropping-particle" : "", "family" : "Burge", "given" : "Mark James", "non-dropping-particle" : "", "parse-names" : false, "suffix" : "" } ], "edition" : "3", "id" : "ITEM-1", "issued" : { "date-parts" : [ [ "2015" ] ] }, "publisher" : "Springer-Verlag", "publisher-place" : "Berlin, Heidelberg", "title" : "Digitale Bildverarbeitung: eine algorithmische Einfu\u0308hrung mit Java", "type" : "book" }, "locator" : "95", "uris" : [ "http://www.mendeley.com/documents/?uuid=ea0d026e-97ce-47be-9ada-573a4cfa0ae4" ] } ], "mendeley" : { "formattedCitation" : "(Burger &amp; Burge, 2015, S. 95)", "plainTextFormattedCitation" : "(Burger &amp; Burge, 2015, S. 95)" }, "properties" : { "noteIndex" : 0 }, "schema" : "https://github.com/citation-style-language/schema/raw/master/csl-citation.json" }</w:instrText>
      </w:r>
      <w:r>
        <w:fldChar w:fldCharType="separate"/>
      </w:r>
      <w:r w:rsidRPr="00C9030F">
        <w:rPr>
          <w:noProof/>
        </w:rPr>
        <w:t>(Burger &amp; Burge, 2015, S. 95)</w:t>
      </w:r>
      <w:r>
        <w:fldChar w:fldCharType="end"/>
      </w:r>
      <w:r>
        <w:t xml:space="preserve"> </w:t>
      </w:r>
    </w:p>
    <w:p w:rsidR="004B6C06" w:rsidRDefault="00C9030F" w:rsidP="004B6C06">
      <w:r>
        <w:t xml:space="preserve">In </w:t>
      </w:r>
      <w:r>
        <w:fldChar w:fldCharType="begin"/>
      </w:r>
      <w:r>
        <w:instrText xml:space="preserve"> REF _Ref475570236 \h </w:instrText>
      </w:r>
      <w:r>
        <w:fldChar w:fldCharType="separate"/>
      </w:r>
      <w:r>
        <w:t xml:space="preserve">Abbildung </w:t>
      </w:r>
      <w:r>
        <w:rPr>
          <w:noProof/>
        </w:rPr>
        <w:t>2</w:t>
      </w:r>
      <w:r>
        <w:fldChar w:fldCharType="end"/>
      </w:r>
      <w:r>
        <w:t xml:space="preserve"> hat die Filtermaske be</w:t>
      </w:r>
      <w:r>
        <w:t>i</w:t>
      </w:r>
      <w:r>
        <w:t>spielsweise eine Dimension von 3x3. Es werden acht Nachbarpixel einbezogen, man spricht auch von einer 8er Nachbarschaft.</w:t>
      </w:r>
    </w:p>
    <w:p w:rsidR="00C9030F" w:rsidRDefault="003E464E" w:rsidP="004B6C06">
      <w:r>
        <w:t xml:space="preserve">Die Operation, die ein Filter durchführt, entspricht mathematisch einer Faltung eines Bildes. </w:t>
      </w:r>
    </w:p>
    <w:p w:rsidR="003E464E" w:rsidRDefault="003E464E" w:rsidP="004B6C06">
      <w:r>
        <w:t>lineare Abhängigkeiten / Gauß als Beispiel</w:t>
      </w:r>
      <w:bookmarkStart w:id="16" w:name="_GoBack"/>
      <w:bookmarkEnd w:id="16"/>
    </w:p>
    <w:p w:rsidR="007E2F72" w:rsidRDefault="007E2F72" w:rsidP="007E2F72">
      <w:pPr>
        <w:pStyle w:val="berschrift4"/>
        <w:numPr>
          <w:ilvl w:val="3"/>
          <w:numId w:val="1"/>
        </w:numPr>
        <w:ind w:left="851" w:hanging="851"/>
        <w:jc w:val="left"/>
      </w:pPr>
      <w:r>
        <w:t>Morphologische</w:t>
      </w:r>
      <w:r>
        <w:t xml:space="preserve"> Filter</w:t>
      </w:r>
    </w:p>
    <w:p w:rsidR="00EF697B" w:rsidRDefault="00EF697B" w:rsidP="00CC2CC3"/>
    <w:p w:rsidR="000574AC" w:rsidRDefault="001124FE" w:rsidP="003C0107">
      <w:pPr>
        <w:pStyle w:val="berschrift3"/>
        <w:numPr>
          <w:ilvl w:val="2"/>
          <w:numId w:val="1"/>
        </w:numPr>
        <w:jc w:val="left"/>
      </w:pPr>
      <w:r>
        <w:lastRenderedPageBreak/>
        <w:t>Filter</w:t>
      </w:r>
    </w:p>
    <w:p w:rsidR="00C47698" w:rsidRDefault="00EA5EE8" w:rsidP="003C0107">
      <w:pPr>
        <w:pStyle w:val="berschrift2"/>
        <w:numPr>
          <w:ilvl w:val="1"/>
          <w:numId w:val="1"/>
        </w:numPr>
        <w:ind w:left="567" w:hanging="567"/>
        <w:jc w:val="left"/>
      </w:pPr>
      <w:r>
        <w:t>Maschinelles Lernen</w:t>
      </w:r>
    </w:p>
    <w:p w:rsidR="003D72AF" w:rsidRDefault="003D72AF" w:rsidP="003C0107">
      <w:pPr>
        <w:pStyle w:val="berschrift3"/>
        <w:numPr>
          <w:ilvl w:val="2"/>
          <w:numId w:val="1"/>
        </w:numPr>
        <w:jc w:val="left"/>
      </w:pPr>
      <w:bookmarkStart w:id="17" w:name="_Toc475533938"/>
      <w:r>
        <w:t>Grundlagen</w:t>
      </w:r>
    </w:p>
    <w:p w:rsidR="009E425E" w:rsidRDefault="009E425E" w:rsidP="003C0107">
      <w:pPr>
        <w:pStyle w:val="berschrift3"/>
        <w:numPr>
          <w:ilvl w:val="2"/>
          <w:numId w:val="1"/>
        </w:numPr>
        <w:jc w:val="left"/>
      </w:pPr>
      <w:r>
        <w:t>Feature</w:t>
      </w:r>
      <w:bookmarkEnd w:id="17"/>
      <w:r w:rsidR="003D72AF">
        <w:t>s</w:t>
      </w:r>
    </w:p>
    <w:p w:rsidR="00CD00B6" w:rsidRDefault="00CD00B6" w:rsidP="00CD00B6">
      <w:pPr>
        <w:pStyle w:val="berschrift4"/>
        <w:numPr>
          <w:ilvl w:val="3"/>
          <w:numId w:val="1"/>
        </w:numPr>
        <w:ind w:left="851" w:hanging="851"/>
      </w:pPr>
      <w:bookmarkStart w:id="18" w:name="_Ref471256776"/>
      <w:bookmarkStart w:id="19" w:name="_Toc475533939"/>
      <w:proofErr w:type="spellStart"/>
      <w:r w:rsidRPr="007A46DD">
        <w:t>Momentenbasierte</w:t>
      </w:r>
      <w:proofErr w:type="spellEnd"/>
      <w:r w:rsidRPr="007A46DD">
        <w:t xml:space="preserve"> geometrische Merkmale</w:t>
      </w:r>
    </w:p>
    <w:bookmarkEnd w:id="18"/>
    <w:bookmarkEnd w:id="19"/>
    <w:p w:rsidR="001753D2" w:rsidRDefault="001753D2" w:rsidP="00CD00B6">
      <w:pPr>
        <w:pStyle w:val="berschrift4"/>
      </w:pPr>
    </w:p>
    <w:p w:rsidR="00762551" w:rsidRDefault="00762551" w:rsidP="003C0107">
      <w:pPr>
        <w:pStyle w:val="berschrift3"/>
        <w:numPr>
          <w:ilvl w:val="2"/>
          <w:numId w:val="1"/>
        </w:numPr>
        <w:jc w:val="left"/>
      </w:pPr>
      <w:bookmarkStart w:id="20" w:name="_Toc475533940"/>
      <w:r>
        <w:t>Fourier-Transformation</w:t>
      </w:r>
      <w:bookmarkEnd w:id="20"/>
    </w:p>
    <w:p w:rsidR="00C255C0" w:rsidRPr="00C255C0" w:rsidRDefault="003666C8" w:rsidP="00C255C0">
      <w:pPr>
        <w:pStyle w:val="berschrift3"/>
        <w:numPr>
          <w:ilvl w:val="2"/>
          <w:numId w:val="1"/>
        </w:numPr>
        <w:jc w:val="left"/>
      </w:pPr>
      <w:bookmarkStart w:id="21" w:name="_Toc475533941"/>
      <w:r w:rsidRPr="003666C8">
        <w:t>Hauptkomponentenanalyse</w:t>
      </w:r>
      <w:bookmarkEnd w:id="21"/>
      <w:r w:rsidRPr="003666C8">
        <w:t> </w:t>
      </w:r>
    </w:p>
    <w:p w:rsidR="006A3746" w:rsidRDefault="00B45D13" w:rsidP="003C0107">
      <w:pPr>
        <w:pStyle w:val="berschrift2"/>
        <w:numPr>
          <w:ilvl w:val="1"/>
          <w:numId w:val="1"/>
        </w:numPr>
        <w:ind w:left="567" w:hanging="567"/>
        <w:jc w:val="left"/>
      </w:pPr>
      <w:bookmarkStart w:id="22" w:name="_Toc475533942"/>
      <w:r>
        <w:t>M</w:t>
      </w:r>
      <w:r w:rsidR="00A63531">
        <w:t>a</w:t>
      </w:r>
      <w:r w:rsidR="00ED188E">
        <w:t>s</w:t>
      </w:r>
      <w:r w:rsidR="00A63531">
        <w:t xml:space="preserve">chinelle </w:t>
      </w:r>
      <w:r w:rsidR="008A79BC">
        <w:t>Lernverfahren</w:t>
      </w:r>
      <w:bookmarkEnd w:id="22"/>
      <w:r w:rsidR="00FE2E17">
        <w:t xml:space="preserve"> </w:t>
      </w:r>
    </w:p>
    <w:p w:rsidR="00FE2E17" w:rsidRDefault="00FE2E17" w:rsidP="003C0107">
      <w:pPr>
        <w:jc w:val="left"/>
      </w:pPr>
      <w:r>
        <w:t>oder das hier Klassifizierung nennen?</w:t>
      </w:r>
    </w:p>
    <w:p w:rsidR="00594920" w:rsidRDefault="00594920" w:rsidP="003C0107">
      <w:pPr>
        <w:jc w:val="left"/>
      </w:pPr>
      <w:r w:rsidRPr="00594920">
        <w:t xml:space="preserve">Support </w:t>
      </w:r>
      <w:proofErr w:type="spellStart"/>
      <w:r w:rsidRPr="00594920">
        <w:t>vector</w:t>
      </w:r>
      <w:proofErr w:type="spellEnd"/>
      <w:r w:rsidRPr="00594920">
        <w:t xml:space="preserve"> </w:t>
      </w:r>
      <w:proofErr w:type="spellStart"/>
      <w:r w:rsidRPr="00594920">
        <w:t>machine</w:t>
      </w:r>
      <w:proofErr w:type="spellEnd"/>
      <w:r w:rsidRPr="00594920">
        <w:t>??</w:t>
      </w:r>
      <w:r>
        <w:t xml:space="preserve"> </w:t>
      </w:r>
      <w:r w:rsidR="00DE4643">
        <w:t>Pulse-</w:t>
      </w:r>
      <w:proofErr w:type="spellStart"/>
      <w:r w:rsidR="00DE4643">
        <w:t>coupled</w:t>
      </w:r>
      <w:proofErr w:type="spellEnd"/>
      <w:r w:rsidR="00DE4643">
        <w:t xml:space="preserve"> </w:t>
      </w:r>
      <w:proofErr w:type="spellStart"/>
      <w:r w:rsidR="00DE4643">
        <w:t>neural</w:t>
      </w:r>
      <w:proofErr w:type="spellEnd"/>
      <w:r w:rsidR="00DE4643">
        <w:t xml:space="preserve"> </w:t>
      </w:r>
      <w:proofErr w:type="spellStart"/>
      <w:r w:rsidR="00DE4643">
        <w:t>network</w:t>
      </w:r>
      <w:proofErr w:type="spellEnd"/>
      <w:r>
        <w:t>??</w:t>
      </w:r>
      <w:r w:rsidR="00AC09A5">
        <w:t xml:space="preserve"> </w:t>
      </w:r>
      <w:r>
        <w:t>[</w:t>
      </w:r>
      <w:proofErr w:type="spellStart"/>
      <w:r>
        <w:t>Leaf</w:t>
      </w:r>
      <w:proofErr w:type="spellEnd"/>
      <w:r>
        <w:t xml:space="preserve"> </w:t>
      </w:r>
      <w:proofErr w:type="spellStart"/>
      <w:r>
        <w:t>recognition</w:t>
      </w:r>
      <w:proofErr w:type="spellEnd"/>
      <w:r>
        <w:t xml:space="preserve"> </w:t>
      </w:r>
      <w:proofErr w:type="spellStart"/>
      <w:r>
        <w:t>based</w:t>
      </w:r>
      <w:proofErr w:type="spellEnd"/>
      <w:r>
        <w:t xml:space="preserve"> on PCNN]</w:t>
      </w:r>
    </w:p>
    <w:p w:rsidR="00A17938" w:rsidRPr="00594920" w:rsidRDefault="00A17938" w:rsidP="003C0107">
      <w:pPr>
        <w:jc w:val="left"/>
      </w:pPr>
      <w:r>
        <w:t xml:space="preserve">Features einfach </w:t>
      </w:r>
      <w:proofErr w:type="spellStart"/>
      <w:r>
        <w:t>reinschmeissen</w:t>
      </w:r>
      <w:proofErr w:type="spellEnd"/>
      <w:r>
        <w:t>? (</w:t>
      </w:r>
      <w:proofErr w:type="spellStart"/>
      <w:r>
        <w:t>zB</w:t>
      </w:r>
      <w:proofErr w:type="spellEnd"/>
      <w:r>
        <w:t xml:space="preserve"> Blattadern extrahieren und rein damit)</w:t>
      </w:r>
    </w:p>
    <w:p w:rsidR="006A3746" w:rsidRDefault="00F46CDA" w:rsidP="003C0107">
      <w:pPr>
        <w:pStyle w:val="berschrift3"/>
        <w:numPr>
          <w:ilvl w:val="2"/>
          <w:numId w:val="1"/>
        </w:numPr>
        <w:jc w:val="left"/>
      </w:pPr>
      <w:bookmarkStart w:id="23" w:name="_Toc475533943"/>
      <w:proofErr w:type="spellStart"/>
      <w:r>
        <w:t>Klassifikatoren</w:t>
      </w:r>
      <w:bookmarkEnd w:id="23"/>
      <w:proofErr w:type="spellEnd"/>
    </w:p>
    <w:p w:rsidR="00620409" w:rsidRDefault="00620409" w:rsidP="003C0107">
      <w:pPr>
        <w:pStyle w:val="berschrift4"/>
        <w:numPr>
          <w:ilvl w:val="3"/>
          <w:numId w:val="1"/>
        </w:numPr>
        <w:ind w:left="851" w:hanging="851"/>
        <w:jc w:val="left"/>
      </w:pPr>
      <w:bookmarkStart w:id="24" w:name="_Toc475533944"/>
      <w:r>
        <w:t xml:space="preserve">MMC </w:t>
      </w:r>
      <w:proofErr w:type="spellStart"/>
      <w:r>
        <w:t>Hypersphere</w:t>
      </w:r>
      <w:proofErr w:type="spellEnd"/>
      <w:r>
        <w:t>???</w:t>
      </w:r>
      <w:bookmarkEnd w:id="24"/>
    </w:p>
    <w:p w:rsidR="00F247E1" w:rsidRDefault="0013292B" w:rsidP="003C0107">
      <w:pPr>
        <w:pStyle w:val="berschrift4"/>
        <w:numPr>
          <w:ilvl w:val="3"/>
          <w:numId w:val="1"/>
        </w:numPr>
        <w:ind w:left="851" w:hanging="851"/>
        <w:jc w:val="left"/>
      </w:pPr>
      <w:bookmarkStart w:id="25" w:name="_Toc475533945"/>
      <w:r>
        <w:t xml:space="preserve">Support </w:t>
      </w:r>
      <w:proofErr w:type="spellStart"/>
      <w:r>
        <w:t>Vector</w:t>
      </w:r>
      <w:proofErr w:type="spellEnd"/>
      <w:r>
        <w:t xml:space="preserve"> </w:t>
      </w:r>
      <w:proofErr w:type="spellStart"/>
      <w:r>
        <w:t>Machine</w:t>
      </w:r>
      <w:bookmarkEnd w:id="25"/>
      <w:proofErr w:type="spellEnd"/>
    </w:p>
    <w:p w:rsidR="00637DD4" w:rsidRDefault="007E5E7B" w:rsidP="003C0107">
      <w:pPr>
        <w:pStyle w:val="berschrift4"/>
        <w:numPr>
          <w:ilvl w:val="3"/>
          <w:numId w:val="1"/>
        </w:numPr>
        <w:ind w:left="851" w:hanging="851"/>
        <w:jc w:val="left"/>
      </w:pPr>
      <w:bookmarkStart w:id="26" w:name="_Toc475533946"/>
      <w:r>
        <w:t>k-</w:t>
      </w:r>
      <w:proofErr w:type="spellStart"/>
      <w:r>
        <w:t>nearest</w:t>
      </w:r>
      <w:proofErr w:type="spellEnd"/>
      <w:r>
        <w:t xml:space="preserve"> </w:t>
      </w:r>
      <w:proofErr w:type="spellStart"/>
      <w:r>
        <w:t>neighbours</w:t>
      </w:r>
      <w:bookmarkEnd w:id="26"/>
      <w:proofErr w:type="spellEnd"/>
    </w:p>
    <w:p w:rsidR="00637DD4" w:rsidRPr="00637DD4" w:rsidRDefault="00637DD4" w:rsidP="003C0107">
      <w:pPr>
        <w:jc w:val="left"/>
      </w:pPr>
    </w:p>
    <w:p w:rsidR="006A3746" w:rsidRDefault="00EA12A5" w:rsidP="003C0107">
      <w:pPr>
        <w:pStyle w:val="berschrift3"/>
        <w:numPr>
          <w:ilvl w:val="2"/>
          <w:numId w:val="1"/>
        </w:numPr>
        <w:jc w:val="left"/>
      </w:pPr>
      <w:bookmarkStart w:id="27" w:name="_Toc475533947"/>
      <w:r>
        <w:t xml:space="preserve">Künstliche </w:t>
      </w:r>
      <w:r w:rsidR="00552480">
        <w:t>Neuronale Netze</w:t>
      </w:r>
      <w:r w:rsidR="00BF3236">
        <w:t xml:space="preserve"> (</w:t>
      </w:r>
      <w:r w:rsidR="009D7CFA">
        <w:t>teilweise</w:t>
      </w:r>
      <w:r w:rsidR="00BF3236">
        <w:t xml:space="preserve"> auch </w:t>
      </w:r>
      <w:proofErr w:type="spellStart"/>
      <w:r w:rsidR="00FA1F6F">
        <w:t>Klassifikatoren</w:t>
      </w:r>
      <w:proofErr w:type="spellEnd"/>
      <w:r w:rsidR="00BF3236">
        <w:t>?)</w:t>
      </w:r>
      <w:bookmarkEnd w:id="27"/>
    </w:p>
    <w:p w:rsidR="00A7316E" w:rsidRPr="00A7316E" w:rsidRDefault="00A7316E" w:rsidP="003C0107">
      <w:pPr>
        <w:jc w:val="left"/>
      </w:pPr>
      <w:r>
        <w:t xml:space="preserve">wäre gut, das von den anderen </w:t>
      </w:r>
      <w:proofErr w:type="spellStart"/>
      <w:r>
        <w:t>Klassifizierern</w:t>
      </w:r>
      <w:proofErr w:type="spellEnd"/>
      <w:r>
        <w:t xml:space="preserve"> zu trennen</w:t>
      </w:r>
    </w:p>
    <w:p w:rsidR="00853F35" w:rsidRDefault="00853F35" w:rsidP="003C0107">
      <w:pPr>
        <w:pStyle w:val="berschrift4"/>
        <w:numPr>
          <w:ilvl w:val="3"/>
          <w:numId w:val="1"/>
        </w:numPr>
        <w:ind w:left="851" w:hanging="851"/>
        <w:jc w:val="left"/>
      </w:pPr>
      <w:bookmarkStart w:id="28" w:name="_Toc475533948"/>
      <w:proofErr w:type="spellStart"/>
      <w:r>
        <w:lastRenderedPageBreak/>
        <w:t>MultiLayerPerceptrons</w:t>
      </w:r>
      <w:bookmarkEnd w:id="28"/>
      <w:proofErr w:type="spellEnd"/>
    </w:p>
    <w:p w:rsidR="004521D0" w:rsidRDefault="004521D0" w:rsidP="003C0107">
      <w:pPr>
        <w:pStyle w:val="berschrift4"/>
        <w:numPr>
          <w:ilvl w:val="3"/>
          <w:numId w:val="1"/>
        </w:numPr>
        <w:ind w:left="851" w:hanging="851"/>
        <w:jc w:val="left"/>
      </w:pPr>
      <w:bookmarkStart w:id="29" w:name="_Toc475533949"/>
      <w:r>
        <w:t>PNN</w:t>
      </w:r>
      <w:bookmarkEnd w:id="29"/>
    </w:p>
    <w:p w:rsidR="00122D0F" w:rsidRPr="00122D0F" w:rsidRDefault="00122D0F" w:rsidP="00122D0F">
      <w:pPr>
        <w:pStyle w:val="berschrift4"/>
        <w:numPr>
          <w:ilvl w:val="3"/>
          <w:numId w:val="1"/>
        </w:numPr>
        <w:ind w:left="851" w:hanging="851"/>
        <w:jc w:val="left"/>
      </w:pPr>
      <w:bookmarkStart w:id="30" w:name="_Toc475533950"/>
      <w:r>
        <w:t>PCNN</w:t>
      </w:r>
      <w:bookmarkEnd w:id="30"/>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1" w:name="_Toc475533951"/>
      <w:r>
        <w:t>Konzeption</w:t>
      </w:r>
      <w:bookmarkEnd w:id="31"/>
    </w:p>
    <w:p w:rsidR="00A64565" w:rsidRDefault="00A64565" w:rsidP="003C0107">
      <w:pPr>
        <w:pStyle w:val="berschrift2"/>
        <w:numPr>
          <w:ilvl w:val="1"/>
          <w:numId w:val="1"/>
        </w:numPr>
        <w:ind w:left="567" w:hanging="567"/>
        <w:jc w:val="left"/>
      </w:pPr>
      <w:bookmarkStart w:id="32" w:name="_Toc475533952"/>
      <w:r>
        <w:t>Zielstellung</w:t>
      </w:r>
      <w:bookmarkEnd w:id="32"/>
    </w:p>
    <w:p w:rsidR="00BE65E3" w:rsidRDefault="00FB4799" w:rsidP="00FB4799">
      <w:r>
        <w:t>abbilden, wie Mensch Blätter unterscheidet</w:t>
      </w:r>
      <w:r w:rsidR="00BE65E3">
        <w:t xml:space="preserve"> -&gt; </w:t>
      </w:r>
      <w:r w:rsidR="00D704D9">
        <w:t xml:space="preserve">möglichst </w:t>
      </w:r>
      <w:r w:rsidR="00BE65E3">
        <w:t xml:space="preserve">viel „Domänenwissen“ in </w:t>
      </w:r>
      <w:proofErr w:type="spellStart"/>
      <w:r w:rsidR="00BE65E3">
        <w:t>features</w:t>
      </w:r>
      <w:proofErr w:type="spellEnd"/>
      <w:r w:rsidR="00BE65E3">
        <w:t xml:space="preserve"> packen</w:t>
      </w:r>
    </w:p>
    <w:p w:rsidR="00BB5E4D" w:rsidRDefault="00BB5E4D" w:rsidP="00FB4799">
      <w:r>
        <w:t>keine Aussage über Größe möglich</w:t>
      </w:r>
    </w:p>
    <w:p w:rsidR="00625015" w:rsidRDefault="00625015" w:rsidP="00FB4799">
      <w:r>
        <w:t>Konzentration auf Form der Blattspreite, da sehr variabel</w:t>
      </w:r>
    </w:p>
    <w:p w:rsidR="00380D4D" w:rsidRDefault="00380D4D" w:rsidP="00FB4799">
      <w:r>
        <w:t>Blätter einzeln betrachten, Anordnung fällt somit weg. Aber: zusammengesetzte Blätter auch als solche betrachten</w:t>
      </w:r>
      <w:r w:rsidR="001C6262">
        <w:t xml:space="preserve"> (nicht Blättchen</w:t>
      </w:r>
      <w:r w:rsidR="005A36FC">
        <w:t xml:space="preserve"> einzeln</w:t>
      </w:r>
      <w:r w:rsidR="001C6262">
        <w:t>)</w:t>
      </w:r>
    </w:p>
    <w:p w:rsidR="00C965C0" w:rsidRDefault="00C965C0" w:rsidP="00FB4799">
      <w:r>
        <w:t>keine Metamorphosen</w:t>
      </w:r>
    </w:p>
    <w:p w:rsidR="00E05C22" w:rsidRPr="00FB4799" w:rsidRDefault="00E05C22" w:rsidP="00FB4799">
      <w:r>
        <w:t xml:space="preserve">Fotos </w:t>
      </w:r>
      <w:proofErr w:type="spellStart"/>
      <w:r>
        <w:t>einzelstehender</w:t>
      </w:r>
      <w:proofErr w:type="spellEnd"/>
      <w:r>
        <w:t xml:space="preserve"> Blätter</w:t>
      </w:r>
    </w:p>
    <w:p w:rsidR="00176E70" w:rsidRDefault="00E05C22" w:rsidP="003C0107">
      <w:pPr>
        <w:pStyle w:val="berschrift2"/>
        <w:numPr>
          <w:ilvl w:val="1"/>
          <w:numId w:val="1"/>
        </w:numPr>
        <w:ind w:left="567" w:hanging="567"/>
        <w:jc w:val="left"/>
      </w:pPr>
      <w:r>
        <w:t>Testumgebung</w:t>
      </w:r>
    </w:p>
    <w:p w:rsidR="00E05C22" w:rsidRDefault="00F81975" w:rsidP="00E05C22">
      <w:r>
        <w:t xml:space="preserve">aus </w:t>
      </w:r>
      <w:r w:rsidR="00E05C22">
        <w:t>Oberfläche</w:t>
      </w:r>
      <w:r>
        <w:t xml:space="preserve"> heraus Segmentierung testen, Features extrahieren/kombinieren, Training starten</w:t>
      </w:r>
    </w:p>
    <w:p w:rsidR="00E05C22" w:rsidRPr="00E05C22" w:rsidRDefault="00F81975" w:rsidP="00E05C22">
      <w:proofErr w:type="spellStart"/>
      <w:r>
        <w:t>Unittests</w:t>
      </w:r>
      <w:proofErr w:type="spellEnd"/>
    </w:p>
    <w:p w:rsidR="00272311" w:rsidRDefault="00272311" w:rsidP="003C0107">
      <w:pPr>
        <w:pStyle w:val="berschrift2"/>
        <w:numPr>
          <w:ilvl w:val="1"/>
          <w:numId w:val="1"/>
        </w:numPr>
        <w:ind w:left="567" w:hanging="567"/>
        <w:jc w:val="left"/>
      </w:pPr>
      <w:bookmarkStart w:id="33" w:name="_Toc475533957"/>
      <w:r>
        <w:t>Vorhandene</w:t>
      </w:r>
      <w:r w:rsidR="006E3786">
        <w:t xml:space="preserve"> Lösungen</w:t>
      </w:r>
      <w:bookmarkEnd w:id="33"/>
      <w:r w:rsidR="00E05C22">
        <w:t xml:space="preserve"> (oder Einordnung in Konte</w:t>
      </w:r>
      <w:r w:rsidR="00EE3A81">
        <w:t>x</w:t>
      </w:r>
      <w:r w:rsidR="00E05C22">
        <w:t>t oder so)</w:t>
      </w:r>
    </w:p>
    <w:p w:rsidR="00B56EAB" w:rsidRDefault="00B56EAB" w:rsidP="003C0107">
      <w:pPr>
        <w:pStyle w:val="berschrift3"/>
        <w:numPr>
          <w:ilvl w:val="2"/>
          <w:numId w:val="1"/>
        </w:numPr>
        <w:jc w:val="left"/>
      </w:pPr>
      <w:bookmarkStart w:id="34" w:name="_Toc475533958"/>
      <w:r>
        <w:t>Überblick</w:t>
      </w:r>
      <w:bookmarkEnd w:id="34"/>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lastRenderedPageBreak/>
        <w:t xml:space="preserve">Um die Blätter einheitlich beschreiben zu können, müssen die Deskriptoren unabhängig von Skalierung, </w:t>
      </w:r>
      <w:r w:rsidR="00C716E5">
        <w:t xml:space="preserve">Rotation </w:t>
      </w:r>
      <w:proofErr w:type="gramStart"/>
      <w:r w:rsidR="00C716E5">
        <w:t>und ?</w:t>
      </w:r>
      <w:proofErr w:type="gramEnd"/>
      <w:r w:rsidR="00C716E5">
        <w:t xml:space="preserve">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proofErr w:type="spellStart"/>
            <w:r>
              <w:t>preprocessing</w:t>
            </w:r>
            <w:proofErr w:type="spellEnd"/>
          </w:p>
        </w:tc>
        <w:tc>
          <w:tcPr>
            <w:tcW w:w="2373" w:type="dxa"/>
          </w:tcPr>
          <w:p w:rsidR="001F4093" w:rsidRDefault="001F4093" w:rsidP="003C0107">
            <w:pPr>
              <w:jc w:val="left"/>
            </w:pPr>
            <w:r>
              <w:t>Deskriptoren</w:t>
            </w:r>
          </w:p>
        </w:tc>
        <w:tc>
          <w:tcPr>
            <w:tcW w:w="1231" w:type="dxa"/>
          </w:tcPr>
          <w:p w:rsidR="001F4093" w:rsidRDefault="001F4093" w:rsidP="003C0107">
            <w:pPr>
              <w:jc w:val="left"/>
            </w:pPr>
            <w:proofErr w:type="spellStart"/>
            <w:r>
              <w:t>Klassifik</w:t>
            </w:r>
            <w:r>
              <w:t>a</w:t>
            </w:r>
            <w:r>
              <w:t>toren</w:t>
            </w:r>
            <w:proofErr w:type="spellEnd"/>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xml:space="preserve">- Graustufen, </w:t>
            </w:r>
            <w:proofErr w:type="spellStart"/>
            <w:r>
              <w:t>Binarisierung</w:t>
            </w:r>
            <w:proofErr w:type="spellEnd"/>
            <w:r>
              <w:t>, Kontur</w:t>
            </w:r>
          </w:p>
          <w:p w:rsidR="001F4093" w:rsidRDefault="001F4093" w:rsidP="003C0107">
            <w:pPr>
              <w:jc w:val="left"/>
            </w:pPr>
            <w:r>
              <w:t>- Blatt rotiert, so dass Hauptachse ausgerichtet zu horizontaler Achse</w:t>
            </w:r>
          </w:p>
          <w:p w:rsidR="001F4093" w:rsidRDefault="001F4093" w:rsidP="003C0107">
            <w:pPr>
              <w:jc w:val="left"/>
            </w:pPr>
            <w:r>
              <w:t xml:space="preserve">- Beschneidung auf BB-Größe, Skalierung auf </w:t>
            </w:r>
            <w:proofErr w:type="spellStart"/>
            <w:r>
              <w:t>einheitl</w:t>
            </w:r>
            <w:proofErr w:type="spellEnd"/>
            <w:r>
              <w:t>. Auflösung (7 „</w:t>
            </w:r>
            <w:proofErr w:type="spellStart"/>
            <w:r>
              <w:t>slots</w:t>
            </w:r>
            <w:proofErr w:type="spellEnd"/>
            <w:r>
              <w:t xml:space="preserve">“ mit max. 300 </w:t>
            </w:r>
            <w:proofErr w:type="spellStart"/>
            <w:r>
              <w:t>px</w:t>
            </w:r>
            <w:proofErr w:type="spellEnd"/>
            <w:r>
              <w:t>)</w:t>
            </w:r>
          </w:p>
        </w:tc>
        <w:tc>
          <w:tcPr>
            <w:tcW w:w="2373" w:type="dxa"/>
          </w:tcPr>
          <w:p w:rsidR="001F4093" w:rsidRDefault="001F4093" w:rsidP="003C0107">
            <w:pPr>
              <w:jc w:val="left"/>
            </w:pPr>
            <w:r>
              <w:t xml:space="preserve">-Textur: Gabor-Filter, </w:t>
            </w:r>
            <w:r w:rsidRPr="00551A9C">
              <w:rPr>
                <w:color w:val="00B050"/>
              </w:rPr>
              <w:t xml:space="preserve">Gray </w:t>
            </w:r>
            <w:proofErr w:type="spellStart"/>
            <w:r w:rsidRPr="00551A9C">
              <w:rPr>
                <w:color w:val="00B050"/>
              </w:rPr>
              <w:t>level</w:t>
            </w:r>
            <w:proofErr w:type="spellEnd"/>
            <w:r w:rsidRPr="00551A9C">
              <w:rPr>
                <w:color w:val="00B050"/>
              </w:rPr>
              <w:t xml:space="preserve"> </w:t>
            </w:r>
            <w:proofErr w:type="spellStart"/>
            <w:r w:rsidRPr="00551A9C">
              <w:rPr>
                <w:color w:val="00B050"/>
              </w:rPr>
              <w:t>co-occurrencematrix</w:t>
            </w:r>
            <w:proofErr w:type="spellEnd"/>
          </w:p>
          <w:p w:rsidR="001F4093" w:rsidRDefault="001F4093" w:rsidP="003C0107">
            <w:pPr>
              <w:jc w:val="left"/>
            </w:pPr>
            <w:r>
              <w:t xml:space="preserve">-Form: </w:t>
            </w:r>
            <w:proofErr w:type="spellStart"/>
            <w:r w:rsidRPr="00551A9C">
              <w:rPr>
                <w:color w:val="00B050"/>
              </w:rPr>
              <w:t>Curvelet</w:t>
            </w:r>
            <w:proofErr w:type="spellEnd"/>
            <w:r w:rsidRPr="00551A9C">
              <w:rPr>
                <w:color w:val="00B050"/>
              </w:rPr>
              <w:t>-Transform</w:t>
            </w:r>
            <w:r>
              <w:t>, Hu-Momente</w:t>
            </w:r>
          </w:p>
          <w:p w:rsidR="001F4093" w:rsidRDefault="001F4093" w:rsidP="003C0107">
            <w:pPr>
              <w:jc w:val="left"/>
            </w:pPr>
            <w:r>
              <w:t xml:space="preserve">- </w:t>
            </w:r>
            <w:proofErr w:type="spellStart"/>
            <w:r>
              <w:t>komibinierter</w:t>
            </w:r>
            <w:proofErr w:type="spellEnd"/>
            <w:r>
              <w:t xml:space="preserve"> </w:t>
            </w:r>
            <w:proofErr w:type="spellStart"/>
            <w:r>
              <w:t>Featurevektor</w:t>
            </w:r>
            <w:proofErr w:type="spellEnd"/>
            <w:r>
              <w:t xml:space="preserve"> aus beiden</w:t>
            </w:r>
          </w:p>
        </w:tc>
        <w:tc>
          <w:tcPr>
            <w:tcW w:w="1231" w:type="dxa"/>
          </w:tcPr>
          <w:p w:rsidR="001F4093" w:rsidRDefault="001F4093" w:rsidP="003C0107">
            <w:pPr>
              <w:jc w:val="left"/>
            </w:pPr>
            <w:r>
              <w:t>-MLP</w:t>
            </w:r>
          </w:p>
          <w:p w:rsidR="001F4093" w:rsidRDefault="001F4093" w:rsidP="003C0107">
            <w:pPr>
              <w:jc w:val="left"/>
            </w:pPr>
            <w:r>
              <w:t>-</w:t>
            </w:r>
            <w:proofErr w:type="spellStart"/>
            <w:r>
              <w:t>neuro</w:t>
            </w:r>
            <w:proofErr w:type="spellEnd"/>
            <w:r>
              <w:t xml:space="preserve"> </w:t>
            </w:r>
            <w:proofErr w:type="spellStart"/>
            <w:r>
              <w:t>fuzzy</w:t>
            </w:r>
            <w:proofErr w:type="spellEnd"/>
            <w:r>
              <w:t xml:space="preserve"> </w:t>
            </w:r>
            <w:proofErr w:type="spellStart"/>
            <w:r>
              <w:t>classifier</w:t>
            </w:r>
            <w:proofErr w:type="spellEnd"/>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o.\u00a0J.)", "plainTextFormattedCitation" : "(Du, Wang, &amp; Zhang, o.\u00a0J.)", "previouslyFormattedCitation" : "(Du, Wang, &amp; Zhang, o.\u00a0J.)" }, "properties" : { "noteIndex" : 0 }, "schema" : "https://github.com/citation-style-language/schema/raw/master/csl-citation.json" }</w:instrText>
            </w:r>
            <w:r>
              <w:fldChar w:fldCharType="separate"/>
            </w:r>
            <w:r w:rsidR="00BF46B9" w:rsidRPr="00BF46B9">
              <w:rPr>
                <w:noProof/>
              </w:rPr>
              <w:t>(Du, Wang, &amp; Zhang, o. J.)</w:t>
            </w:r>
            <w:r>
              <w:fldChar w:fldCharType="end"/>
            </w:r>
          </w:p>
        </w:tc>
        <w:tc>
          <w:tcPr>
            <w:tcW w:w="2823" w:type="dxa"/>
          </w:tcPr>
          <w:p w:rsidR="001F4093" w:rsidRDefault="001F4093" w:rsidP="003C0107">
            <w:pPr>
              <w:jc w:val="left"/>
            </w:pPr>
            <w:r>
              <w:t xml:space="preserve">Graustufen, </w:t>
            </w:r>
            <w:proofErr w:type="spellStart"/>
            <w:r>
              <w:t>Binarisierung</w:t>
            </w:r>
            <w:proofErr w:type="spellEnd"/>
            <w:r>
              <w:t xml:space="preserve">, Kontur, Region </w:t>
            </w:r>
            <w:proofErr w:type="spellStart"/>
            <w:r>
              <w:t>of</w:t>
            </w:r>
            <w:proofErr w:type="spellEnd"/>
            <w:r>
              <w:t xml:space="preserve"> Interest</w:t>
            </w:r>
          </w:p>
        </w:tc>
        <w:tc>
          <w:tcPr>
            <w:tcW w:w="2373" w:type="dxa"/>
          </w:tcPr>
          <w:p w:rsidR="001F4093" w:rsidRDefault="001F4093" w:rsidP="003C0107">
            <w:pPr>
              <w:jc w:val="left"/>
            </w:pPr>
            <w:r>
              <w:t xml:space="preserve">geometrische </w:t>
            </w:r>
            <w:proofErr w:type="spellStart"/>
            <w:r>
              <w:t>features</w:t>
            </w:r>
            <w:proofErr w:type="spellEnd"/>
            <w:r>
              <w:t>, invariante Features (Hu-Momente)</w:t>
            </w:r>
          </w:p>
        </w:tc>
        <w:tc>
          <w:tcPr>
            <w:tcW w:w="1231" w:type="dxa"/>
          </w:tcPr>
          <w:p w:rsidR="001F4093" w:rsidRDefault="001F4093" w:rsidP="003C0107">
            <w:pPr>
              <w:jc w:val="left"/>
            </w:pPr>
            <w:proofErr w:type="spellStart"/>
            <w:r w:rsidRPr="00551A9C">
              <w:rPr>
                <w:color w:val="00B050"/>
              </w:rPr>
              <w:t>moving</w:t>
            </w:r>
            <w:proofErr w:type="spellEnd"/>
            <w:r w:rsidRPr="00551A9C">
              <w:rPr>
                <w:color w:val="00B050"/>
              </w:rPr>
              <w:t xml:space="preserve"> median </w:t>
            </w:r>
            <w:proofErr w:type="spellStart"/>
            <w:r w:rsidRPr="00551A9C">
              <w:rPr>
                <w:color w:val="00B050"/>
              </w:rPr>
              <w:t>center</w:t>
            </w:r>
            <w:proofErr w:type="spellEnd"/>
            <w:r w:rsidRPr="00551A9C">
              <w:rPr>
                <w:color w:val="00B050"/>
              </w:rPr>
              <w:t xml:space="preserve"> </w:t>
            </w:r>
            <w:proofErr w:type="spellStart"/>
            <w:r w:rsidRPr="00551A9C">
              <w:rPr>
                <w:color w:val="00B050"/>
              </w:rPr>
              <w:t>hype</w:t>
            </w:r>
            <w:r w:rsidRPr="00551A9C">
              <w:rPr>
                <w:color w:val="00B050"/>
              </w:rPr>
              <w:t>r</w:t>
            </w:r>
            <w:r w:rsidRPr="00551A9C">
              <w:rPr>
                <w:color w:val="00B050"/>
              </w:rPr>
              <w:t>spheres</w:t>
            </w:r>
            <w:proofErr w:type="spellEnd"/>
            <w:r w:rsidRPr="00551A9C">
              <w:rPr>
                <w:color w:val="00B050"/>
              </w:rPr>
              <w:t xml:space="preserve">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o.\u00a0J.)", "plainTextFormattedCitation" : "(Han, Chee, Chan, Wilkin, &amp; Remagnino, o.\u00a0J.)", "previouslyFormattedCitation" : "(Han, Chee, Chan, Wilkin, &amp; Remagnino, o.\u00a0J.)" }, "properties" : { "noteIndex" : 0 }, "schema" : "https://github.com/citation-style-language/schema/raw/master/csl-citation.json" }</w:instrText>
            </w:r>
            <w:r>
              <w:fldChar w:fldCharType="separate"/>
            </w:r>
            <w:r w:rsidR="00BF46B9" w:rsidRPr="00BF46B9">
              <w:rPr>
                <w:noProof/>
              </w:rPr>
              <w:t>(Han, Chee, Chan, Wilkin, &amp; Remagnino, o. J.)</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proofErr w:type="spellStart"/>
            <w:r>
              <w:t>unüberwachte</w:t>
            </w:r>
            <w:proofErr w:type="spellEnd"/>
            <w:r>
              <w:t xml:space="preserve"> Features ermittelt durch </w:t>
            </w:r>
            <w:proofErr w:type="spellStart"/>
            <w:r w:rsidRPr="00CE247C">
              <w:rPr>
                <w:color w:val="00B050"/>
              </w:rPr>
              <w:t>convolutional</w:t>
            </w:r>
            <w:proofErr w:type="spellEnd"/>
            <w:r w:rsidRPr="00CE247C">
              <w:rPr>
                <w:color w:val="00B050"/>
              </w:rPr>
              <w:t xml:space="preserve"> </w:t>
            </w:r>
            <w:proofErr w:type="spellStart"/>
            <w:r w:rsidRPr="00CE247C">
              <w:rPr>
                <w:color w:val="00B050"/>
              </w:rPr>
              <w:t>neural</w:t>
            </w:r>
            <w:proofErr w:type="spellEnd"/>
            <w:r w:rsidRPr="00CE247C">
              <w:rPr>
                <w:color w:val="00B050"/>
              </w:rPr>
              <w:t xml:space="preserve"> </w:t>
            </w:r>
            <w:proofErr w:type="spellStart"/>
            <w:r w:rsidRPr="00CE247C">
              <w:rPr>
                <w:color w:val="00B050"/>
              </w:rPr>
              <w:t>networks</w:t>
            </w:r>
            <w:proofErr w:type="spellEnd"/>
            <w:r>
              <w:rPr>
                <w:color w:val="00B050"/>
              </w:rPr>
              <w:t xml:space="preserve"> (CNN)</w:t>
            </w:r>
          </w:p>
        </w:tc>
        <w:tc>
          <w:tcPr>
            <w:tcW w:w="1231" w:type="dxa"/>
          </w:tcPr>
          <w:p w:rsidR="001F4093" w:rsidRDefault="001F4093" w:rsidP="003C0107">
            <w:pPr>
              <w:jc w:val="left"/>
            </w:pPr>
            <w:r>
              <w:t>multi-</w:t>
            </w:r>
            <w:proofErr w:type="spellStart"/>
            <w:r>
              <w:t>layered</w:t>
            </w:r>
            <w:proofErr w:type="spellEnd"/>
            <w:r>
              <w:t xml:space="preserve"> </w:t>
            </w:r>
            <w:proofErr w:type="spellStart"/>
            <w:r>
              <w:t>deconvol</w:t>
            </w:r>
            <w:r>
              <w:t>u</w:t>
            </w:r>
            <w:r>
              <w:t>tional</w:t>
            </w:r>
            <w:proofErr w:type="spellEnd"/>
            <w:r>
              <w:t xml:space="preserve"> </w:t>
            </w:r>
            <w:proofErr w:type="spellStart"/>
            <w:r>
              <w:t>network</w:t>
            </w:r>
            <w:proofErr w:type="spellEnd"/>
          </w:p>
        </w:tc>
        <w:tc>
          <w:tcPr>
            <w:tcW w:w="1052" w:type="dxa"/>
          </w:tcPr>
          <w:p w:rsidR="001F4093" w:rsidRDefault="001F4093" w:rsidP="003C0107">
            <w:pPr>
              <w:jc w:val="left"/>
            </w:pPr>
            <w:r>
              <w:t xml:space="preserve">Royal </w:t>
            </w:r>
            <w:proofErr w:type="spellStart"/>
            <w:r>
              <w:t>Botanic</w:t>
            </w:r>
            <w:proofErr w:type="spellEnd"/>
            <w:r>
              <w:t xml:space="preserve"> </w:t>
            </w:r>
            <w:proofErr w:type="spellStart"/>
            <w:r>
              <w:t>Gardens</w:t>
            </w:r>
            <w:proofErr w:type="spellEnd"/>
            <w:r>
              <w:t xml:space="preserve"> </w:t>
            </w:r>
            <w:proofErr w:type="spellStart"/>
            <w:r>
              <w:t>Kew</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w:t>
            </w:r>
            <w:proofErr w:type="spellStart"/>
            <w:r w:rsidRPr="00F45475">
              <w:t>noise</w:t>
            </w:r>
            <w:proofErr w:type="spellEnd"/>
            <w:r w:rsidRPr="00F45475">
              <w:t xml:space="preserve"> </w:t>
            </w:r>
            <w:proofErr w:type="spellStart"/>
            <w:r w:rsidRPr="00F45475">
              <w:t>reduction</w:t>
            </w:r>
            <w:proofErr w:type="spellEnd"/>
            <w:r w:rsidRPr="00F45475">
              <w:t xml:space="preserve">, </w:t>
            </w:r>
            <w:r>
              <w:t>Kontur, Glättung</w:t>
            </w:r>
            <w:r w:rsidRPr="00F45475">
              <w:t xml:space="preserve"> </w:t>
            </w:r>
            <w:proofErr w:type="spellStart"/>
            <w:r w:rsidRPr="00F45475">
              <w:t>and</w:t>
            </w:r>
            <w:proofErr w:type="spellEnd"/>
            <w:r w:rsidRPr="00F45475">
              <w:t xml:space="preserve"> </w:t>
            </w:r>
            <w:proofErr w:type="spellStart"/>
            <w:r w:rsidRPr="00F45475">
              <w:t>corner</w:t>
            </w:r>
            <w:proofErr w:type="spellEnd"/>
            <w:r w:rsidRPr="00F45475">
              <w:t xml:space="preserve"> </w:t>
            </w:r>
            <w:proofErr w:type="spellStart"/>
            <w:r w:rsidRPr="00F45475">
              <w:t>region</w:t>
            </w:r>
            <w:proofErr w:type="spellEnd"/>
            <w:r w:rsidRPr="00F45475">
              <w:t xml:space="preserve"> </w:t>
            </w:r>
            <w:proofErr w:type="spellStart"/>
            <w:r w:rsidRPr="00F45475">
              <w:t>detection</w:t>
            </w:r>
            <w:proofErr w:type="spellEnd"/>
          </w:p>
        </w:tc>
        <w:tc>
          <w:tcPr>
            <w:tcW w:w="2373" w:type="dxa"/>
          </w:tcPr>
          <w:p w:rsidR="001F4093" w:rsidRDefault="001F4093" w:rsidP="003C0107">
            <w:pPr>
              <w:jc w:val="left"/>
            </w:pPr>
            <w:r>
              <w:t xml:space="preserve">invariante Momente, </w:t>
            </w:r>
            <w:r w:rsidRPr="004100E9">
              <w:t>Multi-</w:t>
            </w:r>
            <w:proofErr w:type="spellStart"/>
            <w:r w:rsidRPr="004100E9">
              <w:t>scale</w:t>
            </w:r>
            <w:proofErr w:type="spellEnd"/>
            <w:r w:rsidRPr="004100E9">
              <w:t xml:space="preserve"> </w:t>
            </w:r>
            <w:proofErr w:type="spellStart"/>
            <w:r w:rsidRPr="004100E9">
              <w:t>distance</w:t>
            </w:r>
            <w:proofErr w:type="spellEnd"/>
            <w:r w:rsidRPr="004100E9">
              <w:t xml:space="preserve"> </w:t>
            </w:r>
            <w:proofErr w:type="spellStart"/>
            <w:r w:rsidRPr="004100E9">
              <w:t>matrix</w:t>
            </w:r>
            <w:proofErr w:type="spellEnd"/>
            <w:r>
              <w:t xml:space="preserve">, </w:t>
            </w:r>
            <w:proofErr w:type="spellStart"/>
            <w:r>
              <w:t>margin</w:t>
            </w:r>
            <w:proofErr w:type="spellEnd"/>
            <w:r>
              <w:t xml:space="preserve"> </w:t>
            </w:r>
            <w:proofErr w:type="spellStart"/>
            <w:r>
              <w:t>distance</w:t>
            </w:r>
            <w:proofErr w:type="spellEnd"/>
            <w:r>
              <w:t xml:space="preserve"> (Distanz zwischen Punkten des Original-Blattrands und des geglätteten Rands)</w:t>
            </w:r>
          </w:p>
        </w:tc>
        <w:tc>
          <w:tcPr>
            <w:tcW w:w="1231" w:type="dxa"/>
          </w:tcPr>
          <w:p w:rsidR="001F4093" w:rsidRDefault="001F4093" w:rsidP="003C0107">
            <w:pPr>
              <w:jc w:val="left"/>
            </w:pPr>
            <w:r w:rsidRPr="00507E4D">
              <w:t xml:space="preserve">Linear </w:t>
            </w:r>
            <w:proofErr w:type="spellStart"/>
            <w:r w:rsidRPr="00507E4D">
              <w:t>Discrim</w:t>
            </w:r>
            <w:r w:rsidRPr="00507E4D">
              <w:t>i</w:t>
            </w:r>
            <w:r w:rsidRPr="00507E4D">
              <w:t>nant</w:t>
            </w:r>
            <w:proofErr w:type="spellEnd"/>
            <w:r w:rsidRPr="00507E4D">
              <w:t xml:space="preserve"> </w:t>
            </w:r>
            <w:proofErr w:type="spellStart"/>
            <w:r w:rsidRPr="00507E4D">
              <w:t>Classifier</w:t>
            </w:r>
            <w:proofErr w:type="spellEnd"/>
          </w:p>
        </w:tc>
        <w:tc>
          <w:tcPr>
            <w:tcW w:w="1052" w:type="dxa"/>
          </w:tcPr>
          <w:p w:rsidR="001F4093" w:rsidRDefault="001F4093" w:rsidP="003C0107">
            <w:pPr>
              <w:jc w:val="left"/>
            </w:pPr>
            <w:r>
              <w:t xml:space="preserve">Flavia, </w:t>
            </w: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plainTextFormattedCitation" : "(Kumar u.\u00a0a., 2012)", "previouslyFormattedCitation" : "(Kumar u.\u00a0a., 2012)" }, "properties" : { "noteIndex" : 0 }, "schema" : "https://github.com/citation-style-language/schema/raw/master/csl-citation.json" }</w:instrText>
            </w:r>
            <w:r>
              <w:fldChar w:fldCharType="separate"/>
            </w:r>
            <w:r w:rsidR="00BF46B9" w:rsidRPr="00BF46B9">
              <w:rPr>
                <w:noProof/>
              </w:rPr>
              <w:t>(Kumar u. a.,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proofErr w:type="spellStart"/>
            <w:r>
              <w:t>Curvature-based</w:t>
            </w:r>
            <w:proofErr w:type="spellEnd"/>
            <w:r>
              <w:t xml:space="preserve"> Shape Features, </w:t>
            </w:r>
          </w:p>
        </w:tc>
        <w:tc>
          <w:tcPr>
            <w:tcW w:w="1231" w:type="dxa"/>
          </w:tcPr>
          <w:p w:rsidR="001F4093" w:rsidRDefault="001F4093" w:rsidP="003C0107">
            <w:pPr>
              <w:jc w:val="left"/>
            </w:pPr>
            <w:proofErr w:type="spellStart"/>
            <w:r>
              <w:t>Nearest</w:t>
            </w:r>
            <w:proofErr w:type="spellEnd"/>
            <w:r>
              <w:t xml:space="preserve"> </w:t>
            </w:r>
            <w:proofErr w:type="spellStart"/>
            <w:r>
              <w:t>Neig</w:t>
            </w:r>
            <w:r>
              <w:t>h</w:t>
            </w:r>
            <w:r>
              <w:t>bours</w:t>
            </w:r>
            <w:proofErr w:type="spellEnd"/>
          </w:p>
        </w:tc>
        <w:tc>
          <w:tcPr>
            <w:tcW w:w="1052" w:type="dxa"/>
          </w:tcPr>
          <w:p w:rsidR="001F4093" w:rsidRDefault="001F4093" w:rsidP="003C0107">
            <w:pPr>
              <w:jc w:val="left"/>
            </w:pP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proofErr w:type="spellStart"/>
            <w:r w:rsidRPr="00F27DF7">
              <w:t>dataset</w:t>
            </w:r>
            <w:proofErr w:type="spellEnd"/>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lastRenderedPageBreak/>
              <w:fldChar w:fldCharType="begin" w:fldLock="1"/>
            </w:r>
            <w:r w:rsidR="00BF46B9">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o.\u00a0J.)", "plainTextFormattedCitation" : "(Reyes, Caicedo, &amp; Camargo, o.\u00a0J.)", "previouslyFormattedCitation" : "(Reyes, Caicedo, &amp; Camargo, o.\u00a0J.)" }, "properties" : { "noteIndex" : 0 }, "schema" : "https://github.com/citation-style-language/schema/raw/master/csl-citation.json" }</w:instrText>
            </w:r>
            <w:r>
              <w:fldChar w:fldCharType="separate"/>
            </w:r>
            <w:r w:rsidR="00BF46B9" w:rsidRPr="00BF46B9">
              <w:rPr>
                <w:noProof/>
              </w:rPr>
              <w:t>(Reyes, Caicedo, &amp; Camargo, o. J.)</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proofErr w:type="spellStart"/>
            <w:r w:rsidRPr="00204E9F">
              <w:rPr>
                <w:color w:val="00B050"/>
              </w:rPr>
              <w:t>fine-tuned</w:t>
            </w:r>
            <w:proofErr w:type="spellEnd"/>
            <w:r w:rsidRPr="00204E9F">
              <w:rPr>
                <w:color w:val="00B050"/>
              </w:rPr>
              <w:t xml:space="preserve">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proofErr w:type="spellStart"/>
            <w:r w:rsidRPr="00E708E1">
              <w:t>ImageCLEF</w:t>
            </w:r>
            <w:proofErr w:type="spellEnd"/>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proofErr w:type="spellStart"/>
            <w:r>
              <w:t>Binarisierung</w:t>
            </w:r>
            <w:proofErr w:type="spellEnd"/>
            <w:r>
              <w:t>,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153C9E">
            <w:pPr>
              <w:jc w:val="left"/>
            </w:pPr>
            <w:r>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proofErr w:type="spellStart"/>
            <w:r>
              <w:t>Binarisierung</w:t>
            </w:r>
            <w:proofErr w:type="spellEnd"/>
            <w:r>
              <w:t>, Kontur, Beschreibung durch gleichmäßig verteilte Punkte</w:t>
            </w:r>
          </w:p>
        </w:tc>
        <w:tc>
          <w:tcPr>
            <w:tcW w:w="2373" w:type="dxa"/>
          </w:tcPr>
          <w:p w:rsidR="001F4093" w:rsidRPr="002E3557" w:rsidRDefault="002E3557" w:rsidP="003C0107">
            <w:pPr>
              <w:jc w:val="left"/>
            </w:pPr>
            <w:r>
              <w:rPr>
                <w:color w:val="00B050"/>
              </w:rPr>
              <w:t>R-</w:t>
            </w:r>
            <w:proofErr w:type="spellStart"/>
            <w:r>
              <w:rPr>
                <w:color w:val="00B050"/>
              </w:rPr>
              <w:t>Angles</w:t>
            </w:r>
            <w:proofErr w:type="spellEnd"/>
            <w:r>
              <w:t xml:space="preserve"> (</w:t>
            </w:r>
            <w:proofErr w:type="spellStart"/>
            <w:r>
              <w:t>Skalierung</w:t>
            </w:r>
            <w:r w:rsidR="00D92AE8">
              <w:t>s</w:t>
            </w:r>
            <w:r w:rsidR="00534392">
              <w:t>inv</w:t>
            </w:r>
            <w:proofErr w:type="spellEnd"/>
            <w:r w:rsidR="00534392">
              <w:t xml:space="preserve">. über 7 </w:t>
            </w:r>
            <w:r>
              <w:t>Stufen)</w:t>
            </w:r>
          </w:p>
        </w:tc>
        <w:tc>
          <w:tcPr>
            <w:tcW w:w="1231" w:type="dxa"/>
          </w:tcPr>
          <w:p w:rsidR="001F4093" w:rsidRDefault="00B06A1A" w:rsidP="003C0107">
            <w:pPr>
              <w:jc w:val="left"/>
            </w:pPr>
            <w:r>
              <w:t xml:space="preserve">L1-Norm, Punkt zu Punkt Dynamic </w:t>
            </w:r>
            <w:proofErr w:type="spellStart"/>
            <w:r>
              <w:t>Progra</w:t>
            </w:r>
            <w:r>
              <w:t>m</w:t>
            </w:r>
            <w:r>
              <w:t>ming</w:t>
            </w:r>
            <w:proofErr w:type="spellEnd"/>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35" w:name="_Toc475533959"/>
      <w:r>
        <w:t>Form</w:t>
      </w:r>
      <w:bookmarkEnd w:id="35"/>
    </w:p>
    <w:p w:rsidR="005754A4" w:rsidRDefault="005754A4" w:rsidP="005754A4">
      <w:r>
        <w:t>R-</w:t>
      </w:r>
      <w:proofErr w:type="spellStart"/>
      <w:r>
        <w:t>Angles</w:t>
      </w:r>
      <w:proofErr w:type="spellEnd"/>
      <w:r>
        <w:t xml:space="preserve"> [</w:t>
      </w:r>
      <w:proofErr w:type="spellStart"/>
      <w:r w:rsidRPr="0035461D">
        <w:t>Similarity</w:t>
      </w:r>
      <w:proofErr w:type="spellEnd"/>
      <w:r w:rsidRPr="0035461D">
        <w:t xml:space="preserve"> </w:t>
      </w:r>
      <w:proofErr w:type="spellStart"/>
      <w:r w:rsidRPr="0035461D">
        <w:t>based</w:t>
      </w:r>
      <w:proofErr w:type="spellEnd"/>
      <w:r w:rsidRPr="0035461D">
        <w:t xml:space="preserve"> </w:t>
      </w:r>
      <w:proofErr w:type="spellStart"/>
      <w:r w:rsidRPr="0035461D">
        <w:t>leaf</w:t>
      </w:r>
      <w:proofErr w:type="spellEnd"/>
      <w:r w:rsidRPr="0035461D">
        <w:t xml:space="preserve"> </w:t>
      </w:r>
      <w:proofErr w:type="spellStart"/>
      <w:r w:rsidRPr="0035461D">
        <w:t>image</w:t>
      </w:r>
      <w:proofErr w:type="spellEnd"/>
      <w:r w:rsidRPr="0035461D">
        <w:t xml:space="preserve"> </w:t>
      </w:r>
      <w:proofErr w:type="spellStart"/>
      <w:r w:rsidRPr="0035461D">
        <w:t>retrieval</w:t>
      </w:r>
      <w:proofErr w:type="spellEnd"/>
      <w:r w:rsidRPr="0035461D">
        <w:t xml:space="preserve"> </w:t>
      </w:r>
      <w:proofErr w:type="spellStart"/>
      <w:r w:rsidRPr="0035461D">
        <w:t>using</w:t>
      </w:r>
      <w:proofErr w:type="spellEnd"/>
      <w:r w:rsidRPr="0035461D">
        <w:t xml:space="preserve"> </w:t>
      </w:r>
      <w:proofErr w:type="spellStart"/>
      <w:r w:rsidRPr="0035461D">
        <w:t>multiscale</w:t>
      </w:r>
      <w:proofErr w:type="spellEnd"/>
      <w:r w:rsidRPr="0035461D">
        <w:t xml:space="preserve"> R-angle </w:t>
      </w:r>
      <w:proofErr w:type="spellStart"/>
      <w:r w:rsidRPr="0035461D">
        <w:t>description</w:t>
      </w:r>
      <w:proofErr w:type="spellEnd"/>
      <w:r>
        <w:t>]</w:t>
      </w:r>
    </w:p>
    <w:p w:rsidR="00EE7511" w:rsidRPr="0035461D" w:rsidRDefault="00EE7511" w:rsidP="005754A4">
      <w:r>
        <w:t>FFT</w:t>
      </w:r>
    </w:p>
    <w:p w:rsidR="005754A4" w:rsidRDefault="00927548" w:rsidP="005754A4">
      <w:pPr>
        <w:pStyle w:val="berschrift3"/>
        <w:numPr>
          <w:ilvl w:val="2"/>
          <w:numId w:val="1"/>
        </w:numPr>
      </w:pPr>
      <w:bookmarkStart w:id="36" w:name="_Toc475533960"/>
      <w:r>
        <w:t>Blatttextur</w:t>
      </w:r>
      <w:bookmarkEnd w:id="36"/>
      <w:r w:rsidR="005754A4">
        <w:t xml:space="preserve"> </w:t>
      </w:r>
    </w:p>
    <w:p w:rsidR="005754A4" w:rsidRDefault="005754A4" w:rsidP="005754A4">
      <w:r>
        <w:t>-</w:t>
      </w:r>
      <w:proofErr w:type="spellStart"/>
      <w:r>
        <w:t>zB</w:t>
      </w:r>
      <w:proofErr w:type="spellEnd"/>
      <w:r>
        <w:t xml:space="preserve"> </w:t>
      </w:r>
      <w:proofErr w:type="spellStart"/>
      <w:r>
        <w:t>Entropy</w:t>
      </w:r>
      <w:proofErr w:type="spellEnd"/>
      <w:r>
        <w:t xml:space="preserve">,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37" w:name="_Toc475533961"/>
      <w:r>
        <w:t>Fourier-Transformation</w:t>
      </w:r>
      <w:bookmarkEnd w:id="37"/>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420623" w:rsidRDefault="004437C7" w:rsidP="00420623">
      <w:pPr>
        <w:pStyle w:val="berschrift2"/>
        <w:numPr>
          <w:ilvl w:val="1"/>
          <w:numId w:val="1"/>
        </w:numPr>
        <w:ind w:left="567" w:hanging="567"/>
      </w:pPr>
      <w:bookmarkStart w:id="38" w:name="_Toc475533962"/>
      <w:r>
        <w:lastRenderedPageBreak/>
        <w:t>Lösung</w:t>
      </w:r>
      <w:r w:rsidR="00B84B49">
        <w:t>sansatz</w:t>
      </w:r>
      <w:bookmarkEnd w:id="38"/>
    </w:p>
    <w:p w:rsidR="008F079B" w:rsidRDefault="008F079B" w:rsidP="00272311">
      <w:pPr>
        <w:pStyle w:val="berschrift3"/>
        <w:numPr>
          <w:ilvl w:val="2"/>
          <w:numId w:val="1"/>
        </w:numPr>
      </w:pPr>
      <w:bookmarkStart w:id="39" w:name="_Toc475533963"/>
      <w:r>
        <w:t>Datensatz</w:t>
      </w:r>
      <w:bookmarkEnd w:id="39"/>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BF46B9">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u.\u00a0a., 2007)", "manualFormatting" : " Wu, Bao, Xu, Wang, Chang und Xiang (2007)", "plainTextFormattedCitation" : "(Wu u.\u00a0a., 2007)", "previouslyFormattedCitation" : "(Wu u.\u00a0a.,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proofErr w:type="spellStart"/>
      <w:r>
        <w:t>Leafsnap</w:t>
      </w:r>
      <w:proofErr w:type="spellEnd"/>
      <w:r>
        <w:t>-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proofErr w:type="spellStart"/>
      <w:r w:rsidR="00CC162B">
        <w:t>of</w:t>
      </w:r>
      <w:proofErr w:type="spellEnd"/>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Belhumeur, Biswas, Jacobs, Kress, Lopez und Soares", "plainTextFormattedCitation" : "(Kumar u.\u00a0a., 2012)", "previouslyFormattedCitation" : "(Kumar u.\u00a0a.,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 xml:space="preserve">segmentierter, </w:t>
      </w:r>
      <w:proofErr w:type="spellStart"/>
      <w:r w:rsidR="00102CBE">
        <w:t>binarisierter</w:t>
      </w:r>
      <w:proofErr w:type="spellEnd"/>
      <w:r w:rsidR="00153C9E">
        <w:t xml:space="preserve"> Form erhältlich</w:t>
      </w:r>
      <w:r w:rsidR="00102CBE">
        <w:t xml:space="preserve"> (siehe Abbildung 10b)</w:t>
      </w:r>
      <w:r w:rsidR="00153C9E">
        <w:t>.</w:t>
      </w:r>
    </w:p>
    <w:p w:rsidR="0056368F" w:rsidRPr="0056368F" w:rsidRDefault="0056368F" w:rsidP="00C707C2">
      <w:pPr>
        <w:rPr>
          <w:color w:val="FF0000"/>
        </w:rPr>
      </w:pPr>
      <w:r w:rsidRPr="0056368F">
        <w:rPr>
          <w:color w:val="FF0000"/>
        </w:rPr>
        <w:t>Warum die beiden?</w:t>
      </w:r>
    </w:p>
    <w:p w:rsidR="007D678F" w:rsidRPr="007D678F" w:rsidRDefault="007D678F" w:rsidP="007D678F">
      <w:pPr>
        <w:rPr>
          <w:color w:val="FF0000"/>
        </w:rPr>
      </w:pPr>
      <w:r w:rsidRPr="007D678F">
        <w:rPr>
          <w:color w:val="FF0000"/>
        </w:rPr>
        <w:t>Farbe, Panaschierung … (</w:t>
      </w:r>
      <w:proofErr w:type="spellStart"/>
      <w:r w:rsidRPr="007D678F">
        <w:rPr>
          <w:color w:val="FF0000"/>
        </w:rPr>
        <w:t>Leafnet</w:t>
      </w:r>
      <w:proofErr w:type="spellEnd"/>
      <w:r w:rsidRPr="007D678F">
        <w:rPr>
          <w:color w:val="FF0000"/>
        </w:rPr>
        <w:t xml:space="preserve"> hat Farbschema an Seite)</w:t>
      </w:r>
    </w:p>
    <w:p w:rsidR="007D678F" w:rsidRDefault="007D678F" w:rsidP="00C707C2"/>
    <w:p w:rsidR="00C707C2" w:rsidRDefault="008B6D0C" w:rsidP="00C707C2">
      <w:r>
        <w:rPr>
          <w:noProof/>
          <w:lang w:eastAsia="de-DE"/>
        </w:rPr>
        <w:drawing>
          <wp:inline distT="0" distB="0" distL="0" distR="0" wp14:anchorId="402239F4" wp14:editId="7C160C72">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613F22">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6" o:title="13291732970228"/>
          </v:shape>
        </w:pict>
      </w:r>
      <w:r w:rsidR="00435B14">
        <w:rPr>
          <w:noProof/>
          <w:lang w:eastAsia="de-DE"/>
        </w:rPr>
        <w:t xml:space="preserve">  </w:t>
      </w:r>
      <w:r w:rsidR="00613F22">
        <w:rPr>
          <w:noProof/>
          <w:lang w:eastAsia="de-DE"/>
        </w:rPr>
        <w:pict>
          <v:shape id="_x0000_i1026" type="#_x0000_t75" style="width:97.5pt;height:130.5pt">
            <v:imagedata r:id="rId17"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 xml:space="preserve">Wu, Bao, </w:t>
      </w:r>
      <w:proofErr w:type="spellStart"/>
      <w:r w:rsidRPr="001B2050">
        <w:rPr>
          <w:sz w:val="20"/>
        </w:rPr>
        <w:t>Xu</w:t>
      </w:r>
      <w:proofErr w:type="spellEnd"/>
      <w:r w:rsidRPr="001B2050">
        <w:rPr>
          <w:sz w:val="20"/>
        </w:rPr>
        <w:t>, Wang</w:t>
      </w:r>
      <w:r>
        <w:rPr>
          <w:sz w:val="20"/>
        </w:rPr>
        <w:t xml:space="preserve">, Chang </w:t>
      </w:r>
      <w:r w:rsidR="00590013">
        <w:rPr>
          <w:sz w:val="20"/>
        </w:rPr>
        <w:t>&amp;</w:t>
      </w:r>
      <w:r>
        <w:rPr>
          <w:sz w:val="20"/>
        </w:rPr>
        <w:t xml:space="preserve"> </w:t>
      </w:r>
      <w:proofErr w:type="spellStart"/>
      <w:r>
        <w:rPr>
          <w:sz w:val="20"/>
        </w:rPr>
        <w:t>Xiang</w:t>
      </w:r>
      <w:proofErr w:type="spellEnd"/>
      <w:r>
        <w:rPr>
          <w:sz w:val="20"/>
        </w:rPr>
        <w:t xml:space="preserve">, 2007)       </w:t>
      </w:r>
      <w:r w:rsidR="00E17AC5">
        <w:rPr>
          <w:sz w:val="20"/>
        </w:rPr>
        <w:t xml:space="preserve">     </w:t>
      </w:r>
      <w:r>
        <w:rPr>
          <w:sz w:val="20"/>
        </w:rPr>
        <w:t xml:space="preserve">   </w:t>
      </w:r>
      <w:proofErr w:type="spellStart"/>
      <w:r>
        <w:rPr>
          <w:sz w:val="20"/>
        </w:rPr>
        <w:t>tes</w:t>
      </w:r>
      <w:proofErr w:type="spellEnd"/>
      <w:r>
        <w:rPr>
          <w:sz w:val="20"/>
        </w:rPr>
        <w:t xml:space="preserve"> Blatt (rechts) aus dem </w:t>
      </w:r>
      <w:proofErr w:type="spellStart"/>
      <w:r>
        <w:rPr>
          <w:sz w:val="20"/>
        </w:rPr>
        <w:t>Leafsnap</w:t>
      </w:r>
      <w:proofErr w:type="spellEnd"/>
      <w:r>
        <w:rPr>
          <w:sz w:val="20"/>
        </w:rPr>
        <w:t>-Datensatz</w:t>
      </w:r>
    </w:p>
    <w:p w:rsidR="008B6D0C" w:rsidRDefault="001B2050" w:rsidP="006B3FBA">
      <w:pPr>
        <w:spacing w:after="0" w:line="240" w:lineRule="auto"/>
        <w:ind w:left="4095"/>
        <w:rPr>
          <w:sz w:val="20"/>
        </w:rPr>
      </w:pPr>
      <w:r>
        <w:rPr>
          <w:sz w:val="20"/>
        </w:rPr>
        <w:t xml:space="preserve">(Kumar, </w:t>
      </w:r>
      <w:proofErr w:type="spellStart"/>
      <w:r w:rsidRPr="001B2050">
        <w:rPr>
          <w:sz w:val="20"/>
        </w:rPr>
        <w:t>Belhumeur</w:t>
      </w:r>
      <w:proofErr w:type="spellEnd"/>
      <w:r w:rsidRPr="001B2050">
        <w:rPr>
          <w:sz w:val="20"/>
        </w:rPr>
        <w:t>,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Pr="00DD52E8" w:rsidRDefault="00A22643" w:rsidP="00E2408E">
      <w:pPr>
        <w:spacing w:before="240"/>
        <w:rPr>
          <w:color w:val="FF0000"/>
        </w:rPr>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204567">
        <w:t xml:space="preserve"> </w:t>
      </w:r>
      <w:r w:rsidR="00204567" w:rsidRPr="00204567">
        <w:rPr>
          <w:color w:val="FF0000"/>
        </w:rPr>
        <w:t>falsch</w:t>
      </w:r>
      <w:r w:rsidR="00204567">
        <w:t xml:space="preserve"> (</w:t>
      </w:r>
      <w:r w:rsidR="00204567" w:rsidRPr="00204567">
        <w:rPr>
          <w:color w:val="FF0000"/>
        </w:rPr>
        <w:t xml:space="preserve">ungeordnet bei </w:t>
      </w:r>
      <w:proofErr w:type="spellStart"/>
      <w:r w:rsidR="00204567" w:rsidRPr="00204567">
        <w:rPr>
          <w:color w:val="FF0000"/>
        </w:rPr>
        <w:t>Leafsnap</w:t>
      </w:r>
      <w:proofErr w:type="spellEnd"/>
      <w:r w:rsidR="00204567">
        <w:t>)</w:t>
      </w:r>
      <w:r w:rsidR="00A64565">
        <w:t xml:space="preserve">. Es tauchen Bilder von Blattunterseiten zwischen denen von Blattoberseiten auf. </w:t>
      </w:r>
      <w:r w:rsidR="009326D9">
        <w:t xml:space="preserve">Es soll in dieser Arbeit </w:t>
      </w:r>
      <w:r w:rsidR="0080173B">
        <w:t xml:space="preserve">aber auch </w:t>
      </w:r>
      <w:r w:rsidR="009326D9">
        <w:t xml:space="preserve">geprüft werden, </w:t>
      </w:r>
      <w:r w:rsidR="009326D9">
        <w:lastRenderedPageBreak/>
        <w:t xml:space="preserve">ob sich die </w:t>
      </w:r>
      <w:r w:rsidR="00CB6F1D">
        <w:t>Blattu</w:t>
      </w:r>
      <w:r w:rsidR="009326D9">
        <w:t>nter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r w:rsidR="00CE57AA">
        <w:t xml:space="preserve"> </w:t>
      </w:r>
      <w:r w:rsidR="00CE57AA" w:rsidRPr="00DD52E8">
        <w:rPr>
          <w:color w:val="FF0000"/>
        </w:rPr>
        <w:t>geordnet, gleiche Menge an Ober- und Unterseiten, bessere Möglichkeit zu vergleich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613F22" w:rsidP="00C707C2">
      <w:r>
        <w:pict>
          <v:shape id="_x0000_i1027" type="#_x0000_t75" style="width:161.25pt;height:107.25pt">
            <v:imagedata r:id="rId18" o:title="DSC_5820"/>
          </v:shape>
        </w:pict>
      </w:r>
      <w:r w:rsidR="002D0DC1">
        <w:t xml:space="preserve">      </w:t>
      </w:r>
      <w:r>
        <w:pict>
          <v:shape id="_x0000_i1028" type="#_x0000_t75" style="width:160.5pt;height:106.5pt">
            <v:imagedata r:id="rId19"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w:t>
      </w:r>
      <w:proofErr w:type="spellStart"/>
      <w:r w:rsidRPr="002D0DC1">
        <w:rPr>
          <w:sz w:val="20"/>
        </w:rPr>
        <w:t>Domestica</w:t>
      </w:r>
      <w:proofErr w:type="spellEnd"/>
      <w:r w:rsidRPr="002D0DC1">
        <w:rPr>
          <w:sz w:val="20"/>
        </w:rPr>
        <w:t>)</w:t>
      </w:r>
    </w:p>
    <w:p w:rsidR="00A22643"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261630" w:rsidRDefault="00261630" w:rsidP="00C707C2">
      <w:r>
        <w:t>AUFLÖSUNG! mehr Details</w:t>
      </w:r>
    </w:p>
    <w:p w:rsidR="00251BB7" w:rsidRDefault="00251BB7" w:rsidP="00C707C2">
      <w:proofErr w:type="gramStart"/>
      <w:r>
        <w:t xml:space="preserve">alles </w:t>
      </w:r>
      <w:proofErr w:type="spellStart"/>
      <w:r>
        <w:t>gestielte</w:t>
      </w:r>
      <w:proofErr w:type="spellEnd"/>
      <w:proofErr w:type="gramEnd"/>
      <w:r>
        <w:t xml:space="preserve"> Blätter, netzadrige …</w:t>
      </w:r>
    </w:p>
    <w:p w:rsidR="00E674E5" w:rsidRDefault="00E674E5" w:rsidP="00C707C2">
      <w:r>
        <w:t>keine nadelförmigen Blätter von Nadelbäumen, wenig Textur-Informationen</w:t>
      </w:r>
    </w:p>
    <w:p w:rsidR="00875A7A" w:rsidRPr="00C707C2" w:rsidRDefault="00875A7A" w:rsidP="00C707C2">
      <w:r>
        <w:t>Bild mit zusammengesetzter Blattform</w:t>
      </w:r>
    </w:p>
    <w:p w:rsidR="00F467D5" w:rsidRDefault="00117CC2" w:rsidP="00E42E47">
      <w:pPr>
        <w:pStyle w:val="berschrift3"/>
        <w:numPr>
          <w:ilvl w:val="2"/>
          <w:numId w:val="1"/>
        </w:numPr>
      </w:pPr>
      <w:bookmarkStart w:id="40" w:name="_Toc475533964"/>
      <w:r>
        <w:t>Segmentierung</w:t>
      </w:r>
      <w:r w:rsidR="002B60B2">
        <w:t xml:space="preserve"> der Blätter</w:t>
      </w:r>
      <w:bookmarkEnd w:id="40"/>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w:t>
      </w:r>
      <w:proofErr w:type="spellStart"/>
      <w:r w:rsidR="008D393F">
        <w:t>Leafsnap</w:t>
      </w:r>
      <w:proofErr w:type="spellEnd"/>
      <w:r w:rsidR="008D393F">
        <w:t xml:space="preserve">-Algorithmus von </w:t>
      </w:r>
      <w:r w:rsidR="008D393F">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et. al.", "plainTextFormattedCitation" : "(Kumar u.\u00a0a., 2012)", "previouslyFormattedCitation" : "(Kumar u.\u00a0a.,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 xml:space="preserve">lediglich </w:t>
      </w:r>
      <w:proofErr w:type="spellStart"/>
      <w:r w:rsidR="008D393F">
        <w:t>binarisierte</w:t>
      </w:r>
      <w:proofErr w:type="spellEnd"/>
      <w:r w:rsidR="008D393F">
        <w:t xml:space="preserve"> Daten vor</w:t>
      </w:r>
      <w:r w:rsidR="0020452B">
        <w:t xml:space="preserve">handen (siehe Abbildung </w:t>
      </w:r>
      <w:r w:rsidR="006B382B">
        <w:t xml:space="preserve"> </w:t>
      </w:r>
      <w:r w:rsidR="0020452B">
        <w:t>10b)</w:t>
      </w:r>
      <w:r w:rsidR="008D393F">
        <w:t>. Diesen</w:t>
      </w:r>
      <w:r>
        <w:t xml:space="preserve"> fehlen</w:t>
      </w:r>
      <w:r w:rsidR="00D62948">
        <w:t xml:space="preserve"> notwe</w:t>
      </w:r>
      <w:r w:rsidR="00D62948">
        <w:t>n</w:t>
      </w:r>
      <w:r w:rsidR="00D62948">
        <w:t>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FF72D9" w:rsidP="00117CC2">
      <w:r>
        <w:fldChar w:fldCharType="begin" w:fldLock="1"/>
      </w:r>
      <w:r w:rsidR="00BF46B9">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u.\u00a0a., 2012)", "manualFormatting" : "Kumar et. al.", "plainTextFormattedCitation" : "(Kumar u.\u00a0a., 2012)", "previouslyFormattedCitation" : "(Kumar u.\u00a0a., 2012)" }, "properties" : { "noteIndex" : 0 }, "schema" : "https://github.com/citation-style-language/schema/raw/master/csl-citation.json" }</w:instrText>
      </w:r>
      <w:r>
        <w:fldChar w:fldCharType="separate"/>
      </w:r>
      <w:r>
        <w:rPr>
          <w:noProof/>
        </w:rPr>
        <w:t>Kumar et. al.</w:t>
      </w:r>
      <w:r>
        <w:fldChar w:fldCharType="end"/>
      </w:r>
      <w:r>
        <w:t xml:space="preserve"> (</w:t>
      </w:r>
      <w:r w:rsidRPr="006E0741">
        <w:t>2012</w:t>
      </w:r>
      <w:r>
        <w:t xml:space="preserve">) </w:t>
      </w:r>
      <w:r w:rsidR="006C5574">
        <w:t xml:space="preserve">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lastRenderedPageBreak/>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w:t>
      </w:r>
      <w:proofErr w:type="spellStart"/>
      <w:r w:rsidR="001513B5">
        <w:t>bimodaler</w:t>
      </w:r>
      <w:proofErr w:type="spellEnd"/>
      <w:r w:rsidR="001513B5">
        <w:t xml:space="preserve">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t xml:space="preserve">Es muss allerdings getestet werden, ob diese Methode auch mit den </w:t>
      </w:r>
      <w:proofErr w:type="spellStart"/>
      <w:r>
        <w:t>Leafsnap</w:t>
      </w:r>
      <w:proofErr w:type="spellEnd"/>
      <w:r>
        <w:t>-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bookmarkStart w:id="41" w:name="_Toc475533965"/>
      <w:r>
        <w:t xml:space="preserve">Wahl und </w:t>
      </w:r>
      <w:r w:rsidR="00E42E47">
        <w:t>Extraktion der Features</w:t>
      </w:r>
      <w:bookmarkEnd w:id="41"/>
    </w:p>
    <w:p w:rsidR="00187E8D" w:rsidRDefault="00146724" w:rsidP="00E46A49">
      <w:r>
        <w:t xml:space="preserve">Wie aus den Grundlagen </w:t>
      </w:r>
      <w:proofErr w:type="gramStart"/>
      <w:r>
        <w:t>der Morph</w:t>
      </w:r>
      <w:proofErr w:type="gramEnd"/>
      <w:r>
        <w:t xml:space="preserve">. von Blättern hervorgeht, sind </w:t>
      </w:r>
      <w:r w:rsidR="00187E8D">
        <w:t xml:space="preserve">Blätter sehr formenreich </w:t>
      </w:r>
    </w:p>
    <w:p w:rsidR="009963AC" w:rsidRDefault="009963AC" w:rsidP="00E46A49"/>
    <w:p w:rsidR="00E46A49" w:rsidRDefault="00FD6F8E" w:rsidP="00E46A49">
      <w:r>
        <w:t>Bezug auf Blattmerkmale, was nehmen, was nicht</w:t>
      </w:r>
    </w:p>
    <w:p w:rsidR="008446A2" w:rsidRDefault="008446A2" w:rsidP="00E46A49">
      <w:r>
        <w:t>zweidimensionale Abbildung</w:t>
      </w:r>
    </w:p>
    <w:p w:rsidR="002C7EE1" w:rsidRDefault="002C7EE1" w:rsidP="00E46A49">
      <w:r>
        <w:t xml:space="preserve">3D theoretisch möglich mit Bildserien aus verschiedenen Blickwinkeln, zu </w:t>
      </w:r>
      <w:r w:rsidR="00CB5202">
        <w:t>v</w:t>
      </w:r>
      <w:r>
        <w:t>ernachlässige</w:t>
      </w:r>
      <w:r>
        <w:t>n</w:t>
      </w:r>
      <w:r>
        <w:t>de Merkmale, Rollung fällt somit weg</w:t>
      </w:r>
    </w:p>
    <w:p w:rsidR="00E46A49" w:rsidRDefault="00E46A49" w:rsidP="00E46A49">
      <w:r>
        <w:t xml:space="preserve">invariant weil? </w:t>
      </w:r>
    </w:p>
    <w:p w:rsidR="00E46A49" w:rsidRDefault="00E46A49" w:rsidP="00E46A49">
      <w:proofErr w:type="spellStart"/>
      <w:r>
        <w:t>rotation</w:t>
      </w:r>
      <w:proofErr w:type="spellEnd"/>
      <w:r>
        <w:t xml:space="preserve"> </w:t>
      </w:r>
    </w:p>
    <w:p w:rsidR="00E46A49" w:rsidRDefault="00E46A49" w:rsidP="00E46A49">
      <w:proofErr w:type="spellStart"/>
      <w:r>
        <w:t>scale</w:t>
      </w:r>
      <w:proofErr w:type="spellEnd"/>
      <w:r>
        <w:t xml:space="preserve"> - verschiedene Winkel</w:t>
      </w:r>
    </w:p>
    <w:p w:rsidR="0063146F" w:rsidRDefault="0063146F" w:rsidP="00E46A49">
      <w:r>
        <w:t>Form und Textur möglichst getrennt betrachten</w:t>
      </w:r>
    </w:p>
    <w:p w:rsidR="003D1CC5" w:rsidRDefault="003D1CC5" w:rsidP="00E46A49">
      <w:r>
        <w:t xml:space="preserve">keine Farbe, weil Blätter zumeist grün, keine </w:t>
      </w:r>
      <w:proofErr w:type="spellStart"/>
      <w:r>
        <w:t>Blüttenblätter</w:t>
      </w:r>
      <w:proofErr w:type="spellEnd"/>
      <w:r>
        <w:t>, die bunt sein können und bei denen es eine wichtige Rolle spielen würde</w:t>
      </w:r>
    </w:p>
    <w:p w:rsidR="00BC71CF" w:rsidRDefault="00BC71CF" w:rsidP="00E46A49">
      <w:r>
        <w:t>mit oder ohne Blattstiel? laut Grundlagen (Anheftung) auch Aussagekraft</w:t>
      </w:r>
    </w:p>
    <w:p w:rsidR="00E50A0B" w:rsidRDefault="00E50A0B" w:rsidP="00E50A0B">
      <w:pPr>
        <w:pStyle w:val="berschrift3"/>
        <w:numPr>
          <w:ilvl w:val="2"/>
          <w:numId w:val="1"/>
        </w:numPr>
      </w:pPr>
      <w:bookmarkStart w:id="42" w:name="_Toc475533966"/>
      <w:r>
        <w:t>Blattform</w:t>
      </w:r>
      <w:bookmarkEnd w:id="42"/>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lastRenderedPageBreak/>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vergleicht</w:t>
      </w:r>
      <w:r w:rsidRPr="00442087">
        <w:t xml:space="preserve"> </w:t>
      </w:r>
      <w:r w:rsidR="00514B54">
        <w:t xml:space="preserve">in seiner Arbeit </w:t>
      </w:r>
      <w:r w:rsidRPr="00442087">
        <w:t>Zernike</w:t>
      </w:r>
      <w:r>
        <w:t>-</w:t>
      </w:r>
      <w:r w:rsidRPr="00442087">
        <w:t>Moment</w:t>
      </w:r>
      <w:r>
        <w:t>e, Legendre-</w:t>
      </w:r>
      <w:r w:rsidRPr="00442087">
        <w:t>Moment</w:t>
      </w:r>
      <w:r>
        <w:t>e</w:t>
      </w:r>
      <w:r w:rsidRPr="00442087">
        <w:t xml:space="preserve"> </w:t>
      </w:r>
      <w:r>
        <w:t>und</w:t>
      </w:r>
      <w:r w:rsidRPr="00442087">
        <w:t xml:space="preserve"> </w:t>
      </w:r>
      <w:proofErr w:type="spellStart"/>
      <w:r w:rsidRPr="00442087">
        <w:t>Tchebichef</w:t>
      </w:r>
      <w:proofErr w:type="spellEnd"/>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 xml:space="preserve">von den drei Verfahren die </w:t>
      </w:r>
      <w:proofErr w:type="spellStart"/>
      <w:r w:rsidR="00BF09D6">
        <w:t>Tchebichef</w:t>
      </w:r>
      <w:proofErr w:type="spellEnd"/>
      <w:r w:rsidR="00BF09D6">
        <w:t>-Momente die geringste Fehlerrate bei der Erkennung aufweisen</w:t>
      </w:r>
      <w:r w:rsidR="00B07389">
        <w:t>.</w:t>
      </w:r>
    </w:p>
    <w:p w:rsidR="001D4103" w:rsidRDefault="00BF09D6" w:rsidP="007A0ACB">
      <w:r>
        <w:t xml:space="preserve">Aus diesem Grund </w:t>
      </w:r>
      <w:r w:rsidR="00B07389">
        <w:t>werden</w:t>
      </w:r>
      <w:r>
        <w:t xml:space="preserve"> sowohl Hu-Momente, als auch </w:t>
      </w:r>
      <w:proofErr w:type="spellStart"/>
      <w:r>
        <w:t>Tchebichef</w:t>
      </w:r>
      <w:proofErr w:type="spellEnd"/>
      <w:r>
        <w:t>-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bookmarkStart w:id="43" w:name="_Toc475533967"/>
      <w:r>
        <w:t>Momente</w:t>
      </w:r>
      <w:bookmarkEnd w:id="43"/>
    </w:p>
    <w:p w:rsidR="00422C34" w:rsidRDefault="00422C34" w:rsidP="00422C34">
      <w:r>
        <w:t>Hu, Zernike</w:t>
      </w:r>
    </w:p>
    <w:p w:rsidR="00025E8D" w:rsidRPr="00422C34" w:rsidRDefault="00025E8D" w:rsidP="00422C34">
      <w:r w:rsidRPr="00025E8D">
        <w:t xml:space="preserve">Zernike </w:t>
      </w:r>
      <w:proofErr w:type="spellStart"/>
      <w:r w:rsidRPr="00025E8D">
        <w:t>moments</w:t>
      </w:r>
      <w:proofErr w:type="spellEnd"/>
      <w:r w:rsidRPr="00025E8D">
        <w:t xml:space="preserve"> </w:t>
      </w:r>
      <w:proofErr w:type="spellStart"/>
      <w:r w:rsidRPr="00025E8D">
        <w:t>are</w:t>
      </w:r>
      <w:proofErr w:type="spellEnd"/>
      <w:r w:rsidRPr="00025E8D">
        <w:t xml:space="preserve"> not a </w:t>
      </w:r>
      <w:proofErr w:type="spellStart"/>
      <w:r w:rsidRPr="00025E8D">
        <w:t>texture</w:t>
      </w:r>
      <w:proofErr w:type="spellEnd"/>
      <w:r w:rsidRPr="00025E8D">
        <w:t xml:space="preserve"> </w:t>
      </w:r>
      <w:proofErr w:type="spellStart"/>
      <w:r w:rsidRPr="00025E8D">
        <w:t>feature</w:t>
      </w:r>
      <w:proofErr w:type="spellEnd"/>
      <w:r w:rsidRPr="00025E8D">
        <w:t xml:space="preserve">, but </w:t>
      </w:r>
      <w:proofErr w:type="spellStart"/>
      <w:r w:rsidRPr="00025E8D">
        <w:t>rather</w:t>
      </w:r>
      <w:proofErr w:type="spellEnd"/>
      <w:r w:rsidRPr="00025E8D">
        <w:t xml:space="preserve"> a global </w:t>
      </w:r>
      <w:proofErr w:type="spellStart"/>
      <w:r w:rsidRPr="00025E8D">
        <w:t>measure</w:t>
      </w:r>
      <w:proofErr w:type="spellEnd"/>
      <w:r w:rsidRPr="00025E8D">
        <w:t xml:space="preserve"> </w:t>
      </w:r>
      <w:proofErr w:type="spellStart"/>
      <w:r w:rsidRPr="00025E8D">
        <w:t>of</w:t>
      </w:r>
      <w:proofErr w:type="spellEnd"/>
      <w:r w:rsidRPr="00025E8D">
        <w:t xml:space="preserve"> </w:t>
      </w:r>
      <w:proofErr w:type="spellStart"/>
      <w:r w:rsidRPr="00025E8D">
        <w:t>how</w:t>
      </w:r>
      <w:proofErr w:type="spellEnd"/>
      <w:r w:rsidRPr="00025E8D">
        <w:t xml:space="preserve"> </w:t>
      </w:r>
      <w:proofErr w:type="spellStart"/>
      <w:r w:rsidRPr="00025E8D">
        <w:t>the</w:t>
      </w:r>
      <w:proofErr w:type="spellEnd"/>
      <w:r w:rsidRPr="00025E8D">
        <w:t xml:space="preserve"> </w:t>
      </w:r>
      <w:proofErr w:type="spellStart"/>
      <w:r w:rsidRPr="00025E8D">
        <w:t>mass</w:t>
      </w:r>
      <w:proofErr w:type="spellEnd"/>
      <w:r w:rsidRPr="00025E8D">
        <w:t xml:space="preserve"> </w:t>
      </w:r>
      <w:proofErr w:type="spellStart"/>
      <w:r w:rsidRPr="00025E8D">
        <w:t>is</w:t>
      </w:r>
      <w:proofErr w:type="spellEnd"/>
      <w:r w:rsidRPr="00025E8D">
        <w:t xml:space="preserve"> </w:t>
      </w:r>
      <w:proofErr w:type="spellStart"/>
      <w:r w:rsidRPr="00025E8D">
        <w:t>distributed</w:t>
      </w:r>
      <w:proofErr w:type="spellEnd"/>
    </w:p>
    <w:p w:rsidR="00422C34" w:rsidRDefault="00422C34" w:rsidP="00422C34">
      <w:pPr>
        <w:pStyle w:val="berschrift4"/>
        <w:numPr>
          <w:ilvl w:val="3"/>
          <w:numId w:val="1"/>
        </w:numPr>
        <w:ind w:left="851" w:hanging="851"/>
        <w:jc w:val="left"/>
      </w:pPr>
      <w:bookmarkStart w:id="44" w:name="_Toc475533968"/>
      <w:r>
        <w:t xml:space="preserve">Shape </w:t>
      </w:r>
      <w:proofErr w:type="spellStart"/>
      <w:r>
        <w:t>Context</w:t>
      </w:r>
      <w:bookmarkEnd w:id="44"/>
      <w:proofErr w:type="spellEnd"/>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bookmarkStart w:id="45" w:name="_Toc475533969"/>
      <w:r>
        <w:t>Blattadern</w:t>
      </w:r>
      <w:bookmarkEnd w:id="45"/>
    </w:p>
    <w:p w:rsidR="004E342F" w:rsidRDefault="004E342F" w:rsidP="004E342F">
      <w:pPr>
        <w:pStyle w:val="berschrift3"/>
        <w:numPr>
          <w:ilvl w:val="2"/>
          <w:numId w:val="1"/>
        </w:numPr>
      </w:pPr>
      <w:bookmarkStart w:id="46" w:name="_Toc475533970"/>
      <w:r>
        <w:t>Blattadern</w:t>
      </w:r>
      <w:bookmarkEnd w:id="46"/>
    </w:p>
    <w:p w:rsidR="00E50A0B" w:rsidRDefault="004E342F" w:rsidP="007A0ACB">
      <w:r>
        <w:t>Texturbeschreibung</w:t>
      </w:r>
    </w:p>
    <w:p w:rsidR="004E342F" w:rsidRDefault="004E342F" w:rsidP="004E342F">
      <w:pPr>
        <w:pStyle w:val="berschrift4"/>
        <w:numPr>
          <w:ilvl w:val="3"/>
          <w:numId w:val="1"/>
        </w:numPr>
        <w:ind w:left="851" w:hanging="851"/>
        <w:jc w:val="left"/>
      </w:pPr>
      <w:bookmarkStart w:id="47" w:name="_Toc475533971"/>
      <w:proofErr w:type="spellStart"/>
      <w:r>
        <w:t>Local</w:t>
      </w:r>
      <w:proofErr w:type="spellEnd"/>
      <w:r>
        <w:t xml:space="preserve"> </w:t>
      </w:r>
      <w:proofErr w:type="spellStart"/>
      <w:r>
        <w:t>binary</w:t>
      </w:r>
      <w:proofErr w:type="spellEnd"/>
      <w:r>
        <w:t xml:space="preserve"> </w:t>
      </w:r>
      <w:proofErr w:type="spellStart"/>
      <w:r>
        <w:t>pattern</w:t>
      </w:r>
      <w:bookmarkEnd w:id="47"/>
      <w:proofErr w:type="spellEnd"/>
    </w:p>
    <w:p w:rsidR="004E342F" w:rsidRPr="004E342F" w:rsidRDefault="004E342F" w:rsidP="007A0ACB"/>
    <w:p w:rsidR="00833031" w:rsidRDefault="00833031" w:rsidP="00E50A0B">
      <w:pPr>
        <w:pStyle w:val="berschrift4"/>
        <w:numPr>
          <w:ilvl w:val="2"/>
          <w:numId w:val="1"/>
        </w:numPr>
        <w:jc w:val="left"/>
      </w:pPr>
      <w:bookmarkStart w:id="48" w:name="_Toc475533972"/>
      <w:r>
        <w:lastRenderedPageBreak/>
        <w:t>Blattadern</w:t>
      </w:r>
      <w:bookmarkEnd w:id="48"/>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sidR="00A42168">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w:t>
      </w:r>
      <w:proofErr w:type="spellStart"/>
      <w:r w:rsidR="00923F67">
        <w:t>Areolen</w:t>
      </w:r>
      <w:proofErr w:type="spellEnd"/>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BF46B9">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u.\u00a0a., 2014)", "plainTextFormattedCitation" : "(Larese u.\u00a0a., 2014)", "previouslyFormattedCitation" : "(Larese u.\u00a0a., 2014)" }, "properties" : { "noteIndex" : 0 }, "schema" : "https://github.com/citation-style-language/schema/raw/master/csl-citation.json" }</w:instrText>
      </w:r>
      <w:r w:rsidRPr="00136274">
        <w:rPr>
          <w:u w:val="single"/>
        </w:rPr>
        <w:fldChar w:fldCharType="separate"/>
      </w:r>
      <w:r w:rsidR="00BF46B9" w:rsidRPr="00BF46B9">
        <w:rPr>
          <w:noProof/>
        </w:rPr>
        <w:t>(Larese u. a.,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w:t>
      </w:r>
      <w:proofErr w:type="spellStart"/>
      <w:r>
        <w:t>traits</w:t>
      </w:r>
      <w:proofErr w:type="spellEnd"/>
      <w:r>
        <w:t xml:space="preserve"> (Tabelle) </w:t>
      </w:r>
      <w:proofErr w:type="spellStart"/>
      <w:r w:rsidRPr="00AC5EB9">
        <w:rPr>
          <w:color w:val="FF0000"/>
        </w:rPr>
        <w:t>VMeO</w:t>
      </w:r>
      <w:proofErr w:type="spellEnd"/>
      <w:r w:rsidRPr="00AC5EB9">
        <w:rPr>
          <w:color w:val="FF0000"/>
        </w:rPr>
        <w:t>/</w:t>
      </w:r>
      <w:proofErr w:type="spellStart"/>
      <w:r w:rsidRPr="00AC5EB9">
        <w:rPr>
          <w:color w:val="FF0000"/>
        </w:rPr>
        <w:t>VmO</w:t>
      </w:r>
      <w:proofErr w:type="spellEnd"/>
      <w:r w:rsidRPr="00AC5EB9">
        <w:rPr>
          <w:color w:val="FF0000"/>
        </w:rPr>
        <w:t>/VMO Nicht rotationsinvariant!</w:t>
      </w:r>
      <w:r w:rsidR="00923F67">
        <w:t xml:space="preserve"> </w:t>
      </w:r>
    </w:p>
    <w:p w:rsidR="00833031" w:rsidRDefault="00923F67" w:rsidP="00923F67">
      <w:pPr>
        <w:pStyle w:val="Listenabsatz"/>
        <w:numPr>
          <w:ilvl w:val="0"/>
          <w:numId w:val="28"/>
        </w:numPr>
      </w:pPr>
      <w:proofErr w:type="spellStart"/>
      <w:r>
        <w:t>s</w:t>
      </w:r>
      <w:r w:rsidR="00833031">
        <w:t>Klassifikation</w:t>
      </w:r>
      <w:proofErr w:type="spellEnd"/>
      <w:r w:rsidR="00833031">
        <w:t xml:space="preserve">: Random </w:t>
      </w:r>
      <w:proofErr w:type="spellStart"/>
      <w:r w:rsidR="00833031">
        <w:t>Forests</w:t>
      </w:r>
      <w:proofErr w:type="spellEnd"/>
      <w:r w:rsidR="00833031">
        <w:t xml:space="preserve">, Support </w:t>
      </w:r>
      <w:proofErr w:type="spellStart"/>
      <w:r w:rsidR="00833031">
        <w:t>Vector</w:t>
      </w:r>
      <w:proofErr w:type="spellEnd"/>
      <w:r w:rsidR="00833031">
        <w:t xml:space="preserve"> Machines </w:t>
      </w:r>
      <w:proofErr w:type="spellStart"/>
      <w:r w:rsidR="00833031">
        <w:t>with</w:t>
      </w:r>
      <w:proofErr w:type="spellEnd"/>
      <w:r w:rsidR="00833031">
        <w:t xml:space="preserve"> </w:t>
      </w:r>
      <w:proofErr w:type="spellStart"/>
      <w:r w:rsidR="00833031">
        <w:t>Gaussian</w:t>
      </w:r>
      <w:proofErr w:type="spellEnd"/>
      <w:r w:rsidR="00833031">
        <w:t xml:space="preserve"> </w:t>
      </w:r>
      <w:proofErr w:type="spellStart"/>
      <w:r w:rsidR="00833031">
        <w:t>kernel</w:t>
      </w:r>
      <w:proofErr w:type="spellEnd"/>
      <w:r w:rsidR="00833031">
        <w:t xml:space="preserve"> und </w:t>
      </w:r>
      <w:proofErr w:type="spellStart"/>
      <w:r w:rsidR="00833031">
        <w:t>Penalized</w:t>
      </w:r>
      <w:proofErr w:type="spellEnd"/>
      <w:r w:rsidR="00833031">
        <w:t xml:space="preserve"> </w:t>
      </w:r>
      <w:proofErr w:type="spellStart"/>
      <w:r w:rsidR="00833031">
        <w:t>Discriminant</w:t>
      </w:r>
      <w:proofErr w:type="spellEnd"/>
      <w:r w:rsidR="00833031">
        <w:t xml:space="preserve"> Analysis (linear nach Fisher)</w:t>
      </w:r>
    </w:p>
    <w:p w:rsidR="00833031" w:rsidRPr="00AC5EB9" w:rsidRDefault="00833031" w:rsidP="00833031">
      <w:pPr>
        <w:pStyle w:val="Listenabsatz"/>
        <w:numPr>
          <w:ilvl w:val="0"/>
          <w:numId w:val="28"/>
        </w:numPr>
      </w:pPr>
      <w:proofErr w:type="spellStart"/>
      <w:r w:rsidRPr="006E14B2">
        <w:t>Recursive</w:t>
      </w:r>
      <w:proofErr w:type="spellEnd"/>
      <w:r w:rsidRPr="006E14B2">
        <w:t xml:space="preser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proofErr w:type="spellStart"/>
      <w:r w:rsidRPr="00A96A80">
        <w:rPr>
          <w:color w:val="FF0000"/>
        </w:rPr>
        <w:t>Areole</w:t>
      </w:r>
      <w:r w:rsidRPr="00A96A80">
        <w:rPr>
          <w:color w:val="FF0000"/>
        </w:rPr>
        <w:t>n</w:t>
      </w:r>
      <w:r w:rsidRPr="00A96A80">
        <w:rPr>
          <w:color w:val="FF0000"/>
        </w:rPr>
        <w:t>bestimmung</w:t>
      </w:r>
      <w:proofErr w:type="spellEnd"/>
      <w:r>
        <w:t>)</w:t>
      </w:r>
    </w:p>
    <w:p w:rsidR="002C4040" w:rsidRPr="00303DEC" w:rsidRDefault="002C4040" w:rsidP="002C4040">
      <w:pPr>
        <w:pStyle w:val="Listenabsatz"/>
      </w:pPr>
    </w:p>
    <w:p w:rsidR="004E2808" w:rsidRDefault="00194572" w:rsidP="004E2808">
      <w:pPr>
        <w:pStyle w:val="berschrift3"/>
        <w:numPr>
          <w:ilvl w:val="2"/>
          <w:numId w:val="1"/>
        </w:numPr>
      </w:pPr>
      <w:bookmarkStart w:id="49" w:name="_Toc475533973"/>
      <w:r>
        <w:t>Lernverfahren</w:t>
      </w:r>
      <w:bookmarkEnd w:id="49"/>
    </w:p>
    <w:p w:rsidR="00194572" w:rsidRDefault="00194572" w:rsidP="00194572">
      <w:r>
        <w:t>SVM, MLP</w:t>
      </w:r>
    </w:p>
    <w:p w:rsidR="00194572" w:rsidRDefault="00194572" w:rsidP="00194572">
      <w:proofErr w:type="spellStart"/>
      <w:r>
        <w:t>Deep</w:t>
      </w:r>
      <w:proofErr w:type="spellEnd"/>
      <w:r>
        <w:t xml:space="preserve"> Learning in letzter Zeit zwar der neueste heiße Scheiß, aber </w:t>
      </w:r>
      <w:r w:rsidR="006A5B40">
        <w:t xml:space="preserve">hier </w:t>
      </w:r>
      <w:r>
        <w:t>„Domänenwissen“ verwenden</w:t>
      </w:r>
    </w:p>
    <w:p w:rsidR="00194572" w:rsidRPr="00194572" w:rsidRDefault="00194572" w:rsidP="00194572"/>
    <w:p w:rsidR="00663876" w:rsidRDefault="00923F67" w:rsidP="00923F67">
      <w:pPr>
        <w:jc w:val="left"/>
      </w:pPr>
      <w:proofErr w:type="spellStart"/>
      <w:r>
        <w:t>pcnn</w:t>
      </w:r>
      <w:proofErr w:type="spellEnd"/>
      <w:r>
        <w:t xml:space="preserve"> - </w:t>
      </w:r>
      <w:r w:rsidRPr="001D7942">
        <w:t>pulse-</w:t>
      </w:r>
      <w:proofErr w:type="spellStart"/>
      <w:r w:rsidRPr="001D7942">
        <w:t>coupled</w:t>
      </w:r>
      <w:proofErr w:type="spellEnd"/>
      <w:r w:rsidRPr="001D7942">
        <w:t xml:space="preserve"> </w:t>
      </w:r>
      <w:proofErr w:type="spellStart"/>
      <w:r w:rsidRPr="001D7942">
        <w:t>neural</w:t>
      </w:r>
      <w:proofErr w:type="spellEnd"/>
      <w:r w:rsidRPr="001D7942">
        <w:t xml:space="preserve"> </w:t>
      </w:r>
      <w:proofErr w:type="spellStart"/>
      <w:r w:rsidRPr="001D7942">
        <w:t>networks</w:t>
      </w:r>
      <w:proofErr w:type="spellEnd"/>
      <w:r>
        <w:t xml:space="preserve"> </w:t>
      </w:r>
      <w:r>
        <w:fldChar w:fldCharType="begin" w:fldLock="1"/>
      </w:r>
      <w:r w:rsidR="00BF46B9">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u.\u00a0a., 2016)", "plainTextFormattedCitation" : "(Wang u.\u00a0a., 2016)", "previouslyFormattedCitation" : "(Wang u.\u00a0a., 2016)" }, "properties" : { "noteIndex" : 0 }, "schema" : "https://github.com/citation-style-language/schema/raw/master/csl-citation.json" }</w:instrText>
      </w:r>
      <w:r>
        <w:fldChar w:fldCharType="separate"/>
      </w:r>
      <w:r w:rsidR="00BF46B9" w:rsidRPr="00BF46B9">
        <w:rPr>
          <w:noProof/>
        </w:rPr>
        <w:t>(Wang u. a.,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 xml:space="preserve">jedes Neuron repräsentiert </w:t>
      </w:r>
      <w:proofErr w:type="spellStart"/>
      <w:r>
        <w:t>Farbinfo</w:t>
      </w:r>
      <w:proofErr w:type="spellEnd"/>
      <w:r>
        <w:t xml:space="preserve">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50" w:name="_Toc475533974"/>
      <w:r>
        <w:t>Klassifizierung</w:t>
      </w:r>
      <w:bookmarkEnd w:id="50"/>
    </w:p>
    <w:p w:rsidR="00345DC8" w:rsidRDefault="00345DC8" w:rsidP="00345DC8">
      <w:proofErr w:type="spellStart"/>
      <w:r>
        <w:t>probabilistische</w:t>
      </w:r>
      <w:r w:rsidR="00990D8F">
        <w:t>s</w:t>
      </w:r>
      <w:proofErr w:type="spellEnd"/>
      <w:r>
        <w:t xml:space="preserve"> neuronale</w:t>
      </w:r>
      <w:r w:rsidR="00990D8F">
        <w:t>s Netz</w:t>
      </w:r>
      <w:r w:rsidR="0063146F">
        <w:t xml:space="preserve"> (MLP)</w:t>
      </w:r>
    </w:p>
    <w:p w:rsidR="0063146F" w:rsidRDefault="0063146F" w:rsidP="00345DC8">
      <w:r>
        <w:t>wenn zu langsam PNN</w:t>
      </w:r>
    </w:p>
    <w:p w:rsidR="00F04EC7" w:rsidRDefault="00F04EC7" w:rsidP="00345DC8">
      <w:r>
        <w:t>wenn nicht zufriedenstellend irgendwas anderes</w:t>
      </w:r>
    </w:p>
    <w:p w:rsidR="002B60B2" w:rsidRDefault="002B60B2" w:rsidP="00345DC8">
      <w:proofErr w:type="spellStart"/>
      <w:r>
        <w:t>support</w:t>
      </w:r>
      <w:proofErr w:type="spellEnd"/>
      <w:r>
        <w:t xml:space="preserve"> </w:t>
      </w:r>
      <w:proofErr w:type="spellStart"/>
      <w:r>
        <w:t>vector</w:t>
      </w:r>
      <w:proofErr w:type="spellEnd"/>
      <w:r>
        <w:t xml:space="preserve"> </w:t>
      </w:r>
      <w:proofErr w:type="spellStart"/>
      <w:r>
        <w:t>machine</w:t>
      </w:r>
      <w:proofErr w:type="spellEnd"/>
    </w:p>
    <w:p w:rsidR="004A033F" w:rsidRDefault="004A033F" w:rsidP="004A033F">
      <w:pPr>
        <w:pStyle w:val="berschrift3"/>
        <w:numPr>
          <w:ilvl w:val="2"/>
          <w:numId w:val="1"/>
        </w:numPr>
      </w:pPr>
      <w:bookmarkStart w:id="51" w:name="_Toc475533975"/>
      <w:r>
        <w:t>Metrik</w:t>
      </w:r>
      <w:r w:rsidR="00BD35AB">
        <w:t>en</w:t>
      </w:r>
      <w:r>
        <w:t xml:space="preserve"> zur Messung der Erkennungsgenauigkeit</w:t>
      </w:r>
      <w:bookmarkEnd w:id="51"/>
    </w:p>
    <w:p w:rsidR="007E3671" w:rsidRPr="00345DC8" w:rsidRDefault="007E3671" w:rsidP="00345DC8"/>
    <w:p w:rsidR="004437C7" w:rsidRDefault="004437C7" w:rsidP="004437C7">
      <w:pPr>
        <w:pStyle w:val="berschrift2"/>
        <w:numPr>
          <w:ilvl w:val="1"/>
          <w:numId w:val="1"/>
        </w:numPr>
        <w:ind w:left="567" w:hanging="567"/>
      </w:pPr>
      <w:bookmarkStart w:id="52" w:name="_Toc475533976"/>
      <w:r>
        <w:t>Systementwurf</w:t>
      </w:r>
      <w:bookmarkEnd w:id="52"/>
    </w:p>
    <w:p w:rsidR="001B2AA6" w:rsidRDefault="001B2AA6" w:rsidP="001B2AA6">
      <w:pPr>
        <w:pStyle w:val="berschrift3"/>
        <w:numPr>
          <w:ilvl w:val="2"/>
          <w:numId w:val="1"/>
        </w:numPr>
      </w:pPr>
      <w:bookmarkStart w:id="53" w:name="_Toc475533977"/>
      <w:r>
        <w:t>Systemkomponenten</w:t>
      </w:r>
      <w:bookmarkEnd w:id="53"/>
    </w:p>
    <w:p w:rsidR="004A72F0" w:rsidRPr="004A72F0" w:rsidRDefault="004A72F0" w:rsidP="004A72F0">
      <w:r>
        <w:t xml:space="preserve">keine </w:t>
      </w:r>
      <w:proofErr w:type="spellStart"/>
      <w:r>
        <w:t>blosse</w:t>
      </w:r>
      <w:proofErr w:type="spellEnd"/>
      <w:r>
        <w:t xml:space="preserve"> Abfolge von Skripten, </w:t>
      </w:r>
      <w:proofErr w:type="spellStart"/>
      <w:r>
        <w:t>sonder</w:t>
      </w:r>
      <w:proofErr w:type="spellEnd"/>
      <w:r>
        <w:t xml:space="preserve"> strukturiert, damit austauschbar</w:t>
      </w:r>
      <w:r w:rsidR="009506F6">
        <w:t>e Komponenten (Interface, abstrakte Klassen)</w:t>
      </w:r>
    </w:p>
    <w:p w:rsidR="000E5D54" w:rsidRDefault="000E5D54" w:rsidP="000E5D54">
      <w:pPr>
        <w:pStyle w:val="berschrift3"/>
        <w:numPr>
          <w:ilvl w:val="2"/>
          <w:numId w:val="1"/>
        </w:numPr>
      </w:pPr>
      <w:bookmarkStart w:id="54" w:name="_Toc475533978"/>
      <w:r>
        <w:t>Datenbank?</w:t>
      </w:r>
      <w:bookmarkEnd w:id="54"/>
    </w:p>
    <w:p w:rsidR="00355108" w:rsidRDefault="00355108" w:rsidP="00355108">
      <w:r>
        <w:t>Warum Datenbank?</w:t>
      </w:r>
    </w:p>
    <w:p w:rsidR="00355108" w:rsidRDefault="00355108" w:rsidP="00355108">
      <w:pPr>
        <w:pStyle w:val="Listenabsatz"/>
        <w:numPr>
          <w:ilvl w:val="0"/>
          <w:numId w:val="30"/>
        </w:numPr>
      </w:pPr>
      <w:r>
        <w:lastRenderedPageBreak/>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 xml:space="preserve">Option: </w:t>
      </w:r>
      <w:proofErr w:type="spellStart"/>
      <w:r>
        <w:t>pandas</w:t>
      </w:r>
      <w:proofErr w:type="spellEnd"/>
      <w:r w:rsidR="003A38C3">
        <w:t>, LMDB</w:t>
      </w:r>
    </w:p>
    <w:p w:rsidR="00BF303F" w:rsidRDefault="00F03D11" w:rsidP="00BF303F">
      <w:r>
        <w:t>„</w:t>
      </w:r>
      <w:proofErr w:type="spellStart"/>
      <w:r w:rsidR="00BF303F">
        <w:t>Sacred</w:t>
      </w:r>
      <w:proofErr w:type="spellEnd"/>
      <w:r>
        <w:t>“</w:t>
      </w:r>
      <w:r w:rsidR="00BF303F">
        <w:t xml:space="preserve"> </w:t>
      </w:r>
      <w:proofErr w:type="spellStart"/>
      <w:r w:rsidR="00BF303F">
        <w:t>to</w:t>
      </w:r>
      <w:proofErr w:type="spellEnd"/>
      <w:r w:rsidR="00BF303F">
        <w:t xml:space="preserve"> </w:t>
      </w:r>
      <w:proofErr w:type="spellStart"/>
      <w:r w:rsidR="00BF303F">
        <w:t>keep</w:t>
      </w:r>
      <w:proofErr w:type="spellEnd"/>
      <w:r w:rsidR="00BF303F">
        <w:t xml:space="preserve"> </w:t>
      </w:r>
      <w:proofErr w:type="spellStart"/>
      <w:r w:rsidR="00BF303F">
        <w:t>track</w:t>
      </w:r>
      <w:proofErr w:type="spellEnd"/>
      <w:r w:rsidR="00BF303F">
        <w:t>?</w:t>
      </w:r>
      <w:r>
        <w:t xml:space="preserve"> </w:t>
      </w:r>
      <w:hyperlink r:id="rId20"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 xml:space="preserve">effiziente </w:t>
      </w:r>
      <w:proofErr w:type="spellStart"/>
      <w:r>
        <w:t>Serialisierung</w:t>
      </w:r>
      <w:proofErr w:type="spellEnd"/>
      <w:r>
        <w:t xml:space="preserve">/Speicherung von </w:t>
      </w:r>
      <w:proofErr w:type="spellStart"/>
      <w:r>
        <w:t>numpy</w:t>
      </w:r>
      <w:proofErr w:type="spellEnd"/>
      <w:r>
        <w:t xml:space="preserve"> </w:t>
      </w:r>
      <w:proofErr w:type="spellStart"/>
      <w:r>
        <w:t>arrays</w:t>
      </w:r>
      <w:proofErr w:type="spellEnd"/>
    </w:p>
    <w:p w:rsidR="00EB1165" w:rsidRDefault="00EB1165" w:rsidP="00141C89">
      <w:pPr>
        <w:pStyle w:val="Listenabsatz"/>
        <w:numPr>
          <w:ilvl w:val="0"/>
          <w:numId w:val="31"/>
        </w:numPr>
      </w:pPr>
      <w:proofErr w:type="spellStart"/>
      <w:r>
        <w:t>cross</w:t>
      </w:r>
      <w:proofErr w:type="spellEnd"/>
      <w:r>
        <w:t xml:space="preserve"> </w:t>
      </w:r>
      <w:proofErr w:type="spellStart"/>
      <w:r>
        <w:t>languages</w:t>
      </w:r>
      <w:proofErr w:type="spellEnd"/>
    </w:p>
    <w:p w:rsidR="00C057D9" w:rsidRDefault="00C057D9" w:rsidP="00141C89">
      <w:pPr>
        <w:pStyle w:val="Listenabsatz"/>
        <w:numPr>
          <w:ilvl w:val="0"/>
          <w:numId w:val="31"/>
        </w:numPr>
      </w:pPr>
      <w:proofErr w:type="spellStart"/>
      <w:r w:rsidRPr="00C057D9">
        <w:t>common</w:t>
      </w:r>
      <w:proofErr w:type="spellEnd"/>
      <w:r w:rsidRPr="00C057D9">
        <w:t xml:space="preserve"> </w:t>
      </w:r>
      <w:proofErr w:type="spellStart"/>
      <w:r w:rsidRPr="00C057D9">
        <w:t>dataformat</w:t>
      </w:r>
      <w:proofErr w:type="spellEnd"/>
      <w:r w:rsidRPr="00C057D9">
        <w:t xml:space="preserve"> in </w:t>
      </w:r>
      <w:proofErr w:type="spellStart"/>
      <w:r w:rsidRPr="00C057D9">
        <w:t>science</w:t>
      </w:r>
      <w:proofErr w:type="spellEnd"/>
      <w:r w:rsidRPr="00C057D9">
        <w:t>.</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 xml:space="preserve">hdf5 </w:t>
      </w:r>
      <w:proofErr w:type="spellStart"/>
      <w:r>
        <w:t>vs</w:t>
      </w:r>
      <w:proofErr w:type="spellEnd"/>
      <w:r>
        <w:t xml:space="preserve"> pickle (</w:t>
      </w:r>
      <w:proofErr w:type="spellStart"/>
      <w:r>
        <w:t>Serialisierung</w:t>
      </w:r>
      <w:proofErr w:type="spellEnd"/>
      <w:r>
        <w:t xml:space="preserve">): - pickle kann nur aus </w:t>
      </w:r>
      <w:proofErr w:type="spellStart"/>
      <w:r>
        <w:t>python</w:t>
      </w:r>
      <w:proofErr w:type="spellEnd"/>
      <w:r>
        <w:t xml:space="preserve">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5" w:name="_Toc475533979"/>
      <w:r>
        <w:t>Implementierung</w:t>
      </w:r>
      <w:bookmarkEnd w:id="55"/>
    </w:p>
    <w:p w:rsidR="00BF3F76" w:rsidRDefault="00BF3F76" w:rsidP="00BF3F76">
      <w:pPr>
        <w:pStyle w:val="berschrift3"/>
        <w:numPr>
          <w:ilvl w:val="1"/>
          <w:numId w:val="1"/>
        </w:numPr>
      </w:pPr>
      <w:bookmarkStart w:id="56" w:name="_Toc475533980"/>
      <w:r>
        <w:t>Verwendete Bibliotheken</w:t>
      </w:r>
      <w:bookmarkEnd w:id="56"/>
    </w:p>
    <w:p w:rsidR="00BF3F76" w:rsidRPr="00511E4F" w:rsidRDefault="00E05C22" w:rsidP="00E05C22">
      <w:pPr>
        <w:rPr>
          <w:color w:val="FF0000"/>
        </w:rPr>
      </w:pPr>
      <w:r w:rsidRPr="00511E4F">
        <w:rPr>
          <w:color w:val="FF0000"/>
        </w:rPr>
        <w:t xml:space="preserve">in </w:t>
      </w:r>
      <w:r w:rsidR="00511E4F" w:rsidRPr="00511E4F">
        <w:rPr>
          <w:color w:val="FF0000"/>
        </w:rPr>
        <w:t xml:space="preserve">Kapitel </w:t>
      </w:r>
      <w:r w:rsidRPr="00511E4F">
        <w:rPr>
          <w:color w:val="FF0000"/>
        </w:rPr>
        <w:t>3</w:t>
      </w:r>
      <w:r w:rsidR="00511E4F" w:rsidRPr="00511E4F">
        <w:rPr>
          <w:color w:val="FF0000"/>
        </w:rPr>
        <w:t xml:space="preserve"> rein</w:t>
      </w:r>
      <w:r w:rsidRPr="00511E4F">
        <w:rPr>
          <w:color w:val="FF0000"/>
        </w:rPr>
        <w:t>!</w:t>
      </w:r>
    </w:p>
    <w:p w:rsidR="00F67A08" w:rsidRDefault="00F67A08" w:rsidP="00F67A08">
      <w:r>
        <w:t>nicht Java sondern Pytho</w:t>
      </w:r>
      <w:r w:rsidR="00C25DC6">
        <w:t>n</w:t>
      </w:r>
    </w:p>
    <w:p w:rsidR="00BF120E" w:rsidRDefault="00BF120E" w:rsidP="00F67A08">
      <w:proofErr w:type="spellStart"/>
      <w:r>
        <w:lastRenderedPageBreak/>
        <w:t>OpenCV</w:t>
      </w:r>
      <w:proofErr w:type="spellEnd"/>
      <w:r>
        <w:t xml:space="preserve"> Konturpunkte, </w:t>
      </w:r>
      <w:proofErr w:type="spellStart"/>
      <w:r>
        <w:t>Binarisierung</w:t>
      </w:r>
      <w:proofErr w:type="spellEnd"/>
    </w:p>
    <w:p w:rsidR="00A46869" w:rsidRDefault="00A46869" w:rsidP="00F67A08">
      <w:proofErr w:type="spellStart"/>
      <w:r>
        <w:t>skimage</w:t>
      </w:r>
      <w:proofErr w:type="spellEnd"/>
      <w:r>
        <w:t xml:space="preserve"> und </w:t>
      </w:r>
      <w:proofErr w:type="spellStart"/>
      <w:r>
        <w:t>opnecv</w:t>
      </w:r>
      <w:proofErr w:type="spellEnd"/>
      <w:r>
        <w:t xml:space="preserve">, eigentlich alle benutzen </w:t>
      </w:r>
      <w:proofErr w:type="spellStart"/>
      <w:r>
        <w:t>numpy</w:t>
      </w:r>
      <w:proofErr w:type="spellEnd"/>
      <w:r>
        <w:t xml:space="preserve"> </w:t>
      </w:r>
      <w:proofErr w:type="spellStart"/>
      <w:r>
        <w:t>arrays</w:t>
      </w:r>
      <w:proofErr w:type="spellEnd"/>
      <w:r>
        <w:t xml:space="preserve"> als </w:t>
      </w:r>
      <w:proofErr w:type="spellStart"/>
      <w:r>
        <w:t>represäntation</w:t>
      </w:r>
      <w:proofErr w:type="spellEnd"/>
      <w:r>
        <w:t xml:space="preserve"> von Bildern</w:t>
      </w:r>
      <w:r w:rsidR="00E41D1B">
        <w:t xml:space="preserve">, </w:t>
      </w:r>
      <w:r w:rsidR="00FE1ADB">
        <w:t>benutzt:</w:t>
      </w:r>
      <w:r w:rsidR="00E41D1B">
        <w:t xml:space="preserve"> 8bit </w:t>
      </w:r>
      <w:proofErr w:type="spellStart"/>
      <w:r w:rsidR="00E41D1B">
        <w:t>farbrepräsentation</w:t>
      </w:r>
      <w:proofErr w:type="spellEnd"/>
    </w:p>
    <w:p w:rsidR="00EB49B7" w:rsidRPr="00F67A08" w:rsidRDefault="00EB49B7" w:rsidP="00F67A08">
      <w:r>
        <w:t xml:space="preserve">versuch schleifen zu vermeiden mit </w:t>
      </w:r>
      <w:proofErr w:type="spellStart"/>
      <w:r>
        <w:t>numpy</w:t>
      </w:r>
      <w:proofErr w:type="spellEnd"/>
      <w:r>
        <w:t xml:space="preserve">, </w:t>
      </w:r>
      <w:proofErr w:type="spellStart"/>
      <w:r>
        <w:t>indizierung</w:t>
      </w:r>
      <w:proofErr w:type="spellEnd"/>
      <w:r>
        <w:t xml:space="preserve"> über mehrere Indizes</w:t>
      </w:r>
    </w:p>
    <w:p w:rsidR="00A46869" w:rsidRDefault="00A46869" w:rsidP="007C7053">
      <w:pPr>
        <w:pStyle w:val="berschrift3"/>
        <w:numPr>
          <w:ilvl w:val="1"/>
          <w:numId w:val="1"/>
        </w:numPr>
      </w:pPr>
      <w:bookmarkStart w:id="57" w:name="_Toc475533982"/>
      <w:r>
        <w:t>allgemein</w:t>
      </w:r>
      <w:bookmarkEnd w:id="57"/>
    </w:p>
    <w:p w:rsidR="00A46869" w:rsidRDefault="00A46869" w:rsidP="00A46869">
      <w:r>
        <w:t xml:space="preserve">alle Features erwarten segmentiertes Bild, alle </w:t>
      </w:r>
      <w:proofErr w:type="spellStart"/>
      <w:r>
        <w:t>Segmentierer</w:t>
      </w:r>
      <w:proofErr w:type="spellEnd"/>
      <w:r>
        <w:t xml:space="preserve"> liefern segmentiertes Bild (Vereinheitlichung)</w:t>
      </w:r>
    </w:p>
    <w:p w:rsidR="00A46869" w:rsidRDefault="00A46869" w:rsidP="00A46869">
      <w:r>
        <w:t>Segmentierte Bilder, Hintergrund weiß (abgeguckt von allen anderen)</w:t>
      </w:r>
    </w:p>
    <w:p w:rsidR="00A46869" w:rsidRDefault="00A46869" w:rsidP="00A46869">
      <w:r>
        <w:t xml:space="preserve">einfache </w:t>
      </w:r>
      <w:proofErr w:type="spellStart"/>
      <w:r>
        <w:t>Binarisierung</w:t>
      </w:r>
      <w:proofErr w:type="spellEnd"/>
      <w:r>
        <w:t>: da Hintergrund mit weiß codiert, gleich schwarz setzen (Binärbild Codierung!) und Rest auf 1 bzw. 255</w:t>
      </w:r>
    </w:p>
    <w:p w:rsidR="00F2096F" w:rsidRDefault="00F2096F" w:rsidP="00A46869">
      <w:r>
        <w:t xml:space="preserve">Achtung: </w:t>
      </w:r>
      <w:proofErr w:type="spellStart"/>
      <w:r>
        <w:t>jpg</w:t>
      </w:r>
      <w:proofErr w:type="spellEnd"/>
      <w:r>
        <w:t xml:space="preserve"> macht Probleme! (irgendwo anders hier)</w:t>
      </w:r>
    </w:p>
    <w:p w:rsidR="00A46869" w:rsidRPr="00A46869" w:rsidRDefault="00A46869" w:rsidP="00A46869">
      <w:r>
        <w:t>Feature Klasse übernimmt Vorbereitung des Bildes, delegiert an Unterklassen, wo eigentl</w:t>
      </w:r>
      <w:r>
        <w:t>i</w:t>
      </w:r>
      <w:r>
        <w:t>che Berechnungen stattfinden</w:t>
      </w:r>
    </w:p>
    <w:p w:rsidR="00A46869" w:rsidRPr="00EB58C3" w:rsidRDefault="00A46869" w:rsidP="00EB58C3"/>
    <w:p w:rsidR="003472B6" w:rsidRDefault="003472B6" w:rsidP="007C7053">
      <w:pPr>
        <w:pStyle w:val="berschrift3"/>
        <w:numPr>
          <w:ilvl w:val="1"/>
          <w:numId w:val="1"/>
        </w:numPr>
      </w:pPr>
      <w:bookmarkStart w:id="58" w:name="_Toc475533983"/>
      <w:r>
        <w:t>Segmentierung</w:t>
      </w:r>
      <w:bookmarkEnd w:id="58"/>
    </w:p>
    <w:p w:rsidR="00054141" w:rsidRPr="00054141" w:rsidRDefault="00054141" w:rsidP="00054141">
      <w:r>
        <w:t>Ausgang immer maskiertes Bild</w:t>
      </w:r>
    </w:p>
    <w:p w:rsidR="008F6ED8" w:rsidRDefault="008F6ED8" w:rsidP="003472B6">
      <w:r>
        <w:t>Die Segmentierung mittels Otsu-</w:t>
      </w:r>
      <w:proofErr w:type="spellStart"/>
      <w:r>
        <w:t>Thresholding</w:t>
      </w:r>
      <w:proofErr w:type="spellEnd"/>
      <w:r>
        <w:t xml:space="preserve"> wurde mit </w:t>
      </w:r>
      <w:r w:rsidR="00FB75B5">
        <w:t xml:space="preserve">Hilfe </w:t>
      </w:r>
      <w:r>
        <w:t xml:space="preserve">der </w:t>
      </w:r>
      <w:proofErr w:type="spellStart"/>
      <w:r>
        <w:t>OpenCV</w:t>
      </w:r>
      <w:proofErr w:type="spellEnd"/>
      <w:r>
        <w:t xml:space="preserve">-Bibliothek umgesetzt.  Zunächst wird das Ausgangsbild </w:t>
      </w:r>
      <w:r w:rsidR="00F718D5">
        <w:t xml:space="preserve">im RGB-Farbraum </w:t>
      </w:r>
      <w:r>
        <w:t xml:space="preserve">eingelesen und in ein Graustufenbild umgewandelt. </w:t>
      </w:r>
      <w:r w:rsidR="00104D9E" w:rsidRPr="00104D9E">
        <w:rPr>
          <w:color w:val="FF0000"/>
        </w:rPr>
        <w:t>???</w:t>
      </w:r>
      <w:r w:rsidR="00104D9E">
        <w:t xml:space="preserve"> </w:t>
      </w:r>
      <w:r>
        <w:t xml:space="preserve">Allerdings war das Ergebnis </w:t>
      </w:r>
      <w:r w:rsidR="00144CF4">
        <w:t xml:space="preserve">entgegen der Vermutung aus </w:t>
      </w:r>
      <w:r w:rsidR="00144CF4" w:rsidRPr="00144CF4">
        <w:rPr>
          <w:color w:val="FF0000"/>
        </w:rPr>
        <w:t xml:space="preserve">Kapitel </w:t>
      </w:r>
      <w:r w:rsidR="00144CF4" w:rsidRPr="00144CF4">
        <w:t>unzureichend</w:t>
      </w:r>
      <w:r w:rsidR="00144CF4">
        <w:rPr>
          <w:color w:val="FF0000"/>
        </w:rPr>
        <w:t xml:space="preserve"> </w:t>
      </w:r>
      <w:r>
        <w:t>für eine anschließende Weiterverarbei</w:t>
      </w:r>
      <w:r w:rsidR="00144CF4">
        <w:t>tung. I</w:t>
      </w:r>
      <w:r>
        <w:t>n einigen Bildern</w:t>
      </w:r>
      <w:r w:rsidR="00144CF4">
        <w:t xml:space="preserve"> verfälschen</w:t>
      </w:r>
      <w:r>
        <w:t xml:space="preserve"> </w:t>
      </w:r>
      <w:r w:rsidR="00683470">
        <w:t>lange</w:t>
      </w:r>
      <w:r>
        <w:t xml:space="preserve"> Schatten die </w:t>
      </w:r>
      <w:r w:rsidR="00EB5836">
        <w:t>Kontur</w:t>
      </w:r>
      <w:r>
        <w:t xml:space="preserve"> des </w:t>
      </w:r>
      <w:proofErr w:type="spellStart"/>
      <w:r w:rsidR="00BF5683">
        <w:t>binarisierten</w:t>
      </w:r>
      <w:proofErr w:type="spellEnd"/>
      <w:r w:rsidR="00BF5683">
        <w:t xml:space="preserve"> Blattes</w:t>
      </w:r>
      <w:r>
        <w:t>.</w:t>
      </w:r>
      <w:r w:rsidR="00EB5836">
        <w:t xml:space="preserve"> </w:t>
      </w:r>
      <w:r w:rsidR="000E3AF4">
        <w:t xml:space="preserve">Da bei der Aufnahme des Testdatensatzes </w:t>
      </w:r>
      <w:r w:rsidR="00F718D5">
        <w:t>teilweise ein</w:t>
      </w:r>
      <w:r w:rsidR="000E3AF4">
        <w:t xml:space="preserve"> Blitzlicht verwendet wurde, sind </w:t>
      </w:r>
      <w:r w:rsidR="00EB5836">
        <w:t xml:space="preserve">die </w:t>
      </w:r>
      <w:r w:rsidR="00683470">
        <w:t xml:space="preserve">vom Blatt geworfenen </w:t>
      </w:r>
      <w:r w:rsidR="00EB5836">
        <w:t>Schatten sehr dunkel</w:t>
      </w:r>
      <w:r w:rsidR="00F864D0">
        <w:t xml:space="preserve">. </w:t>
      </w:r>
      <w:r w:rsidR="00642D8A">
        <w:t>Da auch das Blatt dunkler ist als der Hintergrund, werden die Pixel der Schatten dem Vordergrund zugeordnet</w:t>
      </w:r>
      <w:r w:rsidR="000E3AF4">
        <w:t>.</w:t>
      </w:r>
      <w:r w:rsidR="00F864D0">
        <w:t xml:space="preserve">  </w:t>
      </w:r>
      <w:r>
        <w:t>(</w:t>
      </w:r>
      <w:r w:rsidRPr="008F6ED8">
        <w:rPr>
          <w:color w:val="FF0000"/>
        </w:rPr>
        <w:t>siehe Bilder</w:t>
      </w:r>
      <w:r>
        <w:t>)</w:t>
      </w:r>
      <w:r w:rsidR="003307B0">
        <w:t xml:space="preserve"> </w:t>
      </w:r>
    </w:p>
    <w:p w:rsidR="0033674A" w:rsidRDefault="00F718D5" w:rsidP="00F718D5">
      <w:r>
        <w:t xml:space="preserve">Da die Fotos der Blätter vor einem neutralen farbarmen Hintergrund aufgenommen wurden, </w:t>
      </w:r>
      <w:r w:rsidR="0033674A">
        <w:t xml:space="preserve">lassen sich die Blätter vor allem in der Sättigung von diesem unterscheiden, der eigentliche Farbwert ist vernachlässigbar. Somit ist </w:t>
      </w:r>
      <w:r>
        <w:t xml:space="preserve">der HSV-Farbraum, der die Helligkeit von der Farbsättigung und dem Farbwert trennt, für die Freistellung der </w:t>
      </w:r>
      <w:r w:rsidR="0033674A">
        <w:t xml:space="preserve">farbigen </w:t>
      </w:r>
      <w:r>
        <w:t>Blätter besser geeignet als der RGB-Farbraum</w:t>
      </w:r>
      <w:r w:rsidR="0033674A">
        <w:t xml:space="preserve"> </w:t>
      </w:r>
      <w:r w:rsidR="0033674A" w:rsidRPr="0033674A">
        <w:rPr>
          <w:color w:val="FF0000"/>
        </w:rPr>
        <w:t>(siehe Abbildung)</w:t>
      </w:r>
      <w:r w:rsidRPr="0033674A">
        <w:rPr>
          <w:color w:val="FF0000"/>
        </w:rPr>
        <w:t>.</w:t>
      </w:r>
      <w:r w:rsidR="0033674A" w:rsidRPr="0033674A">
        <w:rPr>
          <w:color w:val="FF0000"/>
        </w:rPr>
        <w:t xml:space="preserve"> </w:t>
      </w:r>
      <w:r w:rsidR="0033674A">
        <w:t>Ein Otsu-</w:t>
      </w:r>
      <w:proofErr w:type="spellStart"/>
      <w:r w:rsidR="0033674A">
        <w:t>Thresholding</w:t>
      </w:r>
      <w:proofErr w:type="spellEnd"/>
      <w:r w:rsidR="0033674A">
        <w:t xml:space="preserve"> des  Sättigungsanteils trennt in einer Vielzahl der Bilder </w:t>
      </w:r>
    </w:p>
    <w:p w:rsidR="0033674A" w:rsidRDefault="0033674A" w:rsidP="00F718D5">
      <w:r>
        <w:lastRenderedPageBreak/>
        <w:t xml:space="preserve">Warum </w:t>
      </w:r>
      <w:proofErr w:type="spellStart"/>
      <w:r>
        <w:t>kmeans</w:t>
      </w:r>
      <w:proofErr w:type="spellEnd"/>
      <w:r>
        <w:t>?</w:t>
      </w:r>
      <w:r w:rsidR="00535197">
        <w:t xml:space="preserve"> Bilder raussuchen</w:t>
      </w:r>
    </w:p>
    <w:p w:rsidR="00F718D5" w:rsidRPr="001B497D" w:rsidRDefault="0033674A" w:rsidP="00F718D5">
      <w:pPr>
        <w:rPr>
          <w:color w:val="FF0000"/>
        </w:rPr>
      </w:pPr>
      <w:r>
        <w:t xml:space="preserve">Es ist also notwendig </w:t>
      </w:r>
    </w:p>
    <w:p w:rsidR="00642D8A" w:rsidRDefault="00642D8A" w:rsidP="003472B6">
      <w:pPr>
        <w:rPr>
          <w:color w:val="FF0000"/>
        </w:rPr>
      </w:pPr>
      <w:r w:rsidRPr="00EB5836">
        <w:rPr>
          <w:color w:val="FF0000"/>
        </w:rPr>
        <w:t>Zudem fransen die schattigen Ränder der Blätter aus.</w:t>
      </w:r>
    </w:p>
    <w:p w:rsidR="001B497D" w:rsidRDefault="00642D8A" w:rsidP="003472B6">
      <w:pPr>
        <w:rPr>
          <w:color w:val="FF0000"/>
        </w:rPr>
      </w:pPr>
      <w:r>
        <w:rPr>
          <w:color w:val="FF0000"/>
        </w:rPr>
        <w:t>Löcher schließen</w:t>
      </w:r>
      <w:r w:rsidR="00F20A99">
        <w:rPr>
          <w:color w:val="FF0000"/>
        </w:rPr>
        <w:t>, Löcher sollen Merkmal der Textur, aber nicht der Form sein</w:t>
      </w:r>
    </w:p>
    <w:p w:rsidR="00F864D0" w:rsidRDefault="00F864D0" w:rsidP="003472B6">
      <w:r>
        <w:t>Hintergrund eingefärbt vom Umgebungslicht. Einige Fotos in Dämmerung geschossen, farbiges Licht</w:t>
      </w:r>
    </w:p>
    <w:p w:rsidR="007D7FEB" w:rsidRDefault="007D7FEB" w:rsidP="003472B6">
      <w:r>
        <w:t>Auch dies ergab</w:t>
      </w:r>
    </w:p>
    <w:p w:rsidR="007D7FEB" w:rsidRDefault="007D7FEB" w:rsidP="003472B6">
      <w:proofErr w:type="spellStart"/>
      <w:r>
        <w:t>value</w:t>
      </w:r>
      <w:proofErr w:type="spellEnd"/>
      <w:r>
        <w:t xml:space="preserve"> dazu</w:t>
      </w:r>
    </w:p>
    <w:p w:rsidR="00DE5979" w:rsidRDefault="007D7FEB" w:rsidP="003472B6">
      <w:r>
        <w:t xml:space="preserve">Bestehendes Problem: farbige Schatten. </w:t>
      </w:r>
      <w:r w:rsidR="00DE5979">
        <w:t xml:space="preserve">Die Schatten sind </w:t>
      </w:r>
      <w:proofErr w:type="spellStart"/>
      <w:r w:rsidR="00DE5979">
        <w:t>hauptächlich</w:t>
      </w:r>
      <w:proofErr w:type="spellEnd"/>
      <w:r w:rsidR="00DE5979">
        <w:t xml:space="preserve"> grau mit einer geringen Sättigung.</w:t>
      </w:r>
      <w:r w:rsidR="00FE6F93">
        <w:t xml:space="preserve"> zwei Lichtquellen: Umgebungsbeleuchtung, Blitz</w:t>
      </w:r>
    </w:p>
    <w:p w:rsidR="00DE5979" w:rsidRDefault="00DE5979" w:rsidP="003472B6">
      <w:r>
        <w:t xml:space="preserve">Da aber auf einigen Es verbleiben dennoch farbige Schatten, </w:t>
      </w:r>
    </w:p>
    <w:p w:rsidR="00BD4CD2" w:rsidRDefault="00BD4CD2" w:rsidP="003472B6"/>
    <w:p w:rsidR="00380D0E" w:rsidRPr="00380D0E" w:rsidRDefault="00380D0E" w:rsidP="003472B6">
      <w:r>
        <w:t xml:space="preserve">Generell erfolgt vor allen Segmentierungen, bei denen Faltungen mit festen Kernelgrößen vorgenommen werden, zunächst eine Skalierung des Bildes auf eine vordefinierte Größe. So wird verhindert, dass die strukturierenden Elemente </w:t>
      </w:r>
      <w:r w:rsidRPr="00380D0E">
        <w:rPr>
          <w:color w:val="FF0000"/>
        </w:rPr>
        <w:t>unterschiedlichen Einfluss haben</w:t>
      </w:r>
      <w:r>
        <w:rPr>
          <w:color w:val="FF0000"/>
        </w:rPr>
        <w:t xml:space="preserve"> (Erosion, Dilation). </w:t>
      </w:r>
    </w:p>
    <w:p w:rsidR="003472B6" w:rsidRDefault="003472B6" w:rsidP="003472B6"/>
    <w:p w:rsidR="0037090C" w:rsidRDefault="0037090C" w:rsidP="003472B6">
      <w:r>
        <w:t xml:space="preserve">kein </w:t>
      </w:r>
      <w:proofErr w:type="spellStart"/>
      <w:r>
        <w:t>Gauss</w:t>
      </w:r>
      <w:proofErr w:type="spellEnd"/>
      <w:r>
        <w:t>,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w:t>
      </w:r>
      <w:proofErr w:type="spellStart"/>
      <w:r>
        <w:t>means</w:t>
      </w:r>
      <w:proofErr w:type="spellEnd"/>
      <w:r>
        <w:t xml:space="preserve"> nicht funktionieren</w:t>
      </w:r>
    </w:p>
    <w:p w:rsidR="00B524CD" w:rsidRDefault="00B524CD" w:rsidP="003472B6">
      <w:r>
        <w:t xml:space="preserve">H - viel </w:t>
      </w:r>
      <w:proofErr w:type="spellStart"/>
      <w:r>
        <w:t>noise</w:t>
      </w:r>
      <w:proofErr w:type="spellEnd"/>
    </w:p>
    <w:p w:rsidR="00B524CD" w:rsidRDefault="00B524CD" w:rsidP="003472B6">
      <w:r>
        <w:t xml:space="preserve">S </w:t>
      </w:r>
      <w:r w:rsidR="002C3CC0">
        <w:t xml:space="preserve">+ V </w:t>
      </w:r>
      <w:r>
        <w:t xml:space="preserve">- </w:t>
      </w:r>
      <w:r w:rsidR="002C3CC0">
        <w:t xml:space="preserve">wenig </w:t>
      </w:r>
      <w:proofErr w:type="spellStart"/>
      <w:r w:rsidR="002C3CC0">
        <w:t>noise</w:t>
      </w:r>
      <w:proofErr w:type="spellEnd"/>
      <w:r w:rsidR="002C3CC0">
        <w:t>, bisschen harte schatten</w:t>
      </w:r>
    </w:p>
    <w:p w:rsidR="002C3CC0" w:rsidRDefault="002C3CC0" w:rsidP="003472B6">
      <w:r>
        <w:t xml:space="preserve">nur S - weniger </w:t>
      </w:r>
      <w:proofErr w:type="spellStart"/>
      <w:r>
        <w:t>schatten</w:t>
      </w:r>
      <w:proofErr w:type="spellEnd"/>
      <w:r>
        <w:t xml:space="preserve">, </w:t>
      </w:r>
      <w:proofErr w:type="spellStart"/>
      <w:r>
        <w:t>noisy</w:t>
      </w:r>
      <w:proofErr w:type="spellEnd"/>
      <w:r>
        <w:t xml:space="preserve">, da </w:t>
      </w:r>
      <w:proofErr w:type="spellStart"/>
      <w:r>
        <w:t>fragmente</w:t>
      </w:r>
      <w:proofErr w:type="spellEnd"/>
      <w:r>
        <w:t xml:space="preserve"> der schatten</w:t>
      </w:r>
    </w:p>
    <w:p w:rsidR="00CC594D" w:rsidRDefault="003D0C92" w:rsidP="003472B6">
      <w:r>
        <w:t xml:space="preserve">Schwierigkeit bei </w:t>
      </w:r>
      <w:proofErr w:type="spellStart"/>
      <w:r w:rsidR="00CC594D">
        <w:t>entfernung</w:t>
      </w:r>
      <w:proofErr w:type="spellEnd"/>
      <w:r w:rsidR="00CC594D">
        <w:t xml:space="preserve"> stiel entfernt (vielleicht </w:t>
      </w:r>
      <w:proofErr w:type="spellStart"/>
      <w:r w:rsidR="00CC594D">
        <w:t>bezug</w:t>
      </w:r>
      <w:proofErr w:type="spellEnd"/>
      <w:r w:rsidR="00CC594D">
        <w:t xml:space="preserve"> auf </w:t>
      </w:r>
      <w:r w:rsidR="00CC594D" w:rsidRPr="00CC594D">
        <w:t xml:space="preserve">Plant </w:t>
      </w:r>
      <w:proofErr w:type="spellStart"/>
      <w:r w:rsidR="00CC594D" w:rsidRPr="00CC594D">
        <w:t>identification</w:t>
      </w:r>
      <w:proofErr w:type="spellEnd"/>
      <w:r w:rsidR="00CC594D" w:rsidRPr="00CC594D">
        <w:t xml:space="preserve"> </w:t>
      </w:r>
      <w:proofErr w:type="spellStart"/>
      <w:r w:rsidR="00CC594D" w:rsidRPr="00CC594D">
        <w:t>using</w:t>
      </w:r>
      <w:proofErr w:type="spellEnd"/>
      <w:r w:rsidR="00CC594D" w:rsidRPr="00CC594D">
        <w:t xml:space="preserve"> </w:t>
      </w:r>
      <w:proofErr w:type="spellStart"/>
      <w:r w:rsidR="00CC594D" w:rsidRPr="00CC594D">
        <w:t>leaf</w:t>
      </w:r>
      <w:proofErr w:type="spellEnd"/>
      <w:r w:rsidR="00CC594D" w:rsidRPr="00CC594D">
        <w:t xml:space="preserve"> </w:t>
      </w:r>
      <w:proofErr w:type="spellStart"/>
      <w:r w:rsidR="00CC594D" w:rsidRPr="00CC594D">
        <w:t>shapes</w:t>
      </w:r>
      <w:proofErr w:type="spellEnd"/>
      <w:r w:rsidR="00CC594D" w:rsidRPr="00CC594D">
        <w:t xml:space="preserve">—A </w:t>
      </w:r>
      <w:proofErr w:type="spellStart"/>
      <w:r w:rsidR="00CC594D" w:rsidRPr="00CC594D">
        <w:t>pattern</w:t>
      </w:r>
      <w:proofErr w:type="spellEnd"/>
      <w:r w:rsidR="00CC594D" w:rsidRPr="00CC594D">
        <w:t xml:space="preserve"> </w:t>
      </w:r>
      <w:proofErr w:type="spellStart"/>
      <w:r w:rsidR="00CC594D" w:rsidRPr="00CC594D">
        <w:t>counting</w:t>
      </w:r>
      <w:proofErr w:type="spellEnd"/>
      <w:r w:rsidR="00CC594D" w:rsidRPr="00CC594D">
        <w:t xml:space="preserve"> </w:t>
      </w:r>
      <w:proofErr w:type="spellStart"/>
      <w:r w:rsidR="00CC594D" w:rsidRPr="00CC594D">
        <w:t>approach</w:t>
      </w:r>
      <w:proofErr w:type="spellEnd"/>
      <w:r w:rsidR="00CC594D">
        <w:t>)</w:t>
      </w:r>
    </w:p>
    <w:p w:rsidR="0025792F" w:rsidRDefault="0025792F" w:rsidP="003472B6">
      <w:r>
        <w:t>Stiel wichtig (Grundlage), Details von Blattgrund und Blattspitze kann verloren gehen</w:t>
      </w:r>
    </w:p>
    <w:p w:rsidR="00286E82" w:rsidRDefault="00286E82" w:rsidP="003472B6">
      <w:r>
        <w:t>Entscheidung: Stiel bleibt dran</w:t>
      </w:r>
    </w:p>
    <w:p w:rsidR="00ED760F" w:rsidRDefault="00ED760F" w:rsidP="003472B6"/>
    <w:p w:rsidR="00756970" w:rsidRDefault="00756970" w:rsidP="003472B6">
      <w:r>
        <w:lastRenderedPageBreak/>
        <w:t xml:space="preserve">normalisieren, da nur </w:t>
      </w:r>
      <w:proofErr w:type="spellStart"/>
      <w:r>
        <w:t>erhältnis</w:t>
      </w:r>
      <w:proofErr w:type="spellEnd"/>
      <w:r>
        <w:t xml:space="preserve"> der werte zueinander entscheidend, nicht </w:t>
      </w:r>
      <w:proofErr w:type="spellStart"/>
      <w:r>
        <w:t>höhe</w:t>
      </w:r>
      <w:proofErr w:type="spellEnd"/>
      <w:r>
        <w:t xml:space="preserve"> der </w:t>
      </w:r>
      <w:proofErr w:type="spellStart"/>
      <w:r>
        <w:t>werte</w:t>
      </w:r>
      <w:proofErr w:type="spellEnd"/>
      <w:r>
        <w:t xml:space="preserve"> (wie oft taucht </w:t>
      </w:r>
      <w:proofErr w:type="spellStart"/>
      <w:r>
        <w:t>pattern</w:t>
      </w:r>
      <w:proofErr w:type="spellEnd"/>
      <w:r>
        <w:t xml:space="preserve"> x auf im </w:t>
      </w:r>
      <w:r w:rsidR="00FD1E13">
        <w:t>v</w:t>
      </w:r>
      <w:r>
        <w:t xml:space="preserve">erh. </w:t>
      </w:r>
      <w:r w:rsidR="00FD1E13">
        <w:t>zu allen anderen</w:t>
      </w:r>
      <w:r>
        <w:t>)</w:t>
      </w:r>
    </w:p>
    <w:p w:rsidR="004A0901" w:rsidRDefault="00644788" w:rsidP="003472B6">
      <w:r>
        <w:rPr>
          <w:noProof/>
          <w:lang w:eastAsia="de-DE"/>
        </w:rPr>
        <w:drawing>
          <wp:inline distT="0" distB="0" distL="0" distR="0" wp14:anchorId="74E86434" wp14:editId="12590339">
            <wp:extent cx="5220970" cy="29368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20970" cy="2936865"/>
                    </a:xfrm>
                    <a:prstGeom prst="rect">
                      <a:avLst/>
                    </a:prstGeom>
                  </pic:spPr>
                </pic:pic>
              </a:graphicData>
            </a:graphic>
          </wp:inline>
        </w:drawing>
      </w:r>
    </w:p>
    <w:p w:rsidR="004A0901" w:rsidRPr="003472B6" w:rsidRDefault="004A0901" w:rsidP="003472B6">
      <w:r>
        <w:t xml:space="preserve">Shape allgemein: immer längste </w:t>
      </w:r>
      <w:proofErr w:type="spellStart"/>
      <w:r>
        <w:t>kontur</w:t>
      </w:r>
      <w:proofErr w:type="spellEnd"/>
      <w:r>
        <w:t xml:space="preserve"> nehmen, falls mehrere Konturen, kleine Objekte bei Segmentierung zurückbleiben</w:t>
      </w:r>
    </w:p>
    <w:p w:rsidR="00916011" w:rsidRDefault="00916011" w:rsidP="007C7053">
      <w:pPr>
        <w:pStyle w:val="berschrift3"/>
        <w:numPr>
          <w:ilvl w:val="1"/>
          <w:numId w:val="1"/>
        </w:numPr>
      </w:pPr>
      <w:bookmarkStart w:id="59" w:name="_Toc475533984"/>
      <w:proofErr w:type="spellStart"/>
      <w:r>
        <w:t>Inner</w:t>
      </w:r>
      <w:proofErr w:type="spellEnd"/>
      <w:r>
        <w:t xml:space="preserve"> </w:t>
      </w:r>
      <w:proofErr w:type="spellStart"/>
      <w:r>
        <w:t>Distance</w:t>
      </w:r>
      <w:proofErr w:type="spellEnd"/>
      <w:r>
        <w:t xml:space="preserve"> Shape </w:t>
      </w:r>
      <w:proofErr w:type="spellStart"/>
      <w:r>
        <w:t>Context</w:t>
      </w:r>
      <w:bookmarkEnd w:id="59"/>
      <w:proofErr w:type="spellEnd"/>
    </w:p>
    <w:p w:rsidR="00571693" w:rsidRPr="00571693" w:rsidRDefault="00916011" w:rsidP="00F048D0">
      <w:pPr>
        <w:rPr>
          <w:color w:val="FF0000"/>
        </w:rPr>
      </w:pPr>
      <w:r>
        <w:t xml:space="preserve">Für Python sind keine Bibliotheken verfügbar, die Methoden zur Extraktion des </w:t>
      </w:r>
      <w:proofErr w:type="spellStart"/>
      <w:r w:rsidR="00254942">
        <w:t>Inner</w:t>
      </w:r>
      <w:proofErr w:type="spellEnd"/>
      <w:r w:rsidR="00254942">
        <w:t xml:space="preserve"> </w:t>
      </w:r>
      <w:proofErr w:type="spellStart"/>
      <w:r w:rsidR="00254942">
        <w:t>Distance</w:t>
      </w:r>
      <w:proofErr w:type="spellEnd"/>
      <w:r w:rsidR="00254942">
        <w:t xml:space="preserve"> </w:t>
      </w:r>
      <w:r>
        <w:t xml:space="preserve">Shape </w:t>
      </w:r>
      <w:proofErr w:type="spellStart"/>
      <w:r>
        <w:t>Context</w:t>
      </w:r>
      <w:proofErr w:type="spellEnd"/>
      <w:r>
        <w:t xml:space="preserve"> bereitstellen. </w:t>
      </w:r>
      <w:r w:rsidR="00C61FB2">
        <w:t xml:space="preserve">Daher </w:t>
      </w:r>
      <w:r w:rsidR="00BF120E">
        <w:t>wird</w:t>
      </w:r>
      <w:r w:rsidR="00C61FB2">
        <w:t xml:space="preserve"> der </w:t>
      </w:r>
      <w:r w:rsidR="00E80565">
        <w:t xml:space="preserve">Algorithmus </w:t>
      </w:r>
      <w:proofErr w:type="gramStart"/>
      <w:r w:rsidR="00E80565">
        <w:t xml:space="preserve">von </w:t>
      </w:r>
      <w:r w:rsidR="00E80565" w:rsidRPr="00E80565">
        <w:rPr>
          <w:color w:val="FF0000"/>
        </w:rPr>
        <w:t>???</w:t>
      </w:r>
      <w:proofErr w:type="gramEnd"/>
      <w:r w:rsidR="00E80565">
        <w:t xml:space="preserve"> selbst impleme</w:t>
      </w:r>
      <w:r w:rsidR="00E80565">
        <w:t>n</w:t>
      </w:r>
      <w:r w:rsidR="00E80565">
        <w:t>tiert.</w:t>
      </w:r>
    </w:p>
    <w:p w:rsidR="00ED22C7" w:rsidRDefault="00ED22C7" w:rsidP="00ED22C7">
      <w:r>
        <w:t xml:space="preserve">Ausgangspunkt für die Berechnung </w:t>
      </w:r>
      <w:r w:rsidR="00863900">
        <w:t>jedweder</w:t>
      </w:r>
      <w:r>
        <w:t xml:space="preserve"> Shape </w:t>
      </w:r>
      <w:proofErr w:type="spellStart"/>
      <w:r>
        <w:t>Contexts</w:t>
      </w:r>
      <w:proofErr w:type="spellEnd"/>
      <w:r>
        <w:t xml:space="preserve"> </w:t>
      </w:r>
      <w:r w:rsidR="00FF51E1">
        <w:t>ist</w:t>
      </w:r>
      <w:r>
        <w:t xml:space="preserve"> die aus einem Binärbild ermittel</w:t>
      </w:r>
      <w:r w:rsidR="00FF51E1">
        <w:t xml:space="preserve">te Kontur. </w:t>
      </w:r>
      <w:r w:rsidR="006B0BB2">
        <w:t>D</w:t>
      </w:r>
      <w:r w:rsidR="00FF51E1">
        <w:t xml:space="preserve">ieser </w:t>
      </w:r>
      <w:r w:rsidR="006B0BB2">
        <w:t>wird eine vordefinierte Anzahl an</w:t>
      </w:r>
      <w:r w:rsidR="00FF51E1">
        <w:t xml:space="preserve"> Punkte</w:t>
      </w:r>
      <w:r w:rsidR="006B0BB2">
        <w:t>n</w:t>
      </w:r>
      <w:r w:rsidR="00FF51E1">
        <w:t>, die in regelmäßigen Abständen verteilt sind, entnommen</w:t>
      </w:r>
      <w:r>
        <w:t>.</w:t>
      </w:r>
      <w:r w:rsidRPr="00FF51E1">
        <w:rPr>
          <w:color w:val="FF0000"/>
        </w:rPr>
        <w:t xml:space="preserve"> </w:t>
      </w:r>
      <w:r w:rsidR="00FF51E1" w:rsidRPr="00FF51E1">
        <w:rPr>
          <w:color w:val="FF0000"/>
        </w:rPr>
        <w:t>Keine besonderen Punkte</w:t>
      </w:r>
    </w:p>
    <w:p w:rsidR="00E80565" w:rsidRDefault="006B0BB2" w:rsidP="00916011">
      <w:r>
        <w:t xml:space="preserve">Die euklidischen Distanzen zwischen </w:t>
      </w:r>
      <w:r w:rsidR="00607189">
        <w:t>allen</w:t>
      </w:r>
      <w:r>
        <w:t xml:space="preserve"> </w:t>
      </w:r>
      <w:r w:rsidR="00607189">
        <w:t xml:space="preserve">entnommenen </w:t>
      </w:r>
      <w:r>
        <w:t xml:space="preserve">Punkten werden berechnet und </w:t>
      </w:r>
      <w:r w:rsidR="003E4F34">
        <w:t xml:space="preserve">in </w:t>
      </w:r>
      <w:r>
        <w:t xml:space="preserve">einer </w:t>
      </w:r>
      <w:r w:rsidR="004E2A78">
        <w:t xml:space="preserve">mit Nullen initialisierten </w:t>
      </w:r>
      <w:r w:rsidR="00077181">
        <w:t xml:space="preserve">Distanzmatrix </w:t>
      </w:r>
      <w:r>
        <w:t>gehalten</w:t>
      </w:r>
      <w:r w:rsidR="00077181">
        <w:t xml:space="preserve">. </w:t>
      </w:r>
      <w:r w:rsidR="0042799E">
        <w:t>A</w:t>
      </w:r>
      <w:r>
        <w:t xml:space="preserve">bweichend vom ursprünglichen Konzept des Shape </w:t>
      </w:r>
      <w:proofErr w:type="spellStart"/>
      <w:r>
        <w:t>Contexts</w:t>
      </w:r>
      <w:proofErr w:type="spellEnd"/>
      <w:r w:rsidR="007C61F6">
        <w:t>,</w:t>
      </w:r>
      <w:r w:rsidR="0042799E">
        <w:t xml:space="preserve"> werden </w:t>
      </w:r>
      <w:r w:rsidR="007C61F6">
        <w:t>allerdings</w:t>
      </w:r>
      <w:r w:rsidR="004C261A">
        <w:t xml:space="preserve"> </w:t>
      </w:r>
      <w:r w:rsidR="0042799E">
        <w:t>nur innere Distanzen berücksichtigt.</w:t>
      </w:r>
      <w:r w:rsidR="003E4F34">
        <w:t xml:space="preserve"> Dies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damit </w:t>
      </w:r>
      <w:r w:rsidR="00CD6756">
        <w:t>sie</w:t>
      </w:r>
      <w:r w:rsidR="002F08E4">
        <w:t xml:space="preserve"> innerhalb der Form als verbunden gelten können</w:t>
      </w:r>
      <w:r w:rsidR="00284855">
        <w:t xml:space="preserve"> und ihre Distanz eingetragen wird</w:t>
      </w:r>
      <w:r w:rsidR="003E4F34">
        <w:t xml:space="preserve">. </w:t>
      </w:r>
      <w:r>
        <w:t>Da der Hintergrund im Binärbild mit Null</w:t>
      </w:r>
      <w:r w:rsidR="004C261A">
        <w:t>en</w:t>
      </w:r>
      <w:r>
        <w:t xml:space="preserve"> codiert ist, </w:t>
      </w:r>
      <w:r w:rsidR="003E4F34">
        <w:t xml:space="preserve">wird </w:t>
      </w:r>
      <w:r w:rsidR="00035846">
        <w:t>dazu</w:t>
      </w:r>
      <w:r w:rsidR="003E01CA">
        <w:t xml:space="preserve"> programmatisch</w:t>
      </w:r>
      <w:r w:rsidR="00035846">
        <w:t xml:space="preserve"> </w:t>
      </w:r>
      <w:r w:rsidR="003E4F34">
        <w:t xml:space="preserve">überprüft, </w:t>
      </w:r>
      <w:r w:rsidR="00035846">
        <w:t>ob</w:t>
      </w:r>
      <w:r>
        <w:t xml:space="preserve"> </w:t>
      </w:r>
      <w:r w:rsidR="003E01CA">
        <w:t>Zwischenp</w:t>
      </w:r>
      <w:r>
        <w:t xml:space="preserve">unkte auf </w:t>
      </w:r>
      <w:r w:rsidR="00035846">
        <w:t>dieser</w:t>
      </w:r>
      <w:r>
        <w:t xml:space="preserve"> Linie nur Werte</w:t>
      </w:r>
      <w:r w:rsidR="003E4F34">
        <w:t xml:space="preserve"> größer Null</w:t>
      </w:r>
      <w:r>
        <w:t xml:space="preserve"> annehmen.</w:t>
      </w:r>
      <w:r w:rsidR="003E4F34">
        <w:t xml:space="preserve"> Ist dies der Fall, </w:t>
      </w:r>
      <w:r w:rsidR="0081203E">
        <w:t xml:space="preserve">wird </w:t>
      </w:r>
      <w:r w:rsidR="009778F0">
        <w:t xml:space="preserve">die </w:t>
      </w:r>
      <w:r w:rsidR="0081203E">
        <w:t>Distanz eingetragen</w:t>
      </w:r>
      <w:r w:rsidR="009778F0">
        <w:t xml:space="preserve">. Die verbleibenden Nullen geben an, </w:t>
      </w:r>
      <w:r w:rsidR="0081203E">
        <w:t>dass keine Verbindung</w:t>
      </w:r>
      <w:r w:rsidR="007E7687">
        <w:t xml:space="preserve"> zwischen den </w:t>
      </w:r>
      <w:r w:rsidR="009778F0">
        <w:t>jeweilig indizierten</w:t>
      </w:r>
      <w:r w:rsidR="007E7687">
        <w:t xml:space="preserve"> Punkten</w:t>
      </w:r>
      <w:r w:rsidR="0081203E">
        <w:t xml:space="preserve"> besteht</w:t>
      </w:r>
      <w:r w:rsidR="0042799E">
        <w:t>.</w:t>
      </w:r>
    </w:p>
    <w:p w:rsidR="008F6E13" w:rsidRDefault="00DF7DB6" w:rsidP="00916011">
      <w:r>
        <w:lastRenderedPageBreak/>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t>
      </w:r>
      <w:proofErr w:type="spellStart"/>
      <w:r w:rsidR="00ED39C2" w:rsidRPr="00ED39C2">
        <w:t>Warshall</w:t>
      </w:r>
      <w:proofErr w:type="spellEnd"/>
      <w:r w:rsidR="00ED39C2" w:rsidRPr="00ED39C2">
        <w:t>-Algorithmus</w:t>
      </w:r>
      <w:r w:rsidR="00ED39C2">
        <w:t xml:space="preserve"> </w:t>
      </w:r>
      <w:r w:rsidR="00425856">
        <w:t xml:space="preserve">wird </w:t>
      </w:r>
      <w:r w:rsidR="00ED39C2">
        <w:t xml:space="preserve">eine Matrix erzeugt </w:t>
      </w:r>
      <w:r w:rsidR="00ED39C2" w:rsidRPr="00ED39C2">
        <w:rPr>
          <w:color w:val="FF0000"/>
        </w:rPr>
        <w:t>(</w:t>
      </w:r>
      <w:proofErr w:type="spellStart"/>
      <w:r w:rsidR="00ED39C2" w:rsidRPr="00ED39C2">
        <w:rPr>
          <w:color w:val="FF0000"/>
        </w:rPr>
        <w:t>scipy</w:t>
      </w:r>
      <w:proofErr w:type="spellEnd"/>
      <w:r w:rsidR="00ED39C2" w:rsidRPr="00ED39C2">
        <w:rPr>
          <w:color w:val="FF0000"/>
        </w:rPr>
        <w:t>)</w:t>
      </w:r>
      <w:r w:rsidR="00ED39C2">
        <w:t xml:space="preserve">,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proofErr w:type="spellStart"/>
      <w:r w:rsidR="00D85A97">
        <w:t>ungerichteten</w:t>
      </w:r>
      <w:proofErr w:type="spellEnd"/>
      <w:r w:rsidR="00D85A97">
        <w:t xml:space="preserve"> </w:t>
      </w:r>
      <w:r w:rsidR="00B843E3">
        <w:t xml:space="preserve">Graph, die abgelaufen werden müssen, um den Punkt zu erreichen. </w:t>
      </w:r>
      <w:r w:rsidR="00ED39C2">
        <w:t xml:space="preserve">Gibt es keine Kante zwischen zwei Punkten, ist </w:t>
      </w:r>
      <w:r w:rsidR="00F20A99">
        <w:t>der kürzeste Weg, wie in der Distanzmatrix,</w:t>
      </w:r>
      <w:r w:rsidR="00ED39C2">
        <w:t xml:space="preserve"> gleich Null</w:t>
      </w:r>
      <w:r w:rsidR="00A2370C">
        <w:t>,</w:t>
      </w:r>
      <w:r>
        <w:t xml:space="preserve"> beziehungsweise unendlich</w:t>
      </w:r>
      <w:r w:rsidR="00ED39C2">
        <w:t>.</w:t>
      </w:r>
    </w:p>
    <w:p w:rsidR="009778F0" w:rsidRPr="009778F0" w:rsidRDefault="009778F0" w:rsidP="00916011">
      <w:pPr>
        <w:rPr>
          <w:color w:val="FF0000"/>
        </w:rPr>
      </w:pPr>
      <w:r w:rsidRPr="009778F0">
        <w:rPr>
          <w:color w:val="FF0000"/>
        </w:rPr>
        <w:t>Pseudocode</w:t>
      </w:r>
    </w:p>
    <w:p w:rsidR="00455BB7" w:rsidRDefault="00607189" w:rsidP="00455BB7">
      <w:r>
        <w:t xml:space="preserve">Für </w:t>
      </w:r>
      <w:proofErr w:type="gramStart"/>
      <w:r>
        <w:t>jeden aus</w:t>
      </w:r>
      <w:r w:rsidR="009778F0">
        <w:t xml:space="preserve"> der Kontur entnommenen</w:t>
      </w:r>
      <w:proofErr w:type="gramEnd"/>
      <w:r>
        <w:t xml:space="preserve"> Punkt</w:t>
      </w:r>
      <w:r w:rsidR="009778F0">
        <w:t>e</w:t>
      </w:r>
      <w:r>
        <w:t xml:space="preserve">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w:t>
      </w:r>
      <w:r w:rsidR="00455BB7">
        <w:t>e</w:t>
      </w:r>
      <w:r w:rsidR="00455BB7">
        <w:t>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 xml:space="preserve">Für die Zuordnung der Punkte in das Histogramm werden </w:t>
      </w:r>
      <w:r w:rsidR="00C517C6">
        <w:t xml:space="preserve">die </w:t>
      </w:r>
      <w:r w:rsidR="00BE0E1B">
        <w:t xml:space="preserve">Wertebereiche der </w:t>
      </w:r>
      <w:r>
        <w:t>Winkel  und Wegelänge</w:t>
      </w:r>
      <w:r w:rsidR="00BE0E1B">
        <w:t>n</w:t>
      </w:r>
      <w:r>
        <w:t xml:space="preserve"> logarithmisch in jeweils acht Klassen unterteilt.</w:t>
      </w:r>
      <w:r w:rsidR="00797F16">
        <w:t xml:space="preserve"> </w:t>
      </w:r>
      <w:r w:rsidR="00BE0E1B">
        <w:t>Der</w:t>
      </w:r>
      <w:r w:rsidR="006A43B3">
        <w:t xml:space="preserve"> Wertebereich der Winkel liegt zwischen 0 und 2 • π, der der Wegelängen zwischen 0 und dem Logarithmus der maximalen Distanz zur Basis zwei.</w:t>
      </w:r>
      <w:r w:rsidR="00BE0E1B">
        <w:t xml:space="preserve"> </w:t>
      </w:r>
      <w:r w:rsidR="00797F16">
        <w:t>Als maximale Distanz wird die Diagonale des Ausgangsbildes angenommen.</w:t>
      </w:r>
      <w:r w:rsidR="00C517C6">
        <w:t xml:space="preserve"> </w:t>
      </w:r>
      <w:r w:rsidR="00C517C6" w:rsidRPr="00C517C6">
        <w:rPr>
          <w:color w:val="FF0000"/>
        </w:rPr>
        <w:t>entspricht der Vorlage</w:t>
      </w:r>
    </w:p>
    <w:p w:rsidR="006449DD" w:rsidRDefault="00796A5A" w:rsidP="006449DD">
      <w:pPr>
        <w:rPr>
          <w:color w:val="FF0000"/>
        </w:rPr>
      </w:pPr>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CC48DC">
        <w:t>,</w:t>
      </w:r>
      <w:r w:rsidR="00DB1808">
        <w:t xml:space="preserve"> </w:t>
      </w:r>
      <w:r>
        <w:t xml:space="preserve">die Summe seiner Werte entspricht </w:t>
      </w:r>
      <w:r w:rsidR="008D4219">
        <w:t xml:space="preserve">immer </w:t>
      </w:r>
      <w:r>
        <w:t>der Anzahl der entnommenen Punkte minus de</w:t>
      </w:r>
      <w:r w:rsidR="00F8630B">
        <w:t>n</w:t>
      </w:r>
      <w:r>
        <w:t xml:space="preserve"> betrachteten Punkt. </w:t>
      </w:r>
      <w:r w:rsidR="00A215ED">
        <w:t>Um den Wertebereich des Histogramms unabhängig von der Anzahl der Punkte zu halten, wird die L1-Norm, also die Summennorm, darauf angewendet.</w:t>
      </w:r>
      <w:r w:rsidR="006449DD" w:rsidRPr="006449DD">
        <w:rPr>
          <w:color w:val="FF0000"/>
        </w:rPr>
        <w:t xml:space="preserve"> </w:t>
      </w:r>
    </w:p>
    <w:p w:rsidR="006449DD" w:rsidRDefault="006449DD" w:rsidP="006449DD">
      <w:pPr>
        <w:rPr>
          <w:color w:val="FF0000"/>
        </w:rPr>
      </w:pPr>
      <w:proofErr w:type="spellStart"/>
      <w:r>
        <w:rPr>
          <w:color w:val="FF0000"/>
        </w:rPr>
        <w:t>Histogrammformel</w:t>
      </w:r>
      <w:proofErr w:type="spellEnd"/>
      <w:r>
        <w:rPr>
          <w:color w:val="FF0000"/>
        </w:rPr>
        <w:t xml:space="preserve"> hier hin</w:t>
      </w:r>
    </w:p>
    <w:p w:rsidR="006449DD" w:rsidRPr="003459D0" w:rsidRDefault="00DE645E" w:rsidP="006449DD">
      <w:pPr>
        <w:rPr>
          <w:color w:val="FF0000"/>
        </w:rPr>
      </w:pPr>
      <w:r>
        <w:t xml:space="preserve">Um </w:t>
      </w:r>
      <w:r w:rsidR="00866242">
        <w:t xml:space="preserve">die Konturen von </w:t>
      </w:r>
      <w:r>
        <w:t>Objekte</w:t>
      </w:r>
      <w:r w:rsidR="00866242">
        <w:t>n</w:t>
      </w:r>
      <w:r>
        <w:t xml:space="preserve"> </w:t>
      </w:r>
      <w:r w:rsidR="00866242">
        <w:t>anhand ihrer ermittelten</w:t>
      </w:r>
      <w:r>
        <w:t xml:space="preserve"> </w:t>
      </w:r>
      <w:proofErr w:type="spellStart"/>
      <w:r>
        <w:t>Inner</w:t>
      </w:r>
      <w:proofErr w:type="spellEnd"/>
      <w:r>
        <w:t xml:space="preserve"> </w:t>
      </w:r>
      <w:proofErr w:type="spellStart"/>
      <w:r>
        <w:t>Distance</w:t>
      </w:r>
      <w:proofErr w:type="spellEnd"/>
      <w:r>
        <w:t xml:space="preserve"> Shape </w:t>
      </w:r>
      <w:proofErr w:type="spellStart"/>
      <w:r>
        <w:t>Context</w:t>
      </w:r>
      <w:r w:rsidR="00866242">
        <w:t>s</w:t>
      </w:r>
      <w:proofErr w:type="spellEnd"/>
      <w:r>
        <w:t xml:space="preserve"> zu </w:t>
      </w:r>
      <w:r w:rsidR="00866242">
        <w:t>vergleichen und zu klassifizieren</w:t>
      </w:r>
      <w:r>
        <w:t>, verwenden</w:t>
      </w:r>
      <w:r w:rsidRPr="00DE645E">
        <w:rPr>
          <w:color w:val="FF0000"/>
        </w:rPr>
        <w:t xml:space="preserve"> </w:t>
      </w:r>
      <w:r>
        <w:rPr>
          <w:color w:val="FF0000"/>
        </w:rPr>
        <w:t xml:space="preserve"> </w:t>
      </w:r>
      <w:proofErr w:type="spellStart"/>
      <w:r w:rsidRPr="00DE645E">
        <w:rPr>
          <w:color w:val="FF0000"/>
        </w:rPr>
        <w:t>bla</w:t>
      </w:r>
      <w:proofErr w:type="spellEnd"/>
      <w:r w:rsidRPr="00DE645E">
        <w:rPr>
          <w:color w:val="FF0000"/>
        </w:rPr>
        <w:t xml:space="preserve"> et al</w:t>
      </w:r>
      <w:r>
        <w:rPr>
          <w:color w:val="FF0000"/>
        </w:rPr>
        <w:t xml:space="preserve">, </w:t>
      </w:r>
      <w:r>
        <w:t>dynamische Programmierung</w:t>
      </w:r>
      <w:r w:rsidR="00866242">
        <w:t>.</w:t>
      </w:r>
      <w:r>
        <w:t xml:space="preserve"> </w:t>
      </w:r>
      <w:r w:rsidR="003459D0" w:rsidRPr="003459D0">
        <w:rPr>
          <w:color w:val="FF0000"/>
        </w:rPr>
        <w:t xml:space="preserve">Da die Histogramme nicht </w:t>
      </w:r>
      <w:r w:rsidR="003459D0">
        <w:rPr>
          <w:color w:val="FF0000"/>
        </w:rPr>
        <w:t xml:space="preserve">geordnet, irgendwas </w:t>
      </w:r>
      <w:r w:rsidRPr="003459D0">
        <w:rPr>
          <w:color w:val="FF0000"/>
        </w:rPr>
        <w:t xml:space="preserve">Dies eignet sich nicht für die angestrebte </w:t>
      </w:r>
      <w:r w:rsidR="00753581" w:rsidRPr="003459D0">
        <w:rPr>
          <w:color w:val="FF0000"/>
        </w:rPr>
        <w:t xml:space="preserve">Lösung, die Klassifizierung mit neuronalen Netzen </w:t>
      </w:r>
      <w:r w:rsidR="001279CB" w:rsidRPr="003459D0">
        <w:rPr>
          <w:color w:val="FF0000"/>
        </w:rPr>
        <w:t>oder</w:t>
      </w:r>
      <w:r w:rsidR="00753581" w:rsidRPr="003459D0">
        <w:rPr>
          <w:color w:val="FF0000"/>
        </w:rPr>
        <w:t xml:space="preserve"> Support </w:t>
      </w:r>
      <w:proofErr w:type="spellStart"/>
      <w:r w:rsidR="00753581" w:rsidRPr="003459D0">
        <w:rPr>
          <w:color w:val="FF0000"/>
        </w:rPr>
        <w:t>Vector</w:t>
      </w:r>
      <w:proofErr w:type="spellEnd"/>
      <w:r w:rsidR="00753581" w:rsidRPr="003459D0">
        <w:rPr>
          <w:color w:val="FF0000"/>
        </w:rPr>
        <w:t xml:space="preserve"> Machine</w:t>
      </w:r>
      <w:r w:rsidR="00517F40" w:rsidRPr="003459D0">
        <w:rPr>
          <w:color w:val="FF0000"/>
        </w:rPr>
        <w:t>s</w:t>
      </w:r>
      <w:r w:rsidR="00753581" w:rsidRPr="003459D0">
        <w:rPr>
          <w:color w:val="FF0000"/>
        </w:rPr>
        <w:t xml:space="preserve"> durchzuführen.</w:t>
      </w:r>
      <w:r w:rsidR="00866242" w:rsidRPr="003459D0">
        <w:rPr>
          <w:color w:val="FF0000"/>
        </w:rPr>
        <w:t xml:space="preserve"> </w:t>
      </w:r>
    </w:p>
    <w:p w:rsidR="00DE645E" w:rsidRPr="00DE645E" w:rsidRDefault="006449DD" w:rsidP="006449DD">
      <w:r>
        <w:t xml:space="preserve">Die erzeugten Histogramme können </w:t>
      </w:r>
      <w:r w:rsidR="00D37487">
        <w:t xml:space="preserve">aber </w:t>
      </w:r>
      <w:r>
        <w:t>als sich wiederholende Muster gleicher Dimens</w:t>
      </w:r>
      <w:r>
        <w:t>i</w:t>
      </w:r>
      <w:r>
        <w:t>on angenommen werden. Diese Muster</w:t>
      </w:r>
      <w:r w:rsidR="00D37487">
        <w:t xml:space="preserve"> können</w:t>
      </w:r>
      <w:r>
        <w:t xml:space="preserve"> als einzelne Fragmente für ein Bag-</w:t>
      </w:r>
      <w:proofErr w:type="spellStart"/>
      <w:r>
        <w:t>of</w:t>
      </w:r>
      <w:proofErr w:type="spellEnd"/>
      <w:r>
        <w:t>-</w:t>
      </w:r>
      <w:proofErr w:type="spellStart"/>
      <w:r>
        <w:t>words</w:t>
      </w:r>
      <w:proofErr w:type="spellEnd"/>
      <w:r>
        <w:t>-Modell</w:t>
      </w:r>
      <w:r w:rsidR="00D37487">
        <w:t xml:space="preserve"> dienen und</w:t>
      </w:r>
      <w:r>
        <w:t xml:space="preserve"> zu visuellen Wörtern zusammengefügt werden, die wiederum die </w:t>
      </w:r>
      <w:r>
        <w:lastRenderedPageBreak/>
        <w:t xml:space="preserve">Form beschreiben. Diese Aufgabe übernehmen die in </w:t>
      </w:r>
      <w:proofErr w:type="gramStart"/>
      <w:r w:rsidRPr="006449DD">
        <w:rPr>
          <w:color w:val="FF0000"/>
        </w:rPr>
        <w:t>Kapitel ???</w:t>
      </w:r>
      <w:proofErr w:type="gramEnd"/>
      <w:r w:rsidRPr="006449DD">
        <w:rPr>
          <w:color w:val="FF0000"/>
        </w:rPr>
        <w:t xml:space="preserve"> </w:t>
      </w:r>
      <w:r>
        <w:t xml:space="preserve">beschriebenen </w:t>
      </w:r>
      <w:proofErr w:type="spellStart"/>
      <w:r>
        <w:t>Cod</w:t>
      </w:r>
      <w:r>
        <w:t>e</w:t>
      </w:r>
      <w:r>
        <w:t>books</w:t>
      </w:r>
      <w:proofErr w:type="spellEnd"/>
      <w:r w:rsidR="00866242">
        <w:t>.</w:t>
      </w:r>
    </w:p>
    <w:p w:rsidR="006E0D88" w:rsidRPr="00A215ED" w:rsidRDefault="006E0D88" w:rsidP="00916011">
      <w:pPr>
        <w:rPr>
          <w:color w:val="FF0000"/>
        </w:rPr>
      </w:pPr>
      <w:r w:rsidRPr="00A215ED">
        <w:rPr>
          <w:color w:val="FF0000"/>
        </w:rPr>
        <w:t>Die einzelnen Histogramme mit einer Dimension von 8</w:t>
      </w:r>
      <w:r w:rsidR="003064D1" w:rsidRPr="00A215ED">
        <w:rPr>
          <w:color w:val="FF0000"/>
        </w:rPr>
        <w:t xml:space="preserve"> </w:t>
      </w:r>
      <w:r w:rsidRPr="00A215ED">
        <w:rPr>
          <w:color w:val="FF0000"/>
        </w:rPr>
        <w:t>x</w:t>
      </w:r>
      <w:r w:rsidR="003064D1" w:rsidRPr="00A215ED">
        <w:rPr>
          <w:color w:val="FF0000"/>
        </w:rPr>
        <w:t xml:space="preserve"> </w:t>
      </w:r>
      <w:r w:rsidRPr="00A215ED">
        <w:rPr>
          <w:color w:val="FF0000"/>
        </w:rPr>
        <w:t xml:space="preserve">8 werden </w:t>
      </w:r>
      <w:proofErr w:type="spellStart"/>
      <w:r w:rsidR="003064D1" w:rsidRPr="00A215ED">
        <w:rPr>
          <w:color w:val="FF0000"/>
        </w:rPr>
        <w:t>konkateniert</w:t>
      </w:r>
      <w:proofErr w:type="spellEnd"/>
      <w:r w:rsidR="003064D1" w:rsidRPr="00A215ED">
        <w:rPr>
          <w:color w:val="FF0000"/>
        </w:rPr>
        <w:t xml:space="preserve">, so dass das Endergebnis </w:t>
      </w:r>
      <w:r w:rsidR="001C0B7E" w:rsidRPr="00A215ED">
        <w:rPr>
          <w:color w:val="FF0000"/>
        </w:rPr>
        <w:t>der Feature-Extraktion eine Matrix</w:t>
      </w:r>
      <w:r w:rsidR="003064D1" w:rsidRPr="00A215ED">
        <w:rPr>
          <w:color w:val="FF0000"/>
        </w:rPr>
        <w:t xml:space="preserve"> der Dimension Anzahl der Punkte x 8 x 8 </w:t>
      </w:r>
      <w:r w:rsidR="001C0B7E" w:rsidRPr="00A215ED">
        <w:rPr>
          <w:color w:val="FF0000"/>
        </w:rPr>
        <w:t>ist</w:t>
      </w:r>
      <w:r w:rsidR="003064D1" w:rsidRPr="00A215ED">
        <w:rPr>
          <w:color w:val="FF0000"/>
        </w:rPr>
        <w:t>.</w:t>
      </w:r>
      <w:r w:rsidRPr="00A215ED">
        <w:rPr>
          <w:color w:val="FF0000"/>
        </w:rPr>
        <w:t xml:space="preserve"> </w:t>
      </w:r>
    </w:p>
    <w:p w:rsidR="00FE54B0" w:rsidRDefault="00A80590" w:rsidP="007C7053">
      <w:pPr>
        <w:pStyle w:val="berschrift3"/>
        <w:numPr>
          <w:ilvl w:val="1"/>
          <w:numId w:val="1"/>
        </w:numPr>
      </w:pPr>
      <w:bookmarkStart w:id="60" w:name="_Toc475533985"/>
      <w:r>
        <w:t>Multilevel</w:t>
      </w:r>
      <w:r w:rsidR="00FE54B0">
        <w:t xml:space="preserve"> </w:t>
      </w:r>
      <w:proofErr w:type="spellStart"/>
      <w:r w:rsidR="00FE54B0">
        <w:t>Inner</w:t>
      </w:r>
      <w:proofErr w:type="spellEnd"/>
      <w:r w:rsidR="00FE54B0">
        <w:t xml:space="preserve"> </w:t>
      </w:r>
      <w:proofErr w:type="spellStart"/>
      <w:r w:rsidR="00FE54B0">
        <w:t>Distance</w:t>
      </w:r>
      <w:proofErr w:type="spellEnd"/>
      <w:r w:rsidR="00FE54B0">
        <w:t xml:space="preserve"> Shape </w:t>
      </w:r>
      <w:proofErr w:type="spellStart"/>
      <w:r w:rsidR="00FE54B0">
        <w:t>Context</w:t>
      </w:r>
      <w:bookmarkEnd w:id="60"/>
      <w:proofErr w:type="spellEnd"/>
    </w:p>
    <w:p w:rsidR="00CC48DC" w:rsidRDefault="00EE4102" w:rsidP="00916011">
      <w:r>
        <w:t>Angelehnt</w:t>
      </w:r>
      <w:r w:rsidR="003337DD">
        <w:t xml:space="preserve"> an</w:t>
      </w:r>
      <w:r w:rsidR="00B26C17">
        <w:t xml:space="preserve"> </w:t>
      </w:r>
      <w:r>
        <w:t>die</w:t>
      </w:r>
      <w:r w:rsidR="00FE54B0">
        <w:t xml:space="preserve"> Idee</w:t>
      </w:r>
      <w:r w:rsidR="003337DD">
        <w:t xml:space="preserve"> des Independent </w:t>
      </w:r>
      <w:proofErr w:type="spellStart"/>
      <w:r w:rsidR="003337DD">
        <w:t>Inner</w:t>
      </w:r>
      <w:proofErr w:type="spellEnd"/>
      <w:r w:rsidR="003337DD">
        <w:t xml:space="preserve"> </w:t>
      </w:r>
      <w:proofErr w:type="spellStart"/>
      <w:r w:rsidR="003337DD">
        <w:t>Distance</w:t>
      </w:r>
      <w:proofErr w:type="spellEnd"/>
      <w:r w:rsidR="003337DD">
        <w:t xml:space="preserve"> Shape </w:t>
      </w:r>
      <w:proofErr w:type="spellStart"/>
      <w:r w:rsidR="003337DD">
        <w:t>Context</w:t>
      </w:r>
      <w:proofErr w:type="spellEnd"/>
      <w:r w:rsidR="003337DD">
        <w:t xml:space="preserve"> </w:t>
      </w:r>
      <w:proofErr w:type="gramStart"/>
      <w:r w:rsidR="003337DD">
        <w:t xml:space="preserve">von </w:t>
      </w:r>
      <w:r w:rsidR="003337DD" w:rsidRPr="003337DD">
        <w:rPr>
          <w:color w:val="FF0000"/>
        </w:rPr>
        <w:t>???</w:t>
      </w:r>
      <w:proofErr w:type="gramEnd"/>
      <w:r w:rsidR="003337DD">
        <w:rPr>
          <w:color w:val="FF0000"/>
        </w:rPr>
        <w:t xml:space="preserve"> </w:t>
      </w:r>
      <w:r w:rsidR="003337DD" w:rsidRPr="003337DD">
        <w:t>wurde</w:t>
      </w:r>
      <w:r w:rsidR="003337DD">
        <w:t xml:space="preserve"> der im vorigen Kapitel beschriebene Algorithmus erweitert</w:t>
      </w:r>
      <w:r w:rsidR="00A0123F">
        <w:t>,</w:t>
      </w:r>
      <w:r w:rsidR="003337DD">
        <w:t xml:space="preserve"> aus der Motivation heraus,</w:t>
      </w:r>
      <w:r w:rsidR="00B26C17">
        <w:t xml:space="preserve"> die feinen Details der </w:t>
      </w:r>
      <w:r w:rsidR="003337DD">
        <w:t xml:space="preserve">Konturen </w:t>
      </w:r>
      <w:r w:rsidR="00343C16">
        <w:t>unabhängig von der Gesamtkontur</w:t>
      </w:r>
      <w:r w:rsidR="003337DD">
        <w:t xml:space="preserve"> beschreiben zu können.</w:t>
      </w:r>
      <w:r w:rsidR="000B69A9">
        <w:t xml:space="preserve"> Anderer Name, da Umsetzung von dem vorgeschlagenen Algorithmus abweicht.</w:t>
      </w:r>
    </w:p>
    <w:p w:rsidR="00EE4102" w:rsidRDefault="00EE4102" w:rsidP="00916011">
      <w:r>
        <w:t xml:space="preserve">Wie auch beim Independent </w:t>
      </w:r>
      <w:proofErr w:type="spellStart"/>
      <w:r>
        <w:t>Inner</w:t>
      </w:r>
      <w:proofErr w:type="spellEnd"/>
      <w:r>
        <w:t xml:space="preserve"> </w:t>
      </w:r>
      <w:proofErr w:type="spellStart"/>
      <w:r>
        <w:t>Distance</w:t>
      </w:r>
      <w:proofErr w:type="spellEnd"/>
      <w:r>
        <w:t xml:space="preserve"> Shape </w:t>
      </w:r>
      <w:proofErr w:type="spellStart"/>
      <w:r>
        <w:t>Context</w:t>
      </w:r>
      <w:proofErr w:type="spellEnd"/>
      <w:r w:rsidR="00902930">
        <w:t>,</w:t>
      </w:r>
      <w:r w:rsidR="00E956FE">
        <w:t xml:space="preserve"> wird zunächst eine Gauß-Pyramide des </w:t>
      </w:r>
      <w:proofErr w:type="spellStart"/>
      <w:r w:rsidR="00E956FE">
        <w:t>binarisierten</w:t>
      </w:r>
      <w:proofErr w:type="spellEnd"/>
      <w:r w:rsidR="00E956FE">
        <w:t xml:space="preserve"> Bildes gebildet. </w:t>
      </w:r>
      <w:r w:rsidR="007E1992">
        <w:t xml:space="preserve">Auf der niedrigsten, der feinsten Stufe, bleibt das Ausgangsbild erhalten, um alle Details abzubilden. Auf den weiteren Stufen </w:t>
      </w:r>
      <w:r w:rsidR="00E956FE">
        <w:t>wird das Ausgangsbild mit einem Gauß-</w:t>
      </w:r>
      <w:r w:rsidR="00E41666">
        <w:t>Filter</w:t>
      </w:r>
      <w:r w:rsidR="00254A0B">
        <w:t xml:space="preserve"> </w:t>
      </w:r>
      <w:r w:rsidR="00E41666">
        <w:rPr>
          <w:i/>
        </w:rPr>
        <w:t>g</w:t>
      </w:r>
      <w:r w:rsidR="004751E0" w:rsidRPr="00254A0B">
        <w:rPr>
          <w:i/>
        </w:rPr>
        <w:t>(</w:t>
      </w:r>
      <w:proofErr w:type="spellStart"/>
      <w:r w:rsidR="004751E0" w:rsidRPr="00254A0B">
        <w:rPr>
          <w:i/>
        </w:rPr>
        <w:t>x</w:t>
      </w:r>
      <w:proofErr w:type="gramStart"/>
      <w:r w:rsidR="004751E0" w:rsidRPr="00254A0B">
        <w:rPr>
          <w:i/>
        </w:rPr>
        <w:t>,y</w:t>
      </w:r>
      <w:proofErr w:type="spellEnd"/>
      <w:proofErr w:type="gramEnd"/>
      <w:r w:rsidR="004751E0" w:rsidRPr="00254A0B">
        <w:rPr>
          <w:i/>
        </w:rPr>
        <w:t>)</w:t>
      </w:r>
      <w:r w:rsidR="00093168">
        <w:t xml:space="preserve"> wie in </w:t>
      </w:r>
      <w:r w:rsidR="00254A0B">
        <w:t>(1)</w:t>
      </w:r>
      <w:r w:rsidR="00093168">
        <w:t xml:space="preserve"> </w:t>
      </w:r>
      <w:r w:rsidR="004751E0">
        <w:t xml:space="preserve"> </w:t>
      </w:r>
      <w:r w:rsidR="002D7AB5">
        <w:t xml:space="preserve">gefaltet, und das Bild somit </w:t>
      </w:r>
      <w:r w:rsidR="00E956FE">
        <w:t>geglättet.</w:t>
      </w:r>
      <w:r w:rsidR="00A215ED">
        <w:t xml:space="preserve"> </w:t>
      </w:r>
      <w:r w:rsidR="00093168">
        <w:t xml:space="preserve">Zwischen den Stufen steigt </w:t>
      </w:r>
      <w:r w:rsidR="00B20AD7" w:rsidRPr="007E1992">
        <w:rPr>
          <w:i/>
        </w:rPr>
        <w:t>σ</w:t>
      </w:r>
      <w:r w:rsidR="00093168">
        <w:rPr>
          <w:i/>
        </w:rPr>
        <w:t xml:space="preserve"> </w:t>
      </w:r>
      <w:r w:rsidR="00093168">
        <w:t xml:space="preserve">stetig an, so dass auch der Grad der Glättung stetig ansteigt und die Form </w:t>
      </w:r>
      <w:r w:rsidR="00A41F91">
        <w:t xml:space="preserve">des Objektes </w:t>
      </w:r>
      <w:r w:rsidR="00093168">
        <w:t>so an Details verliert.</w:t>
      </w:r>
      <w:r w:rsidR="00B20AD7">
        <w:t xml:space="preserve"> </w:t>
      </w:r>
      <w:r w:rsidR="00093168">
        <w:t xml:space="preserve">Konkret wird </w:t>
      </w:r>
      <w:r w:rsidR="00093168" w:rsidRPr="007E1992">
        <w:rPr>
          <w:i/>
        </w:rPr>
        <w:t>σ</w:t>
      </w:r>
      <w:r w:rsidR="00093168">
        <w:t xml:space="preserve">, </w:t>
      </w:r>
      <w:r w:rsidR="00396590">
        <w:t xml:space="preserve">beginnend mit </w:t>
      </w:r>
      <w:r w:rsidR="00396590" w:rsidRPr="007E1992">
        <w:rPr>
          <w:i/>
        </w:rPr>
        <w:t>σ</w:t>
      </w:r>
      <w:r w:rsidR="00396590">
        <w:rPr>
          <w:i/>
        </w:rPr>
        <w:t xml:space="preserve"> = 8 </w:t>
      </w:r>
      <w:r w:rsidR="00396590" w:rsidRPr="00396590">
        <w:t>auf der zweiten Stufe,</w:t>
      </w:r>
      <w:r w:rsidR="00B20AD7">
        <w:t xml:space="preserve"> von Stufe zu Stufe verachtfacht. </w:t>
      </w:r>
      <w:r w:rsidR="00E956FE">
        <w:t xml:space="preserve">Die Auflösung </w:t>
      </w:r>
      <w:r w:rsidR="00396590">
        <w:t>der geglättete</w:t>
      </w:r>
      <w:r w:rsidR="002D7AB5">
        <w:t>n Bilder</w:t>
      </w:r>
      <w:r w:rsidR="00396590">
        <w:t xml:space="preserve"> </w:t>
      </w:r>
      <w:r w:rsidR="00E956FE">
        <w:t xml:space="preserve">bleibt </w:t>
      </w:r>
      <w:r w:rsidR="00396590">
        <w:t xml:space="preserve">auf </w:t>
      </w:r>
      <w:r w:rsidR="00A215ED">
        <w:t>alle</w:t>
      </w:r>
      <w:r w:rsidR="00396590">
        <w:t>n</w:t>
      </w:r>
      <w:r w:rsidR="00A215ED">
        <w:t xml:space="preserve"> Stufen ist identisch</w:t>
      </w:r>
      <w:r w:rsidR="00E956FE">
        <w:t xml:space="preserve">, damit </w:t>
      </w:r>
      <w:r w:rsidR="003A4030">
        <w:t xml:space="preserve">auch </w:t>
      </w:r>
      <w:r w:rsidR="00E956FE">
        <w:t xml:space="preserve">die maximalen Distanzen vergleichbar </w:t>
      </w:r>
      <w:r w:rsidR="005D1D16">
        <w:t>bleiben</w:t>
      </w:r>
      <w:r w:rsidR="00E956FE">
        <w:t>.</w:t>
      </w:r>
    </w:p>
    <w:p w:rsidR="00A215ED" w:rsidRDefault="00E41666" w:rsidP="00093168">
      <w:pPr>
        <w:jc w:val="right"/>
      </w:pPr>
      <m:oMath>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w:r w:rsidR="00093168">
        <w:rPr>
          <w:rFonts w:eastAsiaTheme="minorEastAsia"/>
        </w:rPr>
        <w:t xml:space="preserve">  </w:t>
      </w:r>
      <w:r w:rsidR="00093168">
        <w:rPr>
          <w:rFonts w:eastAsiaTheme="minorEastAsia"/>
        </w:rPr>
        <w:tab/>
      </w:r>
      <w:r w:rsidR="00093168">
        <w:rPr>
          <w:rFonts w:eastAsiaTheme="minorEastAsia"/>
        </w:rPr>
        <w:tab/>
      </w:r>
      <w:r w:rsidR="00093168">
        <w:rPr>
          <w:rFonts w:eastAsiaTheme="minorEastAsia"/>
        </w:rPr>
        <w:tab/>
      </w:r>
      <w:r w:rsidR="00093168">
        <w:rPr>
          <w:rFonts w:eastAsiaTheme="minorEastAsia"/>
        </w:rPr>
        <w:tab/>
        <w:t>(1)</w:t>
      </w:r>
    </w:p>
    <w:p w:rsidR="00A215ED" w:rsidRDefault="00A215ED" w:rsidP="00916011">
      <w:pPr>
        <w:rPr>
          <w:color w:val="FF0000"/>
        </w:rPr>
      </w:pPr>
      <w:proofErr w:type="spellStart"/>
      <w:r w:rsidRPr="00A215ED">
        <w:rPr>
          <w:color w:val="FF0000"/>
        </w:rPr>
        <w:t>mean</w:t>
      </w:r>
      <w:proofErr w:type="spellEnd"/>
    </w:p>
    <w:p w:rsidR="007F4442" w:rsidRDefault="007F4442" w:rsidP="00916011">
      <w:r>
        <w:t>Die maximalen Distanze</w:t>
      </w:r>
      <w:r w:rsidR="00D50233">
        <w:t>n</w:t>
      </w:r>
      <w:r w:rsidR="00A46869">
        <w:t xml:space="preserve"> bestimmen </w:t>
      </w:r>
      <w:r w:rsidR="00CF0531">
        <w:t xml:space="preserve">hier zusätzlich </w:t>
      </w:r>
      <w:r w:rsidR="00A46869">
        <w:t>die Größe der Nachbarschaft</w:t>
      </w:r>
      <w:r w:rsidR="00311E37">
        <w:t xml:space="preserve"> eines Punktes in Bezug auf die maximale Länge der kürzesten Wege.</w:t>
      </w:r>
      <w:r w:rsidR="00D50233">
        <w:t xml:space="preserve"> </w:t>
      </w:r>
      <w:r w:rsidR="00311E37">
        <w:t>Auf dem feinsten Detailgrad</w:t>
      </w:r>
      <w:r w:rsidR="003374B6">
        <w:t>, also der niedrigsten Stufe der Gauß-Pyramide,</w:t>
      </w:r>
      <w:r w:rsidR="00311E37">
        <w:t xml:space="preserve"> wird nur die unmittelbare Nachbarschaft betrachtet, die maximale Distanz muss dementsprechend klein sein. A</w:t>
      </w:r>
      <w:r w:rsidR="003374B6">
        <w:t>uf dem gröbsten Detailgrad sollen alle Punkte der Kontur als benachbart angenommen werden</w:t>
      </w:r>
      <w:r w:rsidR="00993177">
        <w:t>, die maximale Distanz ist am größten</w:t>
      </w:r>
      <w:r w:rsidR="006C57C3">
        <w:t xml:space="preserve">. </w:t>
      </w:r>
    </w:p>
    <w:p w:rsidR="00A215ED" w:rsidRPr="007F4442" w:rsidRDefault="00FC0593" w:rsidP="00916011">
      <w:r>
        <w:t>Die geglätteten Konturen der Bilder der Gauß-Pyramide dienen als Eingangspunkte des Algorithmus des</w:t>
      </w:r>
      <w:r w:rsidR="007F4442">
        <w:t xml:space="preserve"> </w:t>
      </w:r>
      <w:proofErr w:type="spellStart"/>
      <w:r w:rsidR="007F4442">
        <w:t>Inner</w:t>
      </w:r>
      <w:proofErr w:type="spellEnd"/>
      <w:r w:rsidR="007F4442">
        <w:t xml:space="preserve"> </w:t>
      </w:r>
      <w:proofErr w:type="spellStart"/>
      <w:r w:rsidR="007F4442">
        <w:t>Distance</w:t>
      </w:r>
      <w:proofErr w:type="spellEnd"/>
      <w:r w:rsidR="007F4442">
        <w:t xml:space="preserve"> Shape </w:t>
      </w:r>
      <w:proofErr w:type="spellStart"/>
      <w:r w:rsidR="007F4442">
        <w:t>Context</w:t>
      </w:r>
      <w:proofErr w:type="spellEnd"/>
      <w:r>
        <w:t xml:space="preserve"> </w:t>
      </w:r>
      <w:r w:rsidRPr="00FC0593">
        <w:rPr>
          <w:color w:val="FF0000"/>
        </w:rPr>
        <w:t>(Kapitel ..</w:t>
      </w:r>
      <w:proofErr w:type="gramStart"/>
      <w:r w:rsidRPr="00FC0593">
        <w:rPr>
          <w:color w:val="FF0000"/>
        </w:rPr>
        <w:t>)</w:t>
      </w:r>
      <w:proofErr w:type="gramEnd"/>
      <w:r w:rsidR="007F4442">
        <w:rPr>
          <w:color w:val="FF0000"/>
        </w:rPr>
        <w:t xml:space="preserve">. </w:t>
      </w:r>
      <w:r w:rsidR="003374B6">
        <w:t>Der Algorithmus wurde dahing</w:t>
      </w:r>
      <w:r w:rsidR="003374B6">
        <w:t>e</w:t>
      </w:r>
      <w:r w:rsidR="003374B6">
        <w:t>hend modifiziert, dass Punkte außerhalb der maximalen Distanz ignoriert werden</w:t>
      </w:r>
      <w:r w:rsidR="00E451B8">
        <w:t>, anstatt sie der letzten Histogramm-Klasse zuzuordnen</w:t>
      </w:r>
      <w:r w:rsidR="003374B6">
        <w:t>.</w:t>
      </w:r>
      <w:r w:rsidR="00E451B8">
        <w:t xml:space="preserve"> Das Histogramm ist somit nicht vollständig beschreibend, sondern beschreibt nur die Nachbarschaft der Punkte.</w:t>
      </w:r>
      <w:r w:rsidR="00A41F91">
        <w:t xml:space="preserve"> </w:t>
      </w:r>
    </w:p>
    <w:p w:rsidR="00EE4102" w:rsidRDefault="00EF0888" w:rsidP="00916011">
      <w:r>
        <w:lastRenderedPageBreak/>
        <w:t xml:space="preserve">Abweichend vom </w:t>
      </w:r>
      <w:r w:rsidRPr="00EF0888">
        <w:t xml:space="preserve"> </w:t>
      </w:r>
      <w:r>
        <w:t xml:space="preserve">Independent </w:t>
      </w:r>
      <w:proofErr w:type="spellStart"/>
      <w:r>
        <w:t>Inner</w:t>
      </w:r>
      <w:proofErr w:type="spellEnd"/>
      <w:r>
        <w:t xml:space="preserve"> </w:t>
      </w:r>
      <w:proofErr w:type="spellStart"/>
      <w:r>
        <w:t>Distance</w:t>
      </w:r>
      <w:proofErr w:type="spellEnd"/>
      <w:r>
        <w:t xml:space="preserve"> Shape </w:t>
      </w:r>
      <w:proofErr w:type="spellStart"/>
      <w:r>
        <w:t>Context</w:t>
      </w:r>
      <w:proofErr w:type="spellEnd"/>
      <w:r w:rsidR="002E7E51">
        <w:t xml:space="preserve"> </w:t>
      </w:r>
      <w:r w:rsidR="002E7E51" w:rsidRPr="002E7E51">
        <w:rPr>
          <w:color w:val="FF0000"/>
        </w:rPr>
        <w:t>von …</w:t>
      </w:r>
      <w:r>
        <w:t xml:space="preserve"> werden die </w:t>
      </w:r>
      <w:r w:rsidR="002E7E51">
        <w:t xml:space="preserve">Stufen </w:t>
      </w:r>
      <w:r w:rsidR="00965F6E">
        <w:t xml:space="preserve">der </w:t>
      </w:r>
      <w:r w:rsidR="002E7E51">
        <w:t>Gauß-P</w:t>
      </w:r>
      <w:r w:rsidR="00EE4102">
        <w:t>yrami</w:t>
      </w:r>
      <w:r w:rsidR="00965F6E">
        <w:t>de</w:t>
      </w:r>
      <w:r w:rsidR="00EE4102">
        <w:t xml:space="preserve"> unabhängig voneinander </w:t>
      </w:r>
      <w:r>
        <w:t>behandelt</w:t>
      </w:r>
      <w:r w:rsidR="002E7E51">
        <w:t>.</w:t>
      </w:r>
      <w:r w:rsidR="00EE4102">
        <w:t xml:space="preserve"> </w:t>
      </w:r>
      <w:r>
        <w:t>D</w:t>
      </w:r>
      <w:r w:rsidR="00EE4102">
        <w:t xml:space="preserve">ie Konturpunkte </w:t>
      </w:r>
      <w:r w:rsidR="00A641B2">
        <w:t xml:space="preserve">zwischen den Stufen </w:t>
      </w:r>
      <w:r w:rsidR="00EE4102">
        <w:t xml:space="preserve">sind nicht </w:t>
      </w:r>
      <w:r w:rsidR="00A641B2">
        <w:t>deckungsgleich</w:t>
      </w:r>
      <w:r w:rsidR="00EE4102">
        <w:t xml:space="preserve">. </w:t>
      </w:r>
      <w:r w:rsidR="00A641B2">
        <w:t>Stattdessen werden</w:t>
      </w:r>
      <w:r w:rsidR="00965F6E">
        <w:t xml:space="preserve"> mehr Punkte betrachtet, je feiner der Detailgrad ist</w:t>
      </w:r>
      <w:r w:rsidR="00BA6FC5">
        <w:t xml:space="preserve">. Der Grund dafür ist, dass die Gesamtzahl an Konturpunkten erhöht werden muss, damit  für eine detaillierte Beschreibung einer kleinen Nachbarschaft genug </w:t>
      </w:r>
      <w:r w:rsidR="003E50A0">
        <w:t>Punkte in diesem Ausschnitt der Kontur</w:t>
      </w:r>
      <w:r w:rsidR="00BA6FC5">
        <w:t xml:space="preserve"> zur Verfügung stehen</w:t>
      </w:r>
      <w:r w:rsidR="00A641B2">
        <w:t>.</w:t>
      </w:r>
    </w:p>
    <w:p w:rsidR="00F9401D" w:rsidRDefault="00C3243D" w:rsidP="00916011">
      <w:r>
        <w:t xml:space="preserve">Die resultierenden Histogramme der verschiedenen </w:t>
      </w:r>
      <w:r w:rsidR="00902930">
        <w:t xml:space="preserve">Stufen </w:t>
      </w:r>
      <w:r>
        <w:t>sind</w:t>
      </w:r>
      <w:r w:rsidR="00F05DEB">
        <w:t xml:space="preserve"> als </w:t>
      </w:r>
      <w:r w:rsidR="0004000A">
        <w:t>Basiselemente</w:t>
      </w:r>
      <w:r w:rsidR="00F01867">
        <w:t>,</w:t>
      </w:r>
      <w:r w:rsidR="00A56E27">
        <w:t xml:space="preserve"> aufgrund der verschieden </w:t>
      </w:r>
      <w:r w:rsidR="00BD06DC">
        <w:t>definierten</w:t>
      </w:r>
      <w:r w:rsidR="00A56E27">
        <w:t xml:space="preserve"> Nachbarschaften, nicht </w:t>
      </w:r>
      <w:r w:rsidR="00902930">
        <w:t xml:space="preserve">direkt </w:t>
      </w:r>
      <w:r w:rsidR="00A56E27">
        <w:t xml:space="preserve">miteinander </w:t>
      </w:r>
      <w:r w:rsidR="00902930">
        <w:t>komb</w:t>
      </w:r>
      <w:r w:rsidR="00902930">
        <w:t>i</w:t>
      </w:r>
      <w:r w:rsidR="00902930">
        <w:t>nierbar</w:t>
      </w:r>
      <w:r w:rsidR="00A41F91">
        <w:t>.</w:t>
      </w:r>
      <w:r>
        <w:t xml:space="preserve"> </w:t>
      </w:r>
      <w:r w:rsidR="006B001F">
        <w:t xml:space="preserve">Daher wird für jede Stufe ein eigenes </w:t>
      </w:r>
      <w:proofErr w:type="spellStart"/>
      <w:r w:rsidR="006B001F">
        <w:t>Codebook</w:t>
      </w:r>
      <w:proofErr w:type="spellEnd"/>
      <w:r w:rsidR="006B001F">
        <w:t xml:space="preserve"> benötigt.</w:t>
      </w:r>
    </w:p>
    <w:p w:rsidR="004208F5" w:rsidRDefault="004208F5" w:rsidP="004F04F0">
      <w:pPr>
        <w:pStyle w:val="berschrift3"/>
        <w:numPr>
          <w:ilvl w:val="1"/>
          <w:numId w:val="1"/>
        </w:numPr>
      </w:pPr>
      <w:bookmarkStart w:id="61" w:name="_Toc475533986"/>
      <w:proofErr w:type="spellStart"/>
      <w:r>
        <w:t>Codebooks</w:t>
      </w:r>
      <w:bookmarkEnd w:id="61"/>
      <w:proofErr w:type="spellEnd"/>
    </w:p>
    <w:p w:rsidR="00F25923" w:rsidRDefault="000F32A2" w:rsidP="00776137">
      <w:r>
        <w:t xml:space="preserve">Die </w:t>
      </w:r>
      <w:proofErr w:type="spellStart"/>
      <w:r>
        <w:t>Klassifizierer</w:t>
      </w:r>
      <w:proofErr w:type="spellEnd"/>
      <w:r>
        <w:t xml:space="preserve"> benötigen als Eingangsdaten </w:t>
      </w:r>
      <w:r w:rsidR="00AE0043">
        <w:t xml:space="preserve">eindimensionale </w:t>
      </w:r>
      <w:r>
        <w:t xml:space="preserve">Feature-Vektoren, die statistische Eigenschaften eines Objektes in einer festen Reihenfolge beschreiben. </w:t>
      </w:r>
      <w:r w:rsidR="00F25923">
        <w:t xml:space="preserve">Um ungeordnete Features </w:t>
      </w:r>
      <w:r w:rsidR="003E110B">
        <w:t>zu beschreiben</w:t>
      </w:r>
      <w:r w:rsidR="00F25923">
        <w:t xml:space="preserve">, </w:t>
      </w:r>
      <w:r w:rsidR="003E110B">
        <w:t>können diese als Fragmente visueller Wörter</w:t>
      </w:r>
      <w:r w:rsidR="00FF53B0">
        <w:t xml:space="preserve"> aufgefasst</w:t>
      </w:r>
      <w:r w:rsidR="003E110B">
        <w:t xml:space="preserve"> werden</w:t>
      </w:r>
      <w:r w:rsidR="00F25923">
        <w:t xml:space="preserve">. </w:t>
      </w:r>
      <w:r w:rsidR="00C766F6">
        <w:t xml:space="preserve">Über die Häufigkeit des Auftretens </w:t>
      </w:r>
      <w:r w:rsidR="00F25923">
        <w:t>der visuellen Wörter</w:t>
      </w:r>
      <w:r w:rsidR="003E110B">
        <w:t>,</w:t>
      </w:r>
      <w:r w:rsidR="00C766F6">
        <w:t xml:space="preserve"> können Histogramme gebildet werden,</w:t>
      </w:r>
      <w:r w:rsidR="003E110B">
        <w:t xml:space="preserve"> welche </w:t>
      </w:r>
      <w:r w:rsidR="00B812EE">
        <w:t xml:space="preserve">dann </w:t>
      </w:r>
      <w:r w:rsidR="003E110B">
        <w:t xml:space="preserve">wiederum als </w:t>
      </w:r>
      <w:r w:rsidR="00AE0043">
        <w:t xml:space="preserve">eindimensionale geordnete </w:t>
      </w:r>
      <w:r w:rsidR="00B812EE">
        <w:t>Feature-Vektoren nutzbar sind</w:t>
      </w:r>
      <w:r w:rsidR="003E110B">
        <w:t>.</w:t>
      </w:r>
      <w:r w:rsidR="003459D0">
        <w:t xml:space="preserve"> Die Aufgabe </w:t>
      </w:r>
      <w:r w:rsidR="00174FE0">
        <w:t>der Bestimmung geeigneter visueller Codewö</w:t>
      </w:r>
      <w:r w:rsidR="00174FE0">
        <w:t>r</w:t>
      </w:r>
      <w:r w:rsidR="00174FE0">
        <w:t xml:space="preserve">ter </w:t>
      </w:r>
      <w:r w:rsidR="003459D0">
        <w:t>übernehmen</w:t>
      </w:r>
      <w:r w:rsidR="00174FE0">
        <w:t xml:space="preserve"> die im Folgenden beschriebenen </w:t>
      </w:r>
      <w:proofErr w:type="spellStart"/>
      <w:r w:rsidR="00174FE0">
        <w:t>Codebooks</w:t>
      </w:r>
      <w:proofErr w:type="spellEnd"/>
      <w:r w:rsidR="00174FE0">
        <w:t>.</w:t>
      </w:r>
      <w:r w:rsidR="00C9030F">
        <w:t xml:space="preserve"> </w:t>
      </w:r>
      <w:r w:rsidR="00C9030F" w:rsidRPr="00C9030F">
        <w:rPr>
          <w:color w:val="FF0000"/>
        </w:rPr>
        <w:t>(kommt in 3 rein)</w:t>
      </w:r>
    </w:p>
    <w:p w:rsidR="004F6F34" w:rsidRDefault="00281D29" w:rsidP="00281D29">
      <w:pPr>
        <w:pStyle w:val="berschrift3"/>
        <w:numPr>
          <w:ilvl w:val="2"/>
          <w:numId w:val="1"/>
        </w:numPr>
      </w:pPr>
      <w:bookmarkStart w:id="62" w:name="_Toc475533987"/>
      <w:proofErr w:type="spellStart"/>
      <w:r w:rsidRPr="00281D29">
        <w:t>Sparse</w:t>
      </w:r>
      <w:proofErr w:type="spellEnd"/>
      <w:r w:rsidRPr="00281D29">
        <w:t xml:space="preserve"> </w:t>
      </w:r>
      <w:proofErr w:type="spellStart"/>
      <w:r w:rsidRPr="00281D29">
        <w:t>dictionary</w:t>
      </w:r>
      <w:proofErr w:type="spellEnd"/>
      <w:r w:rsidRPr="00281D29">
        <w:t xml:space="preserve"> </w:t>
      </w:r>
      <w:proofErr w:type="spellStart"/>
      <w:r w:rsidRPr="00281D29">
        <w:t>learning</w:t>
      </w:r>
      <w:bookmarkEnd w:id="62"/>
      <w:proofErr w:type="spellEnd"/>
    </w:p>
    <w:p w:rsidR="001B186B" w:rsidRDefault="00604BC0" w:rsidP="00776137">
      <w:r>
        <w:t xml:space="preserve">Speziell für die </w:t>
      </w:r>
      <w:r w:rsidR="00816B93">
        <w:t xml:space="preserve">Umwandlung der Histogramme des </w:t>
      </w:r>
      <w:proofErr w:type="spellStart"/>
      <w:r w:rsidR="00816B93">
        <w:t>Inner</w:t>
      </w:r>
      <w:proofErr w:type="spellEnd"/>
      <w:r w:rsidR="00816B93">
        <w:t xml:space="preserve"> </w:t>
      </w:r>
      <w:proofErr w:type="spellStart"/>
      <w:r w:rsidR="00816B93">
        <w:t>Distance</w:t>
      </w:r>
      <w:proofErr w:type="spellEnd"/>
      <w:r w:rsidR="00816B93">
        <w:t xml:space="preserve"> Shape </w:t>
      </w:r>
      <w:proofErr w:type="spellStart"/>
      <w:r w:rsidR="00816B93">
        <w:t>Context</w:t>
      </w:r>
      <w:proofErr w:type="spellEnd"/>
      <w:r w:rsidR="00816B93">
        <w:t xml:space="preserve"> wurde ein Wörterbuch </w:t>
      </w:r>
      <w:r w:rsidR="00281D29">
        <w:t>für das sogenannte „</w:t>
      </w:r>
      <w:proofErr w:type="spellStart"/>
      <w:r w:rsidR="00281D29">
        <w:t>s</w:t>
      </w:r>
      <w:r w:rsidR="00281D29" w:rsidRPr="00281D29">
        <w:t>parse</w:t>
      </w:r>
      <w:proofErr w:type="spellEnd"/>
      <w:r w:rsidR="00281D29" w:rsidRPr="00281D29">
        <w:t xml:space="preserve"> </w:t>
      </w:r>
      <w:proofErr w:type="spellStart"/>
      <w:r w:rsidR="00281D29" w:rsidRPr="00281D29">
        <w:t>dictionary</w:t>
      </w:r>
      <w:proofErr w:type="spellEnd"/>
      <w:r w:rsidR="00281D29" w:rsidRPr="00281D29">
        <w:t xml:space="preserve"> </w:t>
      </w:r>
      <w:proofErr w:type="spellStart"/>
      <w:r w:rsidR="00281D29" w:rsidRPr="00281D29">
        <w:t>learning</w:t>
      </w:r>
      <w:proofErr w:type="spellEnd"/>
      <w:r w:rsidR="00281D29">
        <w:t xml:space="preserve">“ </w:t>
      </w:r>
      <w:r w:rsidR="00816B93">
        <w:t xml:space="preserve">umgesetzt. </w:t>
      </w:r>
      <w:r w:rsidR="006002DE">
        <w:t>Die Aufgabe des Wörterbuchs ist es, die</w:t>
      </w:r>
      <w:r w:rsidR="001B186B">
        <w:t xml:space="preserve"> </w:t>
      </w:r>
      <w:r w:rsidR="006002DE">
        <w:t>Menge der extrahierten</w:t>
      </w:r>
      <w:r w:rsidR="001B186B">
        <w:t xml:space="preserve"> Shape-</w:t>
      </w:r>
      <w:proofErr w:type="spellStart"/>
      <w:r w:rsidR="001B186B">
        <w:t>Context</w:t>
      </w:r>
      <w:proofErr w:type="spellEnd"/>
      <w:r w:rsidR="00742AED">
        <w:t>-Vektoren</w:t>
      </w:r>
      <w:r w:rsidR="001B186B">
        <w:t xml:space="preserve"> </w:t>
      </w:r>
      <w:r w:rsidR="006002DE">
        <w:t xml:space="preserve">zu reduzieren, indem </w:t>
      </w:r>
      <w:r w:rsidR="00C83DD6">
        <w:t>diese</w:t>
      </w:r>
      <w:r w:rsidR="006002DE">
        <w:t xml:space="preserve"> in </w:t>
      </w:r>
      <w:r w:rsidR="005C0280">
        <w:t>ihre</w:t>
      </w:r>
      <w:r w:rsidR="006002DE">
        <w:t xml:space="preserve"> </w:t>
      </w:r>
      <w:r w:rsidR="00742AED">
        <w:t xml:space="preserve">Atome </w:t>
      </w:r>
      <w:r w:rsidR="006002DE">
        <w:t>zerlegt werden.</w:t>
      </w:r>
      <w:r w:rsidR="00742AED">
        <w:t xml:space="preserve"> Mit Atomen werden die Linearkombinationen bezeichnet, </w:t>
      </w:r>
      <w:r w:rsidR="00CA003B">
        <w:t xml:space="preserve">aus </w:t>
      </w:r>
      <w:r w:rsidR="00742AED">
        <w:t xml:space="preserve"> denen sich die Vektoren </w:t>
      </w:r>
      <w:r w:rsidR="00CA003B">
        <w:t>komponieren</w:t>
      </w:r>
      <w:r w:rsidR="00742AED">
        <w:t xml:space="preserve"> lassen.</w:t>
      </w:r>
    </w:p>
    <w:p w:rsidR="00CA003B" w:rsidRPr="00AC6E6A" w:rsidRDefault="00AC6E6A" w:rsidP="00776137">
      <w:pPr>
        <w:rPr>
          <w:color w:val="FF0000"/>
        </w:rPr>
      </w:pPr>
      <w:r w:rsidRPr="00AC6E6A">
        <w:rPr>
          <w:color w:val="FF0000"/>
        </w:rPr>
        <w:t>Löst das Problem der</w:t>
      </w:r>
      <w:r>
        <w:rPr>
          <w:color w:val="FF0000"/>
        </w:rPr>
        <w:t xml:space="preserve"> Formel</w:t>
      </w:r>
    </w:p>
    <w:p w:rsidR="00C83DD6" w:rsidRDefault="00C83DD6" w:rsidP="00776137">
      <w:r>
        <w:t xml:space="preserve">Vorteil: online </w:t>
      </w:r>
      <w:proofErr w:type="spellStart"/>
      <w:r>
        <w:t>dictionary</w:t>
      </w:r>
      <w:proofErr w:type="spellEnd"/>
      <w:r>
        <w:t xml:space="preserve"> (wird nicht benutzt), </w:t>
      </w:r>
      <w:proofErr w:type="spellStart"/>
      <w:r>
        <w:t>Dictionary</w:t>
      </w:r>
      <w:proofErr w:type="spellEnd"/>
      <w:r>
        <w:t xml:space="preserve"> kann erweitert werden</w:t>
      </w:r>
    </w:p>
    <w:p w:rsidR="00FE2137" w:rsidRDefault="00174FE0" w:rsidP="00776137">
      <w:r>
        <w:t xml:space="preserve">Angelehnt an die Arbeit von </w:t>
      </w:r>
      <w:r w:rsidR="00A42168">
        <w:fldChar w:fldCharType="begin" w:fldLock="1"/>
      </w:r>
      <w:r w:rsidR="004F04F0">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plainTextFormattedCitation" : "(Zhao, Chan, Cham, &amp; Chu, 2015)", "previouslyFormattedCitation" : "(Zhao, Chan, Cham, &amp; Chu, 2015)" }, "properties" : { "noteIndex" : 0 }, "schema" : "https://github.com/citation-style-language/schema/raw/master/csl-citation.json" }</w:instrText>
      </w:r>
      <w:r w:rsidR="00A42168">
        <w:fldChar w:fldCharType="separate"/>
      </w:r>
      <w:r w:rsidR="00A42168" w:rsidRPr="00A42168">
        <w:rPr>
          <w:noProof/>
        </w:rPr>
        <w:t>Zha</w:t>
      </w:r>
      <w:r w:rsidR="00A42168">
        <w:rPr>
          <w:noProof/>
        </w:rPr>
        <w:t>o et al.</w:t>
      </w:r>
      <w:r w:rsidR="00A42168">
        <w:fldChar w:fldCharType="end"/>
      </w:r>
      <w:r w:rsidR="00776137">
        <w:t xml:space="preserve"> </w:t>
      </w:r>
      <w:r w:rsidR="00176F8E">
        <w:t>sind</w:t>
      </w:r>
      <w:r w:rsidR="00E218F7">
        <w:t xml:space="preserve"> die </w:t>
      </w:r>
      <w:r w:rsidR="00176F8E">
        <w:t xml:space="preserve">Kombinationen der </w:t>
      </w:r>
      <w:r w:rsidR="00005C87">
        <w:t>Atome</w:t>
      </w:r>
      <w:r w:rsidR="001F1FF6">
        <w:t xml:space="preserve"> </w:t>
      </w:r>
      <w:r w:rsidR="00176F8E">
        <w:t>des Wörte</w:t>
      </w:r>
      <w:r w:rsidR="00176F8E">
        <w:t>r</w:t>
      </w:r>
      <w:r w:rsidR="00176F8E">
        <w:t xml:space="preserve">buchs </w:t>
      </w:r>
      <w:r w:rsidR="001F1FF6">
        <w:t>sich wiederholende Muster</w:t>
      </w:r>
      <w:r w:rsidR="00176F8E">
        <w:t xml:space="preserve"> </w:t>
      </w:r>
      <w:r w:rsidR="0004000A">
        <w:t xml:space="preserve">und </w:t>
      </w:r>
      <w:r w:rsidR="00176F8E">
        <w:t>können somit</w:t>
      </w:r>
      <w:r w:rsidR="0004000A">
        <w:t xml:space="preserve"> als visuelle Wörter</w:t>
      </w:r>
      <w:r w:rsidR="00176F8E">
        <w:t xml:space="preserve"> betrachtet werden</w:t>
      </w:r>
      <w:r w:rsidR="0004000A">
        <w:t>.</w:t>
      </w:r>
      <w:r w:rsidR="001F1FF6">
        <w:t xml:space="preserve"> und </w:t>
      </w:r>
      <w:r w:rsidR="00005C87">
        <w:t xml:space="preserve">in einem Histogramm </w:t>
      </w:r>
      <w:r w:rsidR="001F1FF6">
        <w:t>gezählt</w:t>
      </w:r>
      <w:r w:rsidR="00005C87">
        <w:t>.</w:t>
      </w:r>
      <w:r w:rsidR="001F1FF6">
        <w:t xml:space="preserve"> </w:t>
      </w:r>
      <w:r w:rsidR="00005C87">
        <w:t>A</w:t>
      </w:r>
      <w:r w:rsidR="001F1FF6">
        <w:t>bweichend nicht darauf geachtet, dass nur bestimmte Zahl auftauchen darf.</w:t>
      </w:r>
    </w:p>
    <w:p w:rsidR="0004000A" w:rsidRDefault="0004000A" w:rsidP="00776137">
      <w:r>
        <w:t>Atom als visuelles Wort</w:t>
      </w:r>
    </w:p>
    <w:p w:rsidR="002A2463" w:rsidRDefault="002A2463" w:rsidP="00776137">
      <w:r>
        <w:t>Die Repräsentation ist übererfüllt,</w:t>
      </w:r>
    </w:p>
    <w:p w:rsidR="00FE2137" w:rsidRDefault="00FE2137" w:rsidP="00776137"/>
    <w:p w:rsidR="00776137" w:rsidRDefault="00776137" w:rsidP="00776137">
      <w:proofErr w:type="spellStart"/>
      <w:r>
        <w:t>Dictionary</w:t>
      </w:r>
      <w:proofErr w:type="spellEnd"/>
      <w:r>
        <w:t xml:space="preserve">. </w:t>
      </w:r>
      <w:proofErr w:type="spellStart"/>
      <w:r>
        <w:t>KMeans</w:t>
      </w:r>
      <w:proofErr w:type="spellEnd"/>
      <w:r>
        <w:t xml:space="preserve"> zusätzlich</w:t>
      </w:r>
    </w:p>
    <w:p w:rsidR="008E11B5" w:rsidRDefault="008E11B5" w:rsidP="00776137">
      <w:r>
        <w:t>erwartete Dimension</w:t>
      </w:r>
    </w:p>
    <w:p w:rsidR="004208F5" w:rsidRPr="00916011" w:rsidRDefault="004208F5" w:rsidP="00916011"/>
    <w:p w:rsidR="00FD7CEB" w:rsidRDefault="00D16B2B" w:rsidP="004F6F34">
      <w:pPr>
        <w:pStyle w:val="berschrift3"/>
        <w:numPr>
          <w:ilvl w:val="1"/>
          <w:numId w:val="1"/>
        </w:numPr>
      </w:pPr>
      <w:bookmarkStart w:id="63" w:name="_Toc475533988"/>
      <w:proofErr w:type="spellStart"/>
      <w:r>
        <w:t>Multilayer</w:t>
      </w:r>
      <w:proofErr w:type="spellEnd"/>
      <w:r>
        <w:t xml:space="preserve"> </w:t>
      </w:r>
      <w:proofErr w:type="spellStart"/>
      <w:r>
        <w:t>Perceptron</w:t>
      </w:r>
      <w:bookmarkEnd w:id="63"/>
      <w:proofErr w:type="spellEnd"/>
      <w:r w:rsidR="00FD7CEB" w:rsidRPr="00FD7CEB">
        <w:t xml:space="preserve"> </w:t>
      </w:r>
    </w:p>
    <w:p w:rsidR="00D16B2B" w:rsidRDefault="00FD7CEB" w:rsidP="004F6F34">
      <w:pPr>
        <w:pStyle w:val="berschrift3"/>
        <w:numPr>
          <w:ilvl w:val="1"/>
          <w:numId w:val="1"/>
        </w:numPr>
      </w:pPr>
      <w:bookmarkStart w:id="64" w:name="_Toc475533989"/>
      <w:r>
        <w:t xml:space="preserve">Support </w:t>
      </w:r>
      <w:proofErr w:type="spellStart"/>
      <w:r>
        <w:t>Vector</w:t>
      </w:r>
      <w:proofErr w:type="spellEnd"/>
      <w:r>
        <w:t xml:space="preserve"> </w:t>
      </w:r>
      <w:proofErr w:type="spellStart"/>
      <w:r>
        <w:t>Machine</w:t>
      </w:r>
      <w:bookmarkEnd w:id="64"/>
      <w:proofErr w:type="spellEnd"/>
    </w:p>
    <w:p w:rsidR="00D16B2B" w:rsidRDefault="00D16B2B" w:rsidP="004F6F34">
      <w:pPr>
        <w:pStyle w:val="berschrift3"/>
        <w:numPr>
          <w:ilvl w:val="1"/>
          <w:numId w:val="1"/>
        </w:numPr>
      </w:pPr>
      <w:bookmarkStart w:id="65" w:name="_Toc475533990"/>
      <w:r>
        <w:t>Datenhaltung</w:t>
      </w:r>
      <w:bookmarkEnd w:id="65"/>
    </w:p>
    <w:p w:rsidR="006E0D88" w:rsidRPr="006E0D88" w:rsidRDefault="006E0D88" w:rsidP="006E0D88"/>
    <w:p w:rsidR="006A3746" w:rsidRPr="006A3746" w:rsidRDefault="006A3746" w:rsidP="006A3746"/>
    <w:p w:rsidR="00D732AD" w:rsidRDefault="00D732AD" w:rsidP="00D732AD">
      <w:pPr>
        <w:pStyle w:val="berschrift1"/>
        <w:numPr>
          <w:ilvl w:val="0"/>
          <w:numId w:val="1"/>
        </w:numPr>
      </w:pPr>
      <w:bookmarkStart w:id="66" w:name="_Toc475533991"/>
      <w:r>
        <w:t>Ergebnis</w:t>
      </w:r>
      <w:bookmarkEnd w:id="66"/>
    </w:p>
    <w:p w:rsidR="001B497D" w:rsidRDefault="001B497D" w:rsidP="001B497D">
      <w:proofErr w:type="spellStart"/>
      <w:r>
        <w:t>local</w:t>
      </w:r>
      <w:proofErr w:type="spellEnd"/>
      <w:r>
        <w:t xml:space="preserve"> </w:t>
      </w:r>
      <w:proofErr w:type="spellStart"/>
      <w:r>
        <w:t>binary</w:t>
      </w:r>
      <w:proofErr w:type="spellEnd"/>
      <w:r>
        <w:t xml:space="preserve"> </w:t>
      </w:r>
      <w:proofErr w:type="spellStart"/>
      <w:r>
        <w:t>pattern</w:t>
      </w:r>
      <w:proofErr w:type="spellEnd"/>
      <w:r>
        <w:t xml:space="preserve"> keine Aussagekraft, auch in Kombination nicht</w:t>
      </w:r>
    </w:p>
    <w:p w:rsidR="001B497D" w:rsidRDefault="001B497D" w:rsidP="001B497D">
      <w:r>
        <w:t xml:space="preserve">weder </w:t>
      </w:r>
    </w:p>
    <w:p w:rsidR="007520DC" w:rsidRDefault="007520DC" w:rsidP="001B497D">
      <w:r>
        <w:t>Annahme: Kombination besser, da jedes für sich nicht umfassend beschreibend</w:t>
      </w:r>
    </w:p>
    <w:p w:rsidR="00DF4012" w:rsidRDefault="00DF4012" w:rsidP="004A662F">
      <w:pPr>
        <w:pStyle w:val="berschrift2"/>
        <w:numPr>
          <w:ilvl w:val="1"/>
          <w:numId w:val="1"/>
        </w:numPr>
        <w:ind w:left="567" w:hanging="567"/>
      </w:pPr>
      <w:bookmarkStart w:id="67" w:name="_Toc475533992"/>
      <w:r>
        <w:t>Genauigkeit (welche Metrik?)</w:t>
      </w:r>
      <w:bookmarkEnd w:id="67"/>
    </w:p>
    <w:p w:rsidR="00880867" w:rsidRDefault="00880867" w:rsidP="00880867">
      <w:r>
        <w:t>Vergleich verschiedene Blattformen</w:t>
      </w:r>
    </w:p>
    <w:p w:rsidR="00880867" w:rsidRDefault="00880867" w:rsidP="00880867">
      <w:r>
        <w:t>Vergleich steigende Anzahl an Klassen</w:t>
      </w:r>
    </w:p>
    <w:p w:rsidR="00880867" w:rsidRDefault="00880867" w:rsidP="00880867">
      <w:r>
        <w:t xml:space="preserve">Vergleich </w:t>
      </w:r>
      <w:proofErr w:type="spellStart"/>
      <w:r>
        <w:t>Vorder</w:t>
      </w:r>
      <w:proofErr w:type="spellEnd"/>
      <w:r>
        <w:t>/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68" w:name="_Toc475533993"/>
      <w:r>
        <w:t>Aufwandsanalyse?</w:t>
      </w:r>
      <w:bookmarkEnd w:id="68"/>
    </w:p>
    <w:p w:rsidR="001753D2" w:rsidRDefault="001753D2" w:rsidP="001753D2"/>
    <w:p w:rsidR="00434228" w:rsidRDefault="00434228" w:rsidP="00434228">
      <w:pPr>
        <w:pStyle w:val="berschrift1"/>
        <w:numPr>
          <w:ilvl w:val="0"/>
          <w:numId w:val="1"/>
        </w:numPr>
      </w:pPr>
      <w:bookmarkStart w:id="69" w:name="_Toc475533994"/>
      <w:r>
        <w:lastRenderedPageBreak/>
        <w:t>Zusammenfassung</w:t>
      </w:r>
      <w:bookmarkEnd w:id="69"/>
    </w:p>
    <w:p w:rsidR="00F4345C" w:rsidRDefault="00F4345C" w:rsidP="00F4345C">
      <w:pPr>
        <w:pStyle w:val="berschrift2"/>
        <w:numPr>
          <w:ilvl w:val="1"/>
          <w:numId w:val="1"/>
        </w:numPr>
        <w:ind w:left="567" w:hanging="567"/>
      </w:pPr>
      <w:bookmarkStart w:id="70" w:name="_Toc475533995"/>
      <w:r>
        <w:t>Ausblick</w:t>
      </w:r>
      <w:bookmarkEnd w:id="70"/>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 xml:space="preserve">form, aber Unterschiede in Blattadern), im </w:t>
      </w:r>
      <w:proofErr w:type="spellStart"/>
      <w:r>
        <w:t>Datenset</w:t>
      </w:r>
      <w:proofErr w:type="spellEnd"/>
      <w:r>
        <w:t xml:space="preserve"> nur Apfel (?)</w:t>
      </w:r>
    </w:p>
    <w:p w:rsidR="00D2719D" w:rsidRDefault="00D2719D" w:rsidP="00F4345C">
      <w:pPr>
        <w:pStyle w:val="Listenabsatz"/>
        <w:numPr>
          <w:ilvl w:val="0"/>
          <w:numId w:val="26"/>
        </w:numPr>
      </w:pPr>
      <w:proofErr w:type="spellStart"/>
      <w:r>
        <w:t>bugs</w:t>
      </w:r>
      <w:proofErr w:type="spellEnd"/>
      <w:r w:rsidR="009E5670">
        <w:t>/</w:t>
      </w:r>
      <w:proofErr w:type="spellStart"/>
      <w:r w:rsidR="009E5670">
        <w:t>usability</w:t>
      </w:r>
      <w:proofErr w:type="spellEnd"/>
      <w:r>
        <w:t xml:space="preserve"> in Oberfläche</w:t>
      </w:r>
      <w:r w:rsidR="009E5670">
        <w:t xml:space="preserve"> (war für Zwecke hier egal9</w:t>
      </w:r>
    </w:p>
    <w:p w:rsidR="00A43171" w:rsidRDefault="001778FC" w:rsidP="00A43171">
      <w:pPr>
        <w:pStyle w:val="Listenabsatz"/>
        <w:numPr>
          <w:ilvl w:val="0"/>
          <w:numId w:val="26"/>
        </w:numPr>
      </w:pPr>
      <w:r>
        <w:t>Smartphone App</w:t>
      </w:r>
    </w:p>
    <w:p w:rsidR="00A43171" w:rsidRDefault="00A43171" w:rsidP="00A43171">
      <w:r>
        <w:t xml:space="preserve">Optimierung IDSC: Punkte auf Linie immer 10, kein check für </w:t>
      </w:r>
      <w:proofErr w:type="spellStart"/>
      <w:r>
        <w:t>unique</w:t>
      </w:r>
      <w:proofErr w:type="spellEnd"/>
      <w:r>
        <w:t xml:space="preserve"> Punkte(wenn 10 </w:t>
      </w:r>
      <w:proofErr w:type="spellStart"/>
      <w:r>
        <w:t>zuviel</w:t>
      </w:r>
      <w:proofErr w:type="spellEnd"/>
      <w:r>
        <w:t>)</w:t>
      </w:r>
    </w:p>
    <w:p w:rsidR="0088694A" w:rsidRDefault="0088694A" w:rsidP="00A43171">
      <w:r>
        <w:t>Performance generell</w:t>
      </w:r>
      <w:r w:rsidR="009C1596">
        <w:t xml:space="preserve"> (in C schreiben, </w:t>
      </w:r>
      <w:proofErr w:type="spellStart"/>
      <w:r w:rsidR="009C1596">
        <w:t>python</w:t>
      </w:r>
      <w:proofErr w:type="spellEnd"/>
      <w:r w:rsidR="009C1596">
        <w:t xml:space="preserve"> zu langsam</w:t>
      </w:r>
      <w:r w:rsidR="009E5372">
        <w:t xml:space="preserve">, </w:t>
      </w:r>
      <w:proofErr w:type="spellStart"/>
      <w:r w:rsidR="009E5372">
        <w:t>opencv</w:t>
      </w:r>
      <w:proofErr w:type="spellEnd"/>
      <w:r w:rsidR="009E5372">
        <w:t xml:space="preserve"> </w:t>
      </w:r>
      <w:proofErr w:type="spellStart"/>
      <w:r w:rsidR="009E5372">
        <w:t>interface</w:t>
      </w:r>
      <w:proofErr w:type="spellEnd"/>
      <w:r w:rsidR="009E5372">
        <w:t>?</w:t>
      </w:r>
      <w:r w:rsidR="009C1596">
        <w:t>)</w:t>
      </w:r>
    </w:p>
    <w:p w:rsidR="00D22B13" w:rsidRDefault="00D22B13" w:rsidP="00D22B13">
      <w:r>
        <w:t>Textur integrieren in IDSC (SPT)</w:t>
      </w:r>
    </w:p>
    <w:p w:rsidR="00132ABE" w:rsidRDefault="00132ABE" w:rsidP="00132ABE">
      <w:r>
        <w:t xml:space="preserve">Trainingsfotos: Beleuchtung, eine diffuse, </w:t>
      </w:r>
      <w:proofErr w:type="spellStart"/>
      <w:r>
        <w:t>unfarbige</w:t>
      </w:r>
      <w:proofErr w:type="spellEnd"/>
      <w:r>
        <w:t xml:space="preserve"> Lichtquelle</w:t>
      </w:r>
      <w:r w:rsidR="00ED760F">
        <w:t xml:space="preserve">, </w:t>
      </w:r>
      <w:r w:rsidR="00ED760F" w:rsidRPr="00ED760F">
        <w:t>DSC_5821</w:t>
      </w:r>
    </w:p>
    <w:p w:rsidR="00132ABE" w:rsidRDefault="0080358D" w:rsidP="00D22B13">
      <w:r>
        <w:t xml:space="preserve">bekannte Fehler: </w:t>
      </w:r>
      <w:r w:rsidR="001A1E95">
        <w:t xml:space="preserve">gelegentlicher </w:t>
      </w:r>
      <w:r w:rsidR="00ED3895">
        <w:t>hdf5</w:t>
      </w:r>
      <w:r>
        <w:t xml:space="preserve"> </w:t>
      </w:r>
      <w:proofErr w:type="spellStart"/>
      <w:r>
        <w:t>error</w:t>
      </w:r>
      <w:proofErr w:type="spellEnd"/>
      <w:r>
        <w:t xml:space="preserve"> beim Zugriff auf </w:t>
      </w:r>
      <w:r w:rsidR="00130B48">
        <w:t>Datei</w:t>
      </w:r>
      <w:r>
        <w:t xml:space="preserve"> </w:t>
      </w:r>
    </w:p>
    <w:p w:rsidR="001A1E95" w:rsidRPr="00F4345C" w:rsidRDefault="001A1E95" w:rsidP="001A1E95">
      <w:r>
        <w:t xml:space="preserve">„H5F_open - </w:t>
      </w:r>
      <w:proofErr w:type="spellStart"/>
      <w:r>
        <w:t>unable</w:t>
      </w:r>
      <w:proofErr w:type="spellEnd"/>
      <w:r>
        <w:t xml:space="preserve"> </w:t>
      </w:r>
      <w:proofErr w:type="spellStart"/>
      <w:r>
        <w:t>to</w:t>
      </w:r>
      <w:proofErr w:type="spellEnd"/>
      <w:r>
        <w:t xml:space="preserve"> open </w:t>
      </w:r>
      <w:proofErr w:type="spellStart"/>
      <w:r>
        <w:t>file</w:t>
      </w:r>
      <w:proofErr w:type="spellEnd"/>
      <w:r>
        <w:t>“</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71" w:name="_Toc475533996"/>
      <w:r w:rsidR="003F18C9">
        <w:t>Abbildungsverzeichnis</w:t>
      </w:r>
      <w:bookmarkEnd w:id="71"/>
    </w:p>
    <w:p w:rsidR="00C54E4E" w:rsidRDefault="001012D7" w:rsidP="00A41C04">
      <w:pPr>
        <w:spacing w:before="240"/>
      </w:pPr>
      <w:r>
        <w:fldChar w:fldCharType="begin"/>
      </w:r>
      <w:r>
        <w:instrText xml:space="preserve"> TOC \h \z \c "Abbildung" </w:instrText>
      </w:r>
      <w:r>
        <w:fldChar w:fldCharType="separate"/>
      </w:r>
      <w:r w:rsidR="0050228E">
        <w:rPr>
          <w:b/>
          <w:bCs/>
          <w:noProof/>
        </w:rPr>
        <w:t>Es konnten keine Einträge für ein Abbildungsverzeichnis gefunden werden.</w:t>
      </w:r>
      <w:r>
        <w:rPr>
          <w:b/>
          <w:bCs/>
          <w:noProof/>
        </w:rPr>
        <w:fldChar w:fldCharType="end"/>
      </w:r>
    </w:p>
    <w:p w:rsidR="003F18C9" w:rsidRDefault="00862B31" w:rsidP="003F18C9">
      <w:pPr>
        <w:pStyle w:val="berschrift1"/>
        <w:numPr>
          <w:ilvl w:val="0"/>
          <w:numId w:val="15"/>
        </w:numPr>
        <w:ind w:left="284" w:hanging="284"/>
      </w:pPr>
      <w:bookmarkStart w:id="72" w:name="_Toc475533997"/>
      <w:r>
        <w:t>Tabellenverzeichnis</w:t>
      </w:r>
      <w:bookmarkEnd w:id="72"/>
    </w:p>
    <w:p w:rsidR="003F18C9" w:rsidRDefault="001012D7" w:rsidP="00A41C04">
      <w:pPr>
        <w:spacing w:before="240"/>
      </w:pPr>
      <w:r>
        <w:fldChar w:fldCharType="begin"/>
      </w:r>
      <w:r>
        <w:instrText xml:space="preserve"> TOC \h \z \c "Tabelle" </w:instrText>
      </w:r>
      <w:r>
        <w:fldChar w:fldCharType="separate"/>
      </w:r>
      <w:r w:rsidR="0050228E">
        <w:rPr>
          <w:b/>
          <w:bCs/>
          <w:noProof/>
        </w:rPr>
        <w:t>Es konnten keine Einträge für ein Abbildungsverzeichnis gefunden werden.</w:t>
      </w:r>
      <w:r>
        <w:rPr>
          <w:b/>
          <w:bCs/>
          <w:noProof/>
        </w:rPr>
        <w:fldChar w:fldCharType="end"/>
      </w:r>
    </w:p>
    <w:p w:rsidR="00F86239" w:rsidRDefault="00F86239" w:rsidP="00F86239">
      <w:pPr>
        <w:pStyle w:val="berschrift1"/>
        <w:numPr>
          <w:ilvl w:val="0"/>
          <w:numId w:val="15"/>
        </w:numPr>
        <w:ind w:left="284" w:hanging="284"/>
      </w:pPr>
      <w:bookmarkStart w:id="73" w:name="_Toc475533998"/>
      <w:bookmarkEnd w:id="5"/>
      <w:bookmarkEnd w:id="6"/>
      <w:bookmarkEnd w:id="7"/>
      <w:proofErr w:type="spellStart"/>
      <w:r>
        <w:t>Codelistings</w:t>
      </w:r>
      <w:bookmarkEnd w:id="73"/>
      <w:proofErr w:type="spellEnd"/>
    </w:p>
    <w:p w:rsidR="005674EF" w:rsidRDefault="001012D7" w:rsidP="00B07883">
      <w:pPr>
        <w:jc w:val="left"/>
        <w:rPr>
          <w:b/>
          <w:bCs/>
          <w:noProof/>
        </w:rPr>
      </w:pPr>
      <w:r>
        <w:fldChar w:fldCharType="begin"/>
      </w:r>
      <w:r>
        <w:instrText xml:space="preserve"> TOC \h \z \c "Codelisting" </w:instrText>
      </w:r>
      <w:r>
        <w:fldChar w:fldCharType="separate"/>
      </w:r>
      <w:r w:rsidR="00AA143E">
        <w:rPr>
          <w:b/>
          <w:bCs/>
          <w:noProof/>
        </w:rPr>
        <w:t>Es konnten keine Einträge für ein Abbildungsverzeichnis gefunden werden.</w:t>
      </w:r>
      <w:r>
        <w:rPr>
          <w:b/>
          <w:bCs/>
          <w:noProof/>
        </w:rPr>
        <w:fldChar w:fldCharType="end"/>
      </w: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C9030F" w:rsidRPr="00C9030F" w:rsidRDefault="007E6470" w:rsidP="00C9030F">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C9030F" w:rsidRPr="00C9030F">
        <w:rPr>
          <w:rFonts w:ascii="Calibri" w:hAnsi="Calibri" w:cs="Times New Roman"/>
          <w:noProof/>
          <w:szCs w:val="24"/>
        </w:rPr>
        <w:t xml:space="preserve">Burdick, H. E. (1997). </w:t>
      </w:r>
      <w:r w:rsidR="00C9030F" w:rsidRPr="00C9030F">
        <w:rPr>
          <w:rFonts w:ascii="Calibri" w:hAnsi="Calibri" w:cs="Times New Roman"/>
          <w:i/>
          <w:iCs/>
          <w:noProof/>
          <w:szCs w:val="24"/>
        </w:rPr>
        <w:t>Digital Imaging- Theory and Applications</w:t>
      </w:r>
      <w:r w:rsidR="00C9030F" w:rsidRPr="00C9030F">
        <w:rPr>
          <w:rFonts w:ascii="Calibri" w:hAnsi="Calibri" w:cs="Times New Roman"/>
          <w:noProof/>
          <w:szCs w:val="24"/>
        </w:rPr>
        <w:t>. New York: McGraw-Hill.</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Burger, W., &amp; Burge, M. J. (2015). </w:t>
      </w:r>
      <w:r w:rsidRPr="00C9030F">
        <w:rPr>
          <w:rFonts w:ascii="Calibri" w:hAnsi="Calibri" w:cs="Times New Roman"/>
          <w:i/>
          <w:iCs/>
          <w:noProof/>
          <w:szCs w:val="24"/>
        </w:rPr>
        <w:t>Digitale Bildverarbeitung: eine algorithmische Einführung mit Java</w:t>
      </w:r>
      <w:r w:rsidRPr="00C9030F">
        <w:rPr>
          <w:rFonts w:ascii="Calibri" w:hAnsi="Calibri" w:cs="Times New Roman"/>
          <w:noProof/>
          <w:szCs w:val="24"/>
        </w:rPr>
        <w:t xml:space="preserve"> (3. Aufl.). Berlin, Heidelberg: Springer-Verlag. https://doi.org/10.1007/978-3-642-04604-9</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Cao, J., Wang, B., &amp; Brown, D. (2016). Similarity based leaf image retrieval using multiscale R-angle description. </w:t>
      </w:r>
      <w:r w:rsidRPr="00C9030F">
        <w:rPr>
          <w:rFonts w:ascii="Calibri" w:hAnsi="Calibri" w:cs="Times New Roman"/>
          <w:i/>
          <w:iCs/>
          <w:noProof/>
          <w:szCs w:val="24"/>
        </w:rPr>
        <w:t>Information Sciences</w:t>
      </w:r>
      <w:r w:rsidRPr="00C9030F">
        <w:rPr>
          <w:rFonts w:ascii="Calibri" w:hAnsi="Calibri" w:cs="Times New Roman"/>
          <w:noProof/>
          <w:szCs w:val="24"/>
        </w:rPr>
        <w:t xml:space="preserve">, </w:t>
      </w:r>
      <w:r w:rsidRPr="00C9030F">
        <w:rPr>
          <w:rFonts w:ascii="Calibri" w:hAnsi="Calibri" w:cs="Times New Roman"/>
          <w:i/>
          <w:iCs/>
          <w:noProof/>
          <w:szCs w:val="24"/>
        </w:rPr>
        <w:t>374</w:t>
      </w:r>
      <w:r w:rsidRPr="00C9030F">
        <w:rPr>
          <w:rFonts w:ascii="Calibri" w:hAnsi="Calibri" w:cs="Times New Roman"/>
          <w:noProof/>
          <w:szCs w:val="24"/>
        </w:rPr>
        <w:t>, 51–64. https://doi.org/10.1016/j.ins.2016.09.023</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Chaki, J., Parekh, R., &amp; Bhattacharya, S. (2015). Plant leaf recognition using texture and shape features with neural classifiers. </w:t>
      </w:r>
      <w:r w:rsidRPr="00C9030F">
        <w:rPr>
          <w:rFonts w:ascii="Calibri" w:hAnsi="Calibri" w:cs="Times New Roman"/>
          <w:i/>
          <w:iCs/>
          <w:noProof/>
          <w:szCs w:val="24"/>
        </w:rPr>
        <w:t>Pattern Recognition Letters</w:t>
      </w:r>
      <w:r w:rsidRPr="00C9030F">
        <w:rPr>
          <w:rFonts w:ascii="Calibri" w:hAnsi="Calibri" w:cs="Times New Roman"/>
          <w:noProof/>
          <w:szCs w:val="24"/>
        </w:rPr>
        <w:t xml:space="preserve">, </w:t>
      </w:r>
      <w:r w:rsidRPr="00C9030F">
        <w:rPr>
          <w:rFonts w:ascii="Calibri" w:hAnsi="Calibri" w:cs="Times New Roman"/>
          <w:i/>
          <w:iCs/>
          <w:noProof/>
          <w:szCs w:val="24"/>
        </w:rPr>
        <w:t>58</w:t>
      </w:r>
      <w:r w:rsidRPr="00C9030F">
        <w:rPr>
          <w:rFonts w:ascii="Calibri" w:hAnsi="Calibri" w:cs="Times New Roman"/>
          <w:noProof/>
          <w:szCs w:val="24"/>
        </w:rPr>
        <w:t>, 61–68. https://doi.org/10.1016/j.patrec.2015.02.010</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lastRenderedPageBreak/>
        <w:t>Du, J.-X., Wang, X.-F., &amp; Zhang, G.-J. (o. J.). Leaf shape based plant species recognition. https://doi.org/10.1016/j.amc.2006.07.072</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Han, S., Chee, L., Chan, S., Wilkin, P., &amp; Remagnino, P. (o. J.). DEEP-PLANT: PLANT IDENTIFICATION WITH CONVOLUTIONAL NEURAL NETWORKS.</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Jähne, B. (2012). </w:t>
      </w:r>
      <w:r w:rsidRPr="00C9030F">
        <w:rPr>
          <w:rFonts w:ascii="Calibri" w:hAnsi="Calibri" w:cs="Times New Roman"/>
          <w:i/>
          <w:iCs/>
          <w:noProof/>
          <w:szCs w:val="24"/>
        </w:rPr>
        <w:t>Digitale Bildverarbeitung: und Bildgewinnung (German Edition)</w:t>
      </w:r>
      <w:r w:rsidRPr="00C9030F">
        <w:rPr>
          <w:rFonts w:ascii="Calibri" w:hAnsi="Calibri" w:cs="Times New Roman"/>
          <w:noProof/>
          <w:szCs w:val="24"/>
        </w:rPr>
        <w:t xml:space="preserve"> (7. Aufl.). Heidelberg: Springer Verlag. Abgerufen von http://www.amazon.com/Digitale-Bildverarbeitung-Bildgewinnung-German-Edition/dp/3642049516</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Kalyoncu, C., &amp; Toygar, Ö. (2015). Geometric leaf classification. </w:t>
      </w:r>
      <w:r w:rsidRPr="00C9030F">
        <w:rPr>
          <w:rFonts w:ascii="Calibri" w:hAnsi="Calibri" w:cs="Times New Roman"/>
          <w:i/>
          <w:iCs/>
          <w:noProof/>
          <w:szCs w:val="24"/>
        </w:rPr>
        <w:t>Computer Vision and Image Understanding</w:t>
      </w:r>
      <w:r w:rsidRPr="00C9030F">
        <w:rPr>
          <w:rFonts w:ascii="Calibri" w:hAnsi="Calibri" w:cs="Times New Roman"/>
          <w:noProof/>
          <w:szCs w:val="24"/>
        </w:rPr>
        <w:t xml:space="preserve">, </w:t>
      </w:r>
      <w:r w:rsidRPr="00C9030F">
        <w:rPr>
          <w:rFonts w:ascii="Calibri" w:hAnsi="Calibri" w:cs="Times New Roman"/>
          <w:i/>
          <w:iCs/>
          <w:noProof/>
          <w:szCs w:val="24"/>
        </w:rPr>
        <w:t>133</w:t>
      </w:r>
      <w:r w:rsidRPr="00C9030F">
        <w:rPr>
          <w:rFonts w:ascii="Calibri" w:hAnsi="Calibri" w:cs="Times New Roman"/>
          <w:noProof/>
          <w:szCs w:val="24"/>
        </w:rPr>
        <w:t>, 102–109. https://doi.org/10.1016/j.cviu.2014.11.001</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Katyal, V. (2012). </w:t>
      </w:r>
      <w:r w:rsidRPr="00C9030F">
        <w:rPr>
          <w:rFonts w:ascii="Calibri" w:hAnsi="Calibri" w:cs="Times New Roman"/>
          <w:i/>
          <w:iCs/>
          <w:noProof/>
          <w:szCs w:val="24"/>
        </w:rPr>
        <w:t>Leaf vein segmentation using Odd Gabor filters and morphological operations</w:t>
      </w:r>
      <w:r w:rsidRPr="00C9030F">
        <w:rPr>
          <w:rFonts w:ascii="Calibri" w:hAnsi="Calibri" w:cs="Times New Roman"/>
          <w:noProof/>
          <w:szCs w:val="24"/>
        </w:rPr>
        <w:t>. Amity University Indien.</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C9030F">
        <w:rPr>
          <w:rFonts w:ascii="Calibri" w:hAnsi="Calibri" w:cs="Times New Roman"/>
          <w:i/>
          <w:iCs/>
          <w:noProof/>
          <w:szCs w:val="24"/>
        </w:rPr>
        <w:t>Proceedings of the 12th European Conference on Computer Vision (ECCV)</w:t>
      </w:r>
      <w:r w:rsidRPr="00C9030F">
        <w:rPr>
          <w:rFonts w:ascii="Calibri" w:hAnsi="Calibri" w:cs="Times New Roman"/>
          <w:noProof/>
          <w:szCs w:val="24"/>
        </w:rPr>
        <w:t>.</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Larese, M. G., Bayá, A. E., Craviotto, R. M., Arango, M. R., Gallo, C., &amp; Granitto, P. M. (2014). Multiscale recognition of legume varieties based on leaf venation images. </w:t>
      </w:r>
      <w:r w:rsidRPr="00C9030F">
        <w:rPr>
          <w:rFonts w:ascii="Calibri" w:hAnsi="Calibri" w:cs="Times New Roman"/>
          <w:i/>
          <w:iCs/>
          <w:noProof/>
          <w:szCs w:val="24"/>
        </w:rPr>
        <w:t>Expert Systems with Applications</w:t>
      </w:r>
      <w:r w:rsidRPr="00C9030F">
        <w:rPr>
          <w:rFonts w:ascii="Calibri" w:hAnsi="Calibri" w:cs="Times New Roman"/>
          <w:noProof/>
          <w:szCs w:val="24"/>
        </w:rPr>
        <w:t xml:space="preserve">, </w:t>
      </w:r>
      <w:r w:rsidRPr="00C9030F">
        <w:rPr>
          <w:rFonts w:ascii="Calibri" w:hAnsi="Calibri" w:cs="Times New Roman"/>
          <w:i/>
          <w:iCs/>
          <w:noProof/>
          <w:szCs w:val="24"/>
        </w:rPr>
        <w:t>41</w:t>
      </w:r>
      <w:r w:rsidRPr="00C9030F">
        <w:rPr>
          <w:rFonts w:ascii="Calibri" w:hAnsi="Calibri" w:cs="Times New Roman"/>
          <w:noProof/>
          <w:szCs w:val="24"/>
        </w:rPr>
        <w:t>(10), 4638–4647. https://doi.org/10.1016/j.eswa.2014.01.029</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Reyes, A. K., Caicedo, J. C., &amp; Camargo, J. E. (o. J.). Fine-tuning Deep Convolutional Networks for Plant Recognition.</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Rothmaler, W. (1967). </w:t>
      </w:r>
      <w:r w:rsidRPr="00C9030F">
        <w:rPr>
          <w:rFonts w:ascii="Calibri" w:hAnsi="Calibri" w:cs="Times New Roman"/>
          <w:i/>
          <w:iCs/>
          <w:noProof/>
          <w:szCs w:val="24"/>
        </w:rPr>
        <w:t>Exkursionsflora von Deutschland - Gefäßpflanzen</w:t>
      </w:r>
      <w:r w:rsidRPr="00C9030F">
        <w:rPr>
          <w:rFonts w:ascii="Calibri" w:hAnsi="Calibri" w:cs="Times New Roman"/>
          <w:noProof/>
          <w:szCs w:val="24"/>
        </w:rPr>
        <w:t xml:space="preserve"> (6. Aufl.). Berlin: Volk und Wissen volkseigener Verlag.</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Rothmaler, W. (2011). </w:t>
      </w:r>
      <w:r w:rsidRPr="00C9030F">
        <w:rPr>
          <w:rFonts w:ascii="Calibri" w:hAnsi="Calibri" w:cs="Times New Roman"/>
          <w:i/>
          <w:iCs/>
          <w:noProof/>
          <w:szCs w:val="24"/>
        </w:rPr>
        <w:t>Exkursionsflora von Deutschland - Gefäßpflanzen</w:t>
      </w:r>
      <w:r w:rsidRPr="00C9030F">
        <w:rPr>
          <w:rFonts w:ascii="Calibri" w:hAnsi="Calibri" w:cs="Times New Roman"/>
          <w:noProof/>
          <w:szCs w:val="24"/>
        </w:rPr>
        <w:t xml:space="preserve"> (20. Aufl.). Heidelberg: Spektrum Akademischer Verlag.</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Satti, V., Satya, A., &amp; Sharma, S. (2013). AN AUTOMATIC LEAF RECOGNITION SYSTEM FOR PLANT IDENTIFICATION USING MACHINE VISION TECHNOLOGY. </w:t>
      </w:r>
      <w:r w:rsidRPr="00C9030F">
        <w:rPr>
          <w:rFonts w:ascii="Calibri" w:hAnsi="Calibri" w:cs="Times New Roman"/>
          <w:i/>
          <w:iCs/>
          <w:noProof/>
          <w:szCs w:val="24"/>
        </w:rPr>
        <w:t>International Journal of Engineering Science and Technology</w:t>
      </w:r>
      <w:r w:rsidRPr="00C9030F">
        <w:rPr>
          <w:rFonts w:ascii="Calibri" w:hAnsi="Calibri" w:cs="Times New Roman"/>
          <w:noProof/>
          <w:szCs w:val="24"/>
        </w:rPr>
        <w:t xml:space="preserve">, </w:t>
      </w:r>
      <w:r w:rsidRPr="00C9030F">
        <w:rPr>
          <w:rFonts w:ascii="Calibri" w:hAnsi="Calibri" w:cs="Times New Roman"/>
          <w:i/>
          <w:iCs/>
          <w:noProof/>
          <w:szCs w:val="24"/>
        </w:rPr>
        <w:t>5</w:t>
      </w:r>
      <w:r w:rsidRPr="00C9030F">
        <w:rPr>
          <w:rFonts w:ascii="Calibri" w:hAnsi="Calibri" w:cs="Times New Roman"/>
          <w:noProof/>
          <w:szCs w:val="24"/>
        </w:rPr>
        <w:t>(4), 975–5462.</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Shabanzade, M., Zahedi, M., &amp; Amin Aghvami, S. (2011). Combination of Local Descriptors and Global Features for Leaf Recognition. </w:t>
      </w:r>
      <w:r w:rsidRPr="00C9030F">
        <w:rPr>
          <w:rFonts w:ascii="Calibri" w:hAnsi="Calibri" w:cs="Times New Roman"/>
          <w:i/>
          <w:iCs/>
          <w:noProof/>
          <w:szCs w:val="24"/>
        </w:rPr>
        <w:t>Signal &amp; Image Processing : An International Journal</w:t>
      </w:r>
      <w:r w:rsidRPr="00C9030F">
        <w:rPr>
          <w:rFonts w:ascii="Calibri" w:hAnsi="Calibri" w:cs="Times New Roman"/>
          <w:noProof/>
          <w:szCs w:val="24"/>
        </w:rPr>
        <w:t xml:space="preserve">, </w:t>
      </w:r>
      <w:r w:rsidRPr="00C9030F">
        <w:rPr>
          <w:rFonts w:ascii="Calibri" w:hAnsi="Calibri" w:cs="Times New Roman"/>
          <w:i/>
          <w:iCs/>
          <w:noProof/>
          <w:szCs w:val="24"/>
        </w:rPr>
        <w:t>2</w:t>
      </w:r>
      <w:r w:rsidRPr="00C9030F">
        <w:rPr>
          <w:rFonts w:ascii="Calibri" w:hAnsi="Calibri" w:cs="Times New Roman"/>
          <w:noProof/>
          <w:szCs w:val="24"/>
        </w:rPr>
        <w:t>(3), 23–31. https://doi.org/10.5121/sipij.2011.2303</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lastRenderedPageBreak/>
        <w:t xml:space="preserve">Wang, Z., Sun, X., Zhang, Y., Ying, Z., &amp; Ma, Y. (2016). Leaf recognition based on PCNN. </w:t>
      </w:r>
      <w:r w:rsidRPr="00C9030F">
        <w:rPr>
          <w:rFonts w:ascii="Calibri" w:hAnsi="Calibri" w:cs="Times New Roman"/>
          <w:i/>
          <w:iCs/>
          <w:noProof/>
          <w:szCs w:val="24"/>
        </w:rPr>
        <w:t>Neural Computing and Applications</w:t>
      </w:r>
      <w:r w:rsidRPr="00C9030F">
        <w:rPr>
          <w:rFonts w:ascii="Calibri" w:hAnsi="Calibri" w:cs="Times New Roman"/>
          <w:noProof/>
          <w:szCs w:val="24"/>
        </w:rPr>
        <w:t>. https://doi.org/10.1007/s00521-015-1904-1</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Welle, E. F. (2014). </w:t>
      </w:r>
      <w:r w:rsidRPr="00C9030F">
        <w:rPr>
          <w:rFonts w:ascii="Calibri" w:hAnsi="Calibri" w:cs="Times New Roman"/>
          <w:i/>
          <w:iCs/>
          <w:noProof/>
          <w:szCs w:val="24"/>
        </w:rPr>
        <w:t>Kleines Repetitorium der Botanik</w:t>
      </w:r>
      <w:r w:rsidRPr="00C9030F">
        <w:rPr>
          <w:rFonts w:ascii="Calibri" w:hAnsi="Calibri" w:cs="Times New Roman"/>
          <w:noProof/>
          <w:szCs w:val="24"/>
        </w:rPr>
        <w:t xml:space="preserve"> (16. Aufl.). Hamburg: Verlag Dr. Felix Büchner - Handwerk und Technik.</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Wikipedia, C. (2017). HSL and HSV. Abgerufen 22. Februar 2017, von https://en.wikipedia.org/w/index.php?title=HSL_and_HSV&amp;oldid=765756890</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Wu, S. G., Bao, F. S., Xu, E. Y., Wang, Y. X., Chang, Y. F., &amp; Xiang, Q. L. (2007). A leaf recognition algorithm for plant classification using probabilistic neural network. </w:t>
      </w:r>
      <w:r w:rsidRPr="00C9030F">
        <w:rPr>
          <w:rFonts w:ascii="Calibri" w:hAnsi="Calibri" w:cs="Times New Roman"/>
          <w:i/>
          <w:iCs/>
          <w:noProof/>
          <w:szCs w:val="24"/>
        </w:rPr>
        <w:t>ISSPIT 2007 - 2007 IEEE International Symposium on Signal Processing and Information Technology</w:t>
      </w:r>
      <w:r w:rsidRPr="00C9030F">
        <w:rPr>
          <w:rFonts w:ascii="Calibri" w:hAnsi="Calibri" w:cs="Times New Roman"/>
          <w:noProof/>
          <w:szCs w:val="24"/>
        </w:rPr>
        <w:t>, (December), 11–16. https://doi.org/10.1109/ISSPIT.2007.4458016</w:t>
      </w:r>
    </w:p>
    <w:p w:rsidR="00C9030F" w:rsidRPr="00C9030F" w:rsidRDefault="00C9030F" w:rsidP="00C9030F">
      <w:pPr>
        <w:widowControl w:val="0"/>
        <w:autoSpaceDE w:val="0"/>
        <w:autoSpaceDN w:val="0"/>
        <w:adjustRightInd w:val="0"/>
        <w:ind w:left="480" w:hanging="480"/>
        <w:rPr>
          <w:rFonts w:ascii="Calibri" w:hAnsi="Calibri" w:cs="Times New Roman"/>
          <w:noProof/>
          <w:szCs w:val="24"/>
        </w:rPr>
      </w:pPr>
      <w:r w:rsidRPr="00C9030F">
        <w:rPr>
          <w:rFonts w:ascii="Calibri" w:hAnsi="Calibri" w:cs="Times New Roman"/>
          <w:noProof/>
          <w:szCs w:val="24"/>
        </w:rPr>
        <w:t xml:space="preserve">Zhao, C., Chan, S. S. F., Cham, W.-K., &amp; Chu, L. M. (2015). Plant identification using leaf shapes—A pattern counting approach. </w:t>
      </w:r>
      <w:r w:rsidRPr="00C9030F">
        <w:rPr>
          <w:rFonts w:ascii="Calibri" w:hAnsi="Calibri" w:cs="Times New Roman"/>
          <w:i/>
          <w:iCs/>
          <w:noProof/>
          <w:szCs w:val="24"/>
        </w:rPr>
        <w:t>Pattern Recognition</w:t>
      </w:r>
      <w:r w:rsidRPr="00C9030F">
        <w:rPr>
          <w:rFonts w:ascii="Calibri" w:hAnsi="Calibri" w:cs="Times New Roman"/>
          <w:noProof/>
          <w:szCs w:val="24"/>
        </w:rPr>
        <w:t xml:space="preserve">, </w:t>
      </w:r>
      <w:r w:rsidRPr="00C9030F">
        <w:rPr>
          <w:rFonts w:ascii="Calibri" w:hAnsi="Calibri" w:cs="Times New Roman"/>
          <w:i/>
          <w:iCs/>
          <w:noProof/>
          <w:szCs w:val="24"/>
        </w:rPr>
        <w:t>48</w:t>
      </w:r>
      <w:r w:rsidRPr="00C9030F">
        <w:rPr>
          <w:rFonts w:ascii="Calibri" w:hAnsi="Calibri" w:cs="Times New Roman"/>
          <w:noProof/>
          <w:szCs w:val="24"/>
        </w:rPr>
        <w:t>(10), 3203–3215. https://doi.org/10.1016/j.patcog.2015.04.004</w:t>
      </w:r>
    </w:p>
    <w:p w:rsidR="00C9030F" w:rsidRPr="00C9030F" w:rsidRDefault="00C9030F" w:rsidP="00C9030F">
      <w:pPr>
        <w:widowControl w:val="0"/>
        <w:autoSpaceDE w:val="0"/>
        <w:autoSpaceDN w:val="0"/>
        <w:adjustRightInd w:val="0"/>
        <w:ind w:left="480" w:hanging="480"/>
        <w:rPr>
          <w:rFonts w:ascii="Calibri" w:hAnsi="Calibri"/>
          <w:noProof/>
        </w:rPr>
      </w:pPr>
      <w:r w:rsidRPr="00C9030F">
        <w:rPr>
          <w:rFonts w:ascii="Calibri" w:hAnsi="Calibri" w:cs="Times New Roman"/>
          <w:noProof/>
          <w:szCs w:val="24"/>
        </w:rPr>
        <w:t xml:space="preserve">Zulkifli, Z. B. (2009). </w:t>
      </w:r>
      <w:r w:rsidRPr="00C9030F">
        <w:rPr>
          <w:rFonts w:ascii="Calibri" w:hAnsi="Calibri" w:cs="Times New Roman"/>
          <w:i/>
          <w:iCs/>
          <w:noProof/>
          <w:szCs w:val="24"/>
        </w:rPr>
        <w:t>PLANT LEAF IDENTIFICATION USING MOMENT INVARIANTS &amp; GENERAL REGRESSION NEURAL NETWORK</w:t>
      </w:r>
      <w:r w:rsidRPr="00C9030F">
        <w:rPr>
          <w:rFonts w:ascii="Calibri" w:hAnsi="Calibri" w:cs="Times New Roman"/>
          <w:noProof/>
          <w:szCs w:val="24"/>
        </w:rPr>
        <w:t>. Faculty of Computer Science and Information Systems.</w:t>
      </w:r>
    </w:p>
    <w:p w:rsidR="00AA143E" w:rsidRDefault="007E6470" w:rsidP="00C9030F">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2"/>
          <w:headerReference w:type="default" r:id="rId23"/>
          <w:footerReference w:type="even" r:id="rId24"/>
          <w:footerReference w:type="default" r:id="rId25"/>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bookmarkStart w:id="74" w:name="_Toc475533999"/>
      <w:r>
        <w:lastRenderedPageBreak/>
        <w:t>Installationsanleitung</w:t>
      </w:r>
      <w:bookmarkEnd w:id="74"/>
    </w:p>
    <w:p w:rsidR="00A4501C" w:rsidRDefault="00A4501C" w:rsidP="00A4501C">
      <w:r>
        <w:t>-</w:t>
      </w:r>
      <w:proofErr w:type="spellStart"/>
      <w:r>
        <w:t>theano.orc</w:t>
      </w:r>
      <w:proofErr w:type="spellEnd"/>
      <w:r>
        <w:t xml:space="preserve">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proofErr w:type="spellStart"/>
      <w:r w:rsidRPr="00A4501C">
        <w:rPr>
          <w:i/>
        </w:rPr>
        <w:t>device</w:t>
      </w:r>
      <w:proofErr w:type="spellEnd"/>
      <w:r w:rsidRPr="00A4501C">
        <w:rPr>
          <w:i/>
        </w:rPr>
        <w:t xml:space="preserve"> =</w:t>
      </w:r>
      <w:r>
        <w:t xml:space="preserve"> </w:t>
      </w:r>
      <w:proofErr w:type="spellStart"/>
      <w:r>
        <w:t>gpu</w:t>
      </w:r>
      <w:proofErr w:type="spellEnd"/>
    </w:p>
    <w:p w:rsidR="001363E9" w:rsidRDefault="001363E9" w:rsidP="001363E9">
      <w:r>
        <w:t xml:space="preserve">- CUDA </w:t>
      </w:r>
      <w:r w:rsidR="0087115E">
        <w:t xml:space="preserve">Toolkit </w:t>
      </w:r>
      <w:r>
        <w:t>installieren</w:t>
      </w:r>
    </w:p>
    <w:p w:rsidR="00E42C42" w:rsidRDefault="00E42C42" w:rsidP="00FE5EFC">
      <w:proofErr w:type="spellStart"/>
      <w:r>
        <w:t>u.U</w:t>
      </w:r>
      <w:proofErr w:type="spellEnd"/>
      <w:r>
        <w:t xml:space="preserve"> in </w:t>
      </w:r>
      <w:proofErr w:type="spellStart"/>
      <w:r>
        <w:t>theano.orc</w:t>
      </w:r>
      <w:proofErr w:type="spellEnd"/>
      <w:r>
        <w:t xml:space="preserve"> (wenn cl.exe nicht gefunden oder </w:t>
      </w:r>
      <w:r w:rsidR="00FE5EFC" w:rsidRPr="00FE5EFC">
        <w:t xml:space="preserve">Value '2008' </w:t>
      </w:r>
      <w:proofErr w:type="spellStart"/>
      <w:r w:rsidR="00FE5EFC" w:rsidRPr="00FE5EFC">
        <w:t>is</w:t>
      </w:r>
      <w:proofErr w:type="spellEnd"/>
      <w:r w:rsidR="00FE5EFC" w:rsidRPr="00FE5EFC">
        <w:t xml:space="preserve"> not </w:t>
      </w:r>
      <w:proofErr w:type="spellStart"/>
      <w:r w:rsidR="00FE5EFC" w:rsidRPr="00FE5EFC">
        <w:t>defined</w:t>
      </w:r>
      <w:proofErr w:type="spellEnd"/>
      <w:r w:rsidR="00FE5EFC" w:rsidRPr="00FE5EFC">
        <w:t xml:space="preserve"> </w:t>
      </w:r>
      <w:proofErr w:type="spellStart"/>
      <w:r w:rsidR="00FE5EFC" w:rsidRPr="00FE5EFC">
        <w:t>for</w:t>
      </w:r>
      <w:proofErr w:type="spellEnd"/>
      <w:r w:rsidR="00FE5EFC" w:rsidRPr="00FE5EFC">
        <w:t xml:space="preserve"> </w:t>
      </w:r>
      <w:proofErr w:type="spellStart"/>
      <w:r w:rsidR="00FE5EFC" w:rsidRPr="00FE5EFC">
        <w:t>option</w:t>
      </w:r>
      <w:proofErr w:type="spellEnd"/>
      <w:r w:rsidR="00FE5EFC" w:rsidRPr="00FE5EFC">
        <w:t xml:space="preserve"> 'cl-version'</w:t>
      </w:r>
      <w:r w:rsidR="00FE5EFC">
        <w:t>)</w:t>
      </w:r>
    </w:p>
    <w:p w:rsidR="00E42C42" w:rsidRPr="00E42C42" w:rsidRDefault="00E42C42" w:rsidP="00E42C42">
      <w:pPr>
        <w:ind w:firstLine="708"/>
        <w:rPr>
          <w:i/>
        </w:rPr>
      </w:pPr>
      <w:r>
        <w:t>[</w:t>
      </w:r>
      <w:proofErr w:type="spellStart"/>
      <w:r w:rsidRPr="00E42C42">
        <w:rPr>
          <w:i/>
        </w:rPr>
        <w:t>nvcc</w:t>
      </w:r>
      <w:proofErr w:type="spellEnd"/>
      <w:r w:rsidRPr="00E42C42">
        <w:rPr>
          <w:i/>
        </w:rPr>
        <w:t>]</w:t>
      </w:r>
    </w:p>
    <w:p w:rsidR="00E42C42" w:rsidRDefault="00E42C42" w:rsidP="00E42C42">
      <w:pPr>
        <w:ind w:firstLine="708"/>
        <w:rPr>
          <w:i/>
        </w:rPr>
      </w:pPr>
      <w:proofErr w:type="spellStart"/>
      <w:r w:rsidRPr="00E42C42">
        <w:rPr>
          <w:i/>
        </w:rPr>
        <w:t>compiler_bindir</w:t>
      </w:r>
      <w:proofErr w:type="spellEnd"/>
      <w:r w:rsidRPr="00E42C42">
        <w:rPr>
          <w:i/>
        </w:rPr>
        <w:t>=E:\Programme\Microsoft Visual Studio 12.0\VC\bin</w:t>
      </w:r>
    </w:p>
    <w:p w:rsidR="009A784E" w:rsidRDefault="009A784E" w:rsidP="00E42C42">
      <w:pPr>
        <w:ind w:firstLine="708"/>
        <w:rPr>
          <w:i/>
        </w:rPr>
      </w:pPr>
    </w:p>
    <w:p w:rsidR="009A784E" w:rsidRDefault="009A784E" w:rsidP="009A784E">
      <w:r>
        <w:t xml:space="preserve">utf-8 not </w:t>
      </w:r>
      <w:proofErr w:type="spellStart"/>
      <w:r>
        <w:t>supported</w:t>
      </w:r>
      <w:proofErr w:type="spellEnd"/>
      <w:r>
        <w:t xml:space="preserve">: in </w:t>
      </w:r>
      <w:proofErr w:type="spellStart"/>
      <w:r>
        <w:t>theano.compat</w:t>
      </w:r>
      <w:proofErr w:type="spellEnd"/>
      <w:r w:rsidR="00011255">
        <w:t xml:space="preserve"> ändern (fett)</w:t>
      </w:r>
      <w:r>
        <w:t>:</w:t>
      </w:r>
    </w:p>
    <w:p w:rsidR="009A784E" w:rsidRDefault="009A784E" w:rsidP="009A784E">
      <w:r>
        <w:t xml:space="preserve">    </w:t>
      </w:r>
      <w:proofErr w:type="spellStart"/>
      <w:r>
        <w:t>def</w:t>
      </w:r>
      <w:proofErr w:type="spellEnd"/>
      <w:r>
        <w:t xml:space="preserve"> </w:t>
      </w:r>
      <w:proofErr w:type="spellStart"/>
      <w:r>
        <w:t>decode_iter</w:t>
      </w:r>
      <w:proofErr w:type="spellEnd"/>
      <w:r>
        <w:t>(</w:t>
      </w:r>
      <w:proofErr w:type="spellStart"/>
      <w:r>
        <w:t>itr</w:t>
      </w:r>
      <w:proofErr w:type="spellEnd"/>
      <w:r>
        <w:t>):</w:t>
      </w:r>
    </w:p>
    <w:p w:rsidR="009A784E" w:rsidRDefault="009A784E" w:rsidP="009A784E">
      <w:r>
        <w:t xml:space="preserve">        </w:t>
      </w:r>
      <w:proofErr w:type="spellStart"/>
      <w:r>
        <w:t>for</w:t>
      </w:r>
      <w:proofErr w:type="spellEnd"/>
      <w:r>
        <w:t xml:space="preserve"> x in </w:t>
      </w:r>
      <w:proofErr w:type="spellStart"/>
      <w:r>
        <w:t>itr</w:t>
      </w:r>
      <w:proofErr w:type="spellEnd"/>
      <w:r>
        <w:t>:</w:t>
      </w:r>
    </w:p>
    <w:p w:rsidR="009A784E" w:rsidRDefault="009A784E" w:rsidP="009A784E">
      <w:r>
        <w:lastRenderedPageBreak/>
        <w:t xml:space="preserve">            </w:t>
      </w:r>
      <w:proofErr w:type="spellStart"/>
      <w:r>
        <w:t>yield</w:t>
      </w:r>
      <w:proofErr w:type="spellEnd"/>
      <w:r>
        <w:t xml:space="preserve"> </w:t>
      </w:r>
      <w:proofErr w:type="spellStart"/>
      <w:r>
        <w:t>x.decode</w:t>
      </w:r>
      <w:proofErr w:type="spellEnd"/>
      <w:r>
        <w:t>(</w:t>
      </w:r>
      <w:r w:rsidRPr="009A784E">
        <w:rPr>
          <w:b/>
        </w:rPr>
        <w:t>'</w:t>
      </w:r>
      <w:proofErr w:type="spellStart"/>
      <w:r w:rsidRPr="009A784E">
        <w:rPr>
          <w:b/>
        </w:rPr>
        <w:t>gbk</w:t>
      </w:r>
      <w:proofErr w:type="spellEnd"/>
      <w:r w:rsidRPr="009A784E">
        <w:rPr>
          <w:b/>
        </w:rPr>
        <w:t>'</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26"/>
      <w:headerReference w:type="default" r:id="rId27"/>
      <w:footerReference w:type="even" r:id="rId28"/>
      <w:footerReference w:type="default" r:id="rId29"/>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1A34" w:rsidRDefault="00FB1A34">
      <w:pPr>
        <w:spacing w:after="0" w:line="240" w:lineRule="auto"/>
      </w:pPr>
      <w:r>
        <w:separator/>
      </w:r>
    </w:p>
  </w:endnote>
  <w:endnote w:type="continuationSeparator" w:id="0">
    <w:p w:rsidR="00FB1A34" w:rsidRDefault="00FB1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Default="00046CB7">
    <w:pPr>
      <w:pStyle w:val="Fuzeile"/>
    </w:pPr>
  </w:p>
  <w:p w:rsidR="00046CB7" w:rsidRDefault="00046CB7">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046CB7" w:rsidRDefault="00046CB7">
        <w:pPr>
          <w:pStyle w:val="Fuzeile"/>
          <w:jc w:val="right"/>
        </w:pPr>
      </w:p>
      <w:p w:rsidR="00046CB7" w:rsidRDefault="00046CB7">
        <w:pPr>
          <w:pStyle w:val="Fuzeile"/>
          <w:jc w:val="right"/>
        </w:pPr>
      </w:p>
    </w:sdtContent>
  </w:sdt>
  <w:p w:rsidR="00046CB7" w:rsidRDefault="00046CB7">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046CB7" w:rsidRDefault="00046CB7"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3E464E">
          <w:rPr>
            <w:b/>
            <w:noProof/>
          </w:rPr>
          <w:t>6</w:t>
        </w:r>
        <w:r w:rsidRPr="00EC3083">
          <w:rPr>
            <w:b/>
          </w:rPr>
          <w:fldChar w:fldCharType="end"/>
        </w:r>
      </w:p>
    </w:sdtContent>
  </w:sdt>
  <w:p w:rsidR="00046CB7" w:rsidRDefault="00046CB7">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046CB7" w:rsidRDefault="00046CB7"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3E464E">
          <w:rPr>
            <w:b/>
            <w:noProof/>
          </w:rPr>
          <w:t>7</w:t>
        </w:r>
        <w:r w:rsidRPr="00E33701">
          <w:rPr>
            <w:b/>
          </w:rPr>
          <w:fldChar w:fldCharType="end"/>
        </w:r>
      </w:p>
    </w:sdtContent>
  </w:sdt>
  <w:p w:rsidR="00046CB7" w:rsidRDefault="00046CB7">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Default="00046CB7">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Default="00046CB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1A34" w:rsidRDefault="00FB1A34">
      <w:pPr>
        <w:spacing w:after="0" w:line="240" w:lineRule="auto"/>
      </w:pPr>
      <w:r>
        <w:separator/>
      </w:r>
    </w:p>
  </w:footnote>
  <w:footnote w:type="continuationSeparator" w:id="0">
    <w:p w:rsidR="00FB1A34" w:rsidRDefault="00FB1A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Default="00046CB7"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Default="00046CB7" w:rsidP="002C2E71">
    <w:pPr>
      <w:pStyle w:val="Untertitel"/>
      <w:tabs>
        <w:tab w:val="left" w:pos="9072"/>
      </w:tabs>
      <w:ind w:left="7371" w:right="-1986"/>
      <w:jc w:val="left"/>
    </w:pPr>
    <w:fldSimple w:instr=" STYLEREF  &quot;Überschrift 1&quot;  \* MERGEFORMAT ">
      <w:r w:rsidR="003E464E">
        <w:rPr>
          <w:noProof/>
        </w:rPr>
        <w:t>Grundlagen</w:t>
      </w:r>
    </w:fldSimple>
  </w:p>
  <w:p w:rsidR="00046CB7" w:rsidRPr="00393785" w:rsidRDefault="00046CB7"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Default="00046CB7" w:rsidP="00872339">
    <w:pPr>
      <w:pStyle w:val="Untertitel"/>
      <w:tabs>
        <w:tab w:val="left" w:pos="9072"/>
      </w:tabs>
      <w:ind w:left="-1985" w:right="7369"/>
      <w:jc w:val="right"/>
    </w:pPr>
    <w:fldSimple w:instr=" STYLEREF  &quot;Überschrift 1&quot;  \* MERGEFORMAT ">
      <w:r w:rsidR="003E464E">
        <w:rPr>
          <w:noProof/>
        </w:rPr>
        <w:t>Grundlagen</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Pr="00393785" w:rsidRDefault="00046CB7"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B7" w:rsidRPr="000E09EA" w:rsidRDefault="00046CB7"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0DA0219"/>
    <w:multiLevelType w:val="hybridMultilevel"/>
    <w:tmpl w:val="34FAB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0A43BD9"/>
    <w:multiLevelType w:val="hybridMultilevel"/>
    <w:tmpl w:val="653885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2">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3">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4">
    <w:nsid w:val="7DEF08DD"/>
    <w:multiLevelType w:val="hybridMultilevel"/>
    <w:tmpl w:val="8760EA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5"/>
  </w:num>
  <w:num w:numId="3">
    <w:abstractNumId w:val="25"/>
  </w:num>
  <w:num w:numId="4">
    <w:abstractNumId w:val="9"/>
  </w:num>
  <w:num w:numId="5">
    <w:abstractNumId w:val="7"/>
  </w:num>
  <w:num w:numId="6">
    <w:abstractNumId w:val="5"/>
  </w:num>
  <w:num w:numId="7">
    <w:abstractNumId w:val="2"/>
  </w:num>
  <w:num w:numId="8">
    <w:abstractNumId w:val="14"/>
  </w:num>
  <w:num w:numId="9">
    <w:abstractNumId w:val="31"/>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9"/>
  </w:num>
  <w:num w:numId="21">
    <w:abstractNumId w:val="24"/>
  </w:num>
  <w:num w:numId="22">
    <w:abstractNumId w:val="23"/>
  </w:num>
  <w:num w:numId="23">
    <w:abstractNumId w:val="13"/>
  </w:num>
  <w:num w:numId="24">
    <w:abstractNumId w:val="33"/>
  </w:num>
  <w:num w:numId="25">
    <w:abstractNumId w:val="18"/>
  </w:num>
  <w:num w:numId="26">
    <w:abstractNumId w:val="28"/>
  </w:num>
  <w:num w:numId="27">
    <w:abstractNumId w:val="20"/>
  </w:num>
  <w:num w:numId="28">
    <w:abstractNumId w:val="32"/>
  </w:num>
  <w:num w:numId="29">
    <w:abstractNumId w:val="4"/>
  </w:num>
  <w:num w:numId="30">
    <w:abstractNumId w:val="26"/>
  </w:num>
  <w:num w:numId="31">
    <w:abstractNumId w:val="21"/>
  </w:num>
  <w:num w:numId="32">
    <w:abstractNumId w:val="8"/>
  </w:num>
  <w:num w:numId="33">
    <w:abstractNumId w:val="30"/>
  </w:num>
  <w:num w:numId="34">
    <w:abstractNumId w:val="34"/>
  </w:num>
  <w:num w:numId="35">
    <w:abstractNumId w:val="22"/>
  </w:num>
  <w:num w:numId="36">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792"/>
    <w:rsid w:val="00005C87"/>
    <w:rsid w:val="00005E0E"/>
    <w:rsid w:val="00005FDE"/>
    <w:rsid w:val="00005FFF"/>
    <w:rsid w:val="00006966"/>
    <w:rsid w:val="00006D17"/>
    <w:rsid w:val="00006EFE"/>
    <w:rsid w:val="0000733F"/>
    <w:rsid w:val="00010614"/>
    <w:rsid w:val="0001081D"/>
    <w:rsid w:val="00010855"/>
    <w:rsid w:val="00010BBE"/>
    <w:rsid w:val="00011255"/>
    <w:rsid w:val="000113D9"/>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5E8D"/>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510"/>
    <w:rsid w:val="000356A1"/>
    <w:rsid w:val="00035846"/>
    <w:rsid w:val="00035D6E"/>
    <w:rsid w:val="00035E6F"/>
    <w:rsid w:val="00035EAF"/>
    <w:rsid w:val="00036028"/>
    <w:rsid w:val="00036A1B"/>
    <w:rsid w:val="00036D1B"/>
    <w:rsid w:val="000377D0"/>
    <w:rsid w:val="00037FA1"/>
    <w:rsid w:val="0004000A"/>
    <w:rsid w:val="0004005B"/>
    <w:rsid w:val="000403A0"/>
    <w:rsid w:val="000409A4"/>
    <w:rsid w:val="00040E42"/>
    <w:rsid w:val="000410D5"/>
    <w:rsid w:val="000425C1"/>
    <w:rsid w:val="000428DF"/>
    <w:rsid w:val="000432A1"/>
    <w:rsid w:val="00043A01"/>
    <w:rsid w:val="00043D72"/>
    <w:rsid w:val="00044A75"/>
    <w:rsid w:val="00044DC0"/>
    <w:rsid w:val="00045464"/>
    <w:rsid w:val="00045A33"/>
    <w:rsid w:val="000463E9"/>
    <w:rsid w:val="00046B89"/>
    <w:rsid w:val="00046BE7"/>
    <w:rsid w:val="00046CB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41"/>
    <w:rsid w:val="00054183"/>
    <w:rsid w:val="00054A8F"/>
    <w:rsid w:val="00054CBB"/>
    <w:rsid w:val="000558EB"/>
    <w:rsid w:val="00055D2C"/>
    <w:rsid w:val="000574AC"/>
    <w:rsid w:val="0006004A"/>
    <w:rsid w:val="00060442"/>
    <w:rsid w:val="00060E7E"/>
    <w:rsid w:val="00061823"/>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181"/>
    <w:rsid w:val="00077580"/>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168"/>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7C1"/>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69A9"/>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3AF4"/>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32A2"/>
    <w:rsid w:val="000F46B0"/>
    <w:rsid w:val="000F47F7"/>
    <w:rsid w:val="000F4A2D"/>
    <w:rsid w:val="000F4AA1"/>
    <w:rsid w:val="000F5A71"/>
    <w:rsid w:val="000F5EEA"/>
    <w:rsid w:val="000F6593"/>
    <w:rsid w:val="000F6B9D"/>
    <w:rsid w:val="000F6BC8"/>
    <w:rsid w:val="000F7012"/>
    <w:rsid w:val="000F7DB1"/>
    <w:rsid w:val="000F7F6D"/>
    <w:rsid w:val="0010022D"/>
    <w:rsid w:val="00100678"/>
    <w:rsid w:val="001007D1"/>
    <w:rsid w:val="0010126D"/>
    <w:rsid w:val="001012D7"/>
    <w:rsid w:val="00101B4D"/>
    <w:rsid w:val="0010206E"/>
    <w:rsid w:val="00102358"/>
    <w:rsid w:val="00102391"/>
    <w:rsid w:val="00102CBE"/>
    <w:rsid w:val="00102E45"/>
    <w:rsid w:val="00103500"/>
    <w:rsid w:val="00103911"/>
    <w:rsid w:val="00103972"/>
    <w:rsid w:val="00104B68"/>
    <w:rsid w:val="00104D9E"/>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4FE"/>
    <w:rsid w:val="00112635"/>
    <w:rsid w:val="001129BB"/>
    <w:rsid w:val="00113526"/>
    <w:rsid w:val="00113A4D"/>
    <w:rsid w:val="001143E0"/>
    <w:rsid w:val="00114AD1"/>
    <w:rsid w:val="00114B34"/>
    <w:rsid w:val="00115208"/>
    <w:rsid w:val="00115466"/>
    <w:rsid w:val="00115ABA"/>
    <w:rsid w:val="00115BBD"/>
    <w:rsid w:val="00115D66"/>
    <w:rsid w:val="00115F64"/>
    <w:rsid w:val="001161B7"/>
    <w:rsid w:val="0011629B"/>
    <w:rsid w:val="0011647B"/>
    <w:rsid w:val="001165A9"/>
    <w:rsid w:val="0011697E"/>
    <w:rsid w:val="00116D73"/>
    <w:rsid w:val="00116FAD"/>
    <w:rsid w:val="00117A8B"/>
    <w:rsid w:val="00117C0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0B"/>
    <w:rsid w:val="0012463D"/>
    <w:rsid w:val="00124738"/>
    <w:rsid w:val="00125906"/>
    <w:rsid w:val="00125CB1"/>
    <w:rsid w:val="00126B97"/>
    <w:rsid w:val="00126D4B"/>
    <w:rsid w:val="00127354"/>
    <w:rsid w:val="0012789D"/>
    <w:rsid w:val="001279CB"/>
    <w:rsid w:val="00127A64"/>
    <w:rsid w:val="00127D82"/>
    <w:rsid w:val="001304BC"/>
    <w:rsid w:val="001305E4"/>
    <w:rsid w:val="00130B48"/>
    <w:rsid w:val="00130B9A"/>
    <w:rsid w:val="0013116C"/>
    <w:rsid w:val="001315A3"/>
    <w:rsid w:val="001315CD"/>
    <w:rsid w:val="001319E5"/>
    <w:rsid w:val="00131EA9"/>
    <w:rsid w:val="00132592"/>
    <w:rsid w:val="0013277B"/>
    <w:rsid w:val="0013292B"/>
    <w:rsid w:val="00132A74"/>
    <w:rsid w:val="00132ABE"/>
    <w:rsid w:val="00132B6A"/>
    <w:rsid w:val="00132E8F"/>
    <w:rsid w:val="001332DC"/>
    <w:rsid w:val="00133699"/>
    <w:rsid w:val="00133C20"/>
    <w:rsid w:val="00133F3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CF4"/>
    <w:rsid w:val="00144DEA"/>
    <w:rsid w:val="00144E32"/>
    <w:rsid w:val="00145224"/>
    <w:rsid w:val="001452AB"/>
    <w:rsid w:val="001454C0"/>
    <w:rsid w:val="0014553A"/>
    <w:rsid w:val="001455A7"/>
    <w:rsid w:val="001459DA"/>
    <w:rsid w:val="00146097"/>
    <w:rsid w:val="00146168"/>
    <w:rsid w:val="00146448"/>
    <w:rsid w:val="0014644C"/>
    <w:rsid w:val="00146724"/>
    <w:rsid w:val="0014721D"/>
    <w:rsid w:val="001474E5"/>
    <w:rsid w:val="0014791A"/>
    <w:rsid w:val="00147EA3"/>
    <w:rsid w:val="00147F07"/>
    <w:rsid w:val="00147F8E"/>
    <w:rsid w:val="00150050"/>
    <w:rsid w:val="0015011C"/>
    <w:rsid w:val="001507E4"/>
    <w:rsid w:val="001513B5"/>
    <w:rsid w:val="001517DD"/>
    <w:rsid w:val="001523D1"/>
    <w:rsid w:val="00152532"/>
    <w:rsid w:val="001526CD"/>
    <w:rsid w:val="00152819"/>
    <w:rsid w:val="00152A43"/>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25F"/>
    <w:rsid w:val="0016046B"/>
    <w:rsid w:val="00160A5E"/>
    <w:rsid w:val="00160DEE"/>
    <w:rsid w:val="00161497"/>
    <w:rsid w:val="001623F9"/>
    <w:rsid w:val="00162CDE"/>
    <w:rsid w:val="0016386B"/>
    <w:rsid w:val="00164F86"/>
    <w:rsid w:val="001652AE"/>
    <w:rsid w:val="0016544C"/>
    <w:rsid w:val="0016579C"/>
    <w:rsid w:val="001663B5"/>
    <w:rsid w:val="00166765"/>
    <w:rsid w:val="001673A0"/>
    <w:rsid w:val="0016789A"/>
    <w:rsid w:val="0016798C"/>
    <w:rsid w:val="0017058B"/>
    <w:rsid w:val="001709BE"/>
    <w:rsid w:val="00170C2E"/>
    <w:rsid w:val="00171731"/>
    <w:rsid w:val="001723C7"/>
    <w:rsid w:val="001723DF"/>
    <w:rsid w:val="00172684"/>
    <w:rsid w:val="0017273A"/>
    <w:rsid w:val="00173533"/>
    <w:rsid w:val="00173575"/>
    <w:rsid w:val="0017379B"/>
    <w:rsid w:val="00173910"/>
    <w:rsid w:val="00173985"/>
    <w:rsid w:val="00173F5E"/>
    <w:rsid w:val="00173FBE"/>
    <w:rsid w:val="001740E9"/>
    <w:rsid w:val="00174FE0"/>
    <w:rsid w:val="001753D2"/>
    <w:rsid w:val="00175E9D"/>
    <w:rsid w:val="00176075"/>
    <w:rsid w:val="001762FC"/>
    <w:rsid w:val="001767BE"/>
    <w:rsid w:val="00176800"/>
    <w:rsid w:val="00176E70"/>
    <w:rsid w:val="00176F80"/>
    <w:rsid w:val="00176F8E"/>
    <w:rsid w:val="00177094"/>
    <w:rsid w:val="00177130"/>
    <w:rsid w:val="00177634"/>
    <w:rsid w:val="0017784D"/>
    <w:rsid w:val="001778FC"/>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87E8D"/>
    <w:rsid w:val="00191812"/>
    <w:rsid w:val="00192380"/>
    <w:rsid w:val="001923FC"/>
    <w:rsid w:val="001927FE"/>
    <w:rsid w:val="0019283B"/>
    <w:rsid w:val="00192989"/>
    <w:rsid w:val="00192B06"/>
    <w:rsid w:val="00192EE3"/>
    <w:rsid w:val="00192F46"/>
    <w:rsid w:val="00193123"/>
    <w:rsid w:val="0019392C"/>
    <w:rsid w:val="00193DE2"/>
    <w:rsid w:val="00193DE9"/>
    <w:rsid w:val="00193F71"/>
    <w:rsid w:val="00193F74"/>
    <w:rsid w:val="00194572"/>
    <w:rsid w:val="0019466D"/>
    <w:rsid w:val="00194CAC"/>
    <w:rsid w:val="00194F04"/>
    <w:rsid w:val="00194F41"/>
    <w:rsid w:val="00195AB7"/>
    <w:rsid w:val="001963F7"/>
    <w:rsid w:val="00196E0C"/>
    <w:rsid w:val="00196E2A"/>
    <w:rsid w:val="00197246"/>
    <w:rsid w:val="0019788B"/>
    <w:rsid w:val="00197904"/>
    <w:rsid w:val="00197E49"/>
    <w:rsid w:val="001A0270"/>
    <w:rsid w:val="001A05B0"/>
    <w:rsid w:val="001A071F"/>
    <w:rsid w:val="001A0D7A"/>
    <w:rsid w:val="001A15EE"/>
    <w:rsid w:val="001A19BD"/>
    <w:rsid w:val="001A1B37"/>
    <w:rsid w:val="001A1D40"/>
    <w:rsid w:val="001A1E95"/>
    <w:rsid w:val="001A2454"/>
    <w:rsid w:val="001A26D1"/>
    <w:rsid w:val="001A2842"/>
    <w:rsid w:val="001A4581"/>
    <w:rsid w:val="001A4C31"/>
    <w:rsid w:val="001A57E4"/>
    <w:rsid w:val="001A5922"/>
    <w:rsid w:val="001A5EC3"/>
    <w:rsid w:val="001A6068"/>
    <w:rsid w:val="001A61FA"/>
    <w:rsid w:val="001A6249"/>
    <w:rsid w:val="001A63E5"/>
    <w:rsid w:val="001A6711"/>
    <w:rsid w:val="001A6D54"/>
    <w:rsid w:val="001A6EDC"/>
    <w:rsid w:val="001A70B8"/>
    <w:rsid w:val="001A7134"/>
    <w:rsid w:val="001A74F6"/>
    <w:rsid w:val="001A76E0"/>
    <w:rsid w:val="001B01EA"/>
    <w:rsid w:val="001B0421"/>
    <w:rsid w:val="001B05BD"/>
    <w:rsid w:val="001B0A50"/>
    <w:rsid w:val="001B0DAE"/>
    <w:rsid w:val="001B10FE"/>
    <w:rsid w:val="001B186B"/>
    <w:rsid w:val="001B2050"/>
    <w:rsid w:val="001B2059"/>
    <w:rsid w:val="001B2AA6"/>
    <w:rsid w:val="001B3BBB"/>
    <w:rsid w:val="001B3D1A"/>
    <w:rsid w:val="001B3EBF"/>
    <w:rsid w:val="001B3FB0"/>
    <w:rsid w:val="001B466F"/>
    <w:rsid w:val="001B497D"/>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B7E"/>
    <w:rsid w:val="001C0E0B"/>
    <w:rsid w:val="001C1364"/>
    <w:rsid w:val="001C25C7"/>
    <w:rsid w:val="001C2997"/>
    <w:rsid w:val="001C36BC"/>
    <w:rsid w:val="001C37C8"/>
    <w:rsid w:val="001C3890"/>
    <w:rsid w:val="001C3A1D"/>
    <w:rsid w:val="001C42D2"/>
    <w:rsid w:val="001C43BC"/>
    <w:rsid w:val="001C4696"/>
    <w:rsid w:val="001C4755"/>
    <w:rsid w:val="001C47F3"/>
    <w:rsid w:val="001C4E66"/>
    <w:rsid w:val="001C5379"/>
    <w:rsid w:val="001C5E85"/>
    <w:rsid w:val="001C61A6"/>
    <w:rsid w:val="001C6262"/>
    <w:rsid w:val="001C629E"/>
    <w:rsid w:val="001C6742"/>
    <w:rsid w:val="001C6CC8"/>
    <w:rsid w:val="001C6EC7"/>
    <w:rsid w:val="001C704E"/>
    <w:rsid w:val="001C728B"/>
    <w:rsid w:val="001C7883"/>
    <w:rsid w:val="001C7AED"/>
    <w:rsid w:val="001C7C9F"/>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760"/>
    <w:rsid w:val="001D7942"/>
    <w:rsid w:val="001D7DB1"/>
    <w:rsid w:val="001D7F73"/>
    <w:rsid w:val="001E0507"/>
    <w:rsid w:val="001E0760"/>
    <w:rsid w:val="001E0F79"/>
    <w:rsid w:val="001E2017"/>
    <w:rsid w:val="001E2255"/>
    <w:rsid w:val="001E2370"/>
    <w:rsid w:val="001E25C1"/>
    <w:rsid w:val="001E28C3"/>
    <w:rsid w:val="001E2C57"/>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485"/>
    <w:rsid w:val="001F1B24"/>
    <w:rsid w:val="001F1FF6"/>
    <w:rsid w:val="001F1FFB"/>
    <w:rsid w:val="001F2150"/>
    <w:rsid w:val="001F2C8F"/>
    <w:rsid w:val="001F335A"/>
    <w:rsid w:val="001F346E"/>
    <w:rsid w:val="001F3D7B"/>
    <w:rsid w:val="001F4093"/>
    <w:rsid w:val="001F4288"/>
    <w:rsid w:val="001F44E1"/>
    <w:rsid w:val="001F4C8D"/>
    <w:rsid w:val="001F5656"/>
    <w:rsid w:val="001F5B6D"/>
    <w:rsid w:val="001F5C1B"/>
    <w:rsid w:val="001F63D6"/>
    <w:rsid w:val="001F6D00"/>
    <w:rsid w:val="001F7021"/>
    <w:rsid w:val="001F7B05"/>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567"/>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2F8"/>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A9C"/>
    <w:rsid w:val="00231BBE"/>
    <w:rsid w:val="002328C3"/>
    <w:rsid w:val="00232B63"/>
    <w:rsid w:val="00233043"/>
    <w:rsid w:val="00233057"/>
    <w:rsid w:val="002332B1"/>
    <w:rsid w:val="0023339F"/>
    <w:rsid w:val="002334E4"/>
    <w:rsid w:val="00233AC3"/>
    <w:rsid w:val="00233FCA"/>
    <w:rsid w:val="00233FFC"/>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BB7"/>
    <w:rsid w:val="00251D31"/>
    <w:rsid w:val="0025205A"/>
    <w:rsid w:val="00252132"/>
    <w:rsid w:val="002523AB"/>
    <w:rsid w:val="002525A3"/>
    <w:rsid w:val="00252DC4"/>
    <w:rsid w:val="002531AB"/>
    <w:rsid w:val="002545B4"/>
    <w:rsid w:val="00254942"/>
    <w:rsid w:val="00254A0B"/>
    <w:rsid w:val="002554FB"/>
    <w:rsid w:val="0025665C"/>
    <w:rsid w:val="00256D8C"/>
    <w:rsid w:val="0025702F"/>
    <w:rsid w:val="0025732C"/>
    <w:rsid w:val="00257348"/>
    <w:rsid w:val="0025792F"/>
    <w:rsid w:val="00257B43"/>
    <w:rsid w:val="00260637"/>
    <w:rsid w:val="0026085D"/>
    <w:rsid w:val="00260EB9"/>
    <w:rsid w:val="002611FD"/>
    <w:rsid w:val="00261630"/>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28"/>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732"/>
    <w:rsid w:val="00274887"/>
    <w:rsid w:val="00274C89"/>
    <w:rsid w:val="00275461"/>
    <w:rsid w:val="002758AF"/>
    <w:rsid w:val="0027754B"/>
    <w:rsid w:val="00277587"/>
    <w:rsid w:val="002775FA"/>
    <w:rsid w:val="00277750"/>
    <w:rsid w:val="00277F36"/>
    <w:rsid w:val="002803CB"/>
    <w:rsid w:val="00280939"/>
    <w:rsid w:val="00280D91"/>
    <w:rsid w:val="002812DF"/>
    <w:rsid w:val="00281D29"/>
    <w:rsid w:val="00282442"/>
    <w:rsid w:val="0028261D"/>
    <w:rsid w:val="00282B72"/>
    <w:rsid w:val="00283138"/>
    <w:rsid w:val="002834E1"/>
    <w:rsid w:val="00283EF2"/>
    <w:rsid w:val="0028474A"/>
    <w:rsid w:val="00284855"/>
    <w:rsid w:val="00284AB7"/>
    <w:rsid w:val="00284BAE"/>
    <w:rsid w:val="00284CD7"/>
    <w:rsid w:val="00284DD3"/>
    <w:rsid w:val="002857E9"/>
    <w:rsid w:val="00285EA9"/>
    <w:rsid w:val="0028623A"/>
    <w:rsid w:val="0028678D"/>
    <w:rsid w:val="0028685A"/>
    <w:rsid w:val="00286907"/>
    <w:rsid w:val="00286B66"/>
    <w:rsid w:val="00286E15"/>
    <w:rsid w:val="00286E82"/>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4CB8"/>
    <w:rsid w:val="002952DD"/>
    <w:rsid w:val="00295974"/>
    <w:rsid w:val="00296472"/>
    <w:rsid w:val="00296AAE"/>
    <w:rsid w:val="00296C1E"/>
    <w:rsid w:val="002974F5"/>
    <w:rsid w:val="002A026C"/>
    <w:rsid w:val="002A0270"/>
    <w:rsid w:val="002A0A0C"/>
    <w:rsid w:val="002A1127"/>
    <w:rsid w:val="002A19E1"/>
    <w:rsid w:val="002A225E"/>
    <w:rsid w:val="002A2463"/>
    <w:rsid w:val="002A2607"/>
    <w:rsid w:val="002A28E7"/>
    <w:rsid w:val="002A350D"/>
    <w:rsid w:val="002A44B8"/>
    <w:rsid w:val="002A4C50"/>
    <w:rsid w:val="002A56ED"/>
    <w:rsid w:val="002A5B57"/>
    <w:rsid w:val="002A5F7F"/>
    <w:rsid w:val="002A690C"/>
    <w:rsid w:val="002A700B"/>
    <w:rsid w:val="002A76A6"/>
    <w:rsid w:val="002B09F5"/>
    <w:rsid w:val="002B0C2E"/>
    <w:rsid w:val="002B0CAF"/>
    <w:rsid w:val="002B25B8"/>
    <w:rsid w:val="002B25E5"/>
    <w:rsid w:val="002B3380"/>
    <w:rsid w:val="002B3420"/>
    <w:rsid w:val="002B34E4"/>
    <w:rsid w:val="002B37AF"/>
    <w:rsid w:val="002B4926"/>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EE1"/>
    <w:rsid w:val="002C7F6B"/>
    <w:rsid w:val="002D0040"/>
    <w:rsid w:val="002D0610"/>
    <w:rsid w:val="002D0AC4"/>
    <w:rsid w:val="002D0DC1"/>
    <w:rsid w:val="002D1E23"/>
    <w:rsid w:val="002D20C8"/>
    <w:rsid w:val="002D238F"/>
    <w:rsid w:val="002D2B1C"/>
    <w:rsid w:val="002D2C9A"/>
    <w:rsid w:val="002D336F"/>
    <w:rsid w:val="002D35EF"/>
    <w:rsid w:val="002D3A0B"/>
    <w:rsid w:val="002D3A96"/>
    <w:rsid w:val="002D4914"/>
    <w:rsid w:val="002D4F1E"/>
    <w:rsid w:val="002D4F4D"/>
    <w:rsid w:val="002D53B6"/>
    <w:rsid w:val="002D53C1"/>
    <w:rsid w:val="002D6B93"/>
    <w:rsid w:val="002D70F2"/>
    <w:rsid w:val="002D713F"/>
    <w:rsid w:val="002D72FF"/>
    <w:rsid w:val="002D7567"/>
    <w:rsid w:val="002D7AB5"/>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E7E51"/>
    <w:rsid w:val="002F08E4"/>
    <w:rsid w:val="002F090D"/>
    <w:rsid w:val="002F0E4B"/>
    <w:rsid w:val="002F0F8A"/>
    <w:rsid w:val="002F23F6"/>
    <w:rsid w:val="002F2748"/>
    <w:rsid w:val="002F2904"/>
    <w:rsid w:val="002F2CD9"/>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6F8"/>
    <w:rsid w:val="0030281E"/>
    <w:rsid w:val="0030294A"/>
    <w:rsid w:val="00302DC6"/>
    <w:rsid w:val="00302E32"/>
    <w:rsid w:val="00303087"/>
    <w:rsid w:val="00303A9A"/>
    <w:rsid w:val="00303DEC"/>
    <w:rsid w:val="00304321"/>
    <w:rsid w:val="00304934"/>
    <w:rsid w:val="003055FC"/>
    <w:rsid w:val="00305F7E"/>
    <w:rsid w:val="003060FE"/>
    <w:rsid w:val="003064AB"/>
    <w:rsid w:val="003064D1"/>
    <w:rsid w:val="003068F5"/>
    <w:rsid w:val="00306EE1"/>
    <w:rsid w:val="00307661"/>
    <w:rsid w:val="00307B6A"/>
    <w:rsid w:val="00307FD1"/>
    <w:rsid w:val="00310822"/>
    <w:rsid w:val="00310A09"/>
    <w:rsid w:val="00310B87"/>
    <w:rsid w:val="00311378"/>
    <w:rsid w:val="00311612"/>
    <w:rsid w:val="00311AEA"/>
    <w:rsid w:val="00311E37"/>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BE3"/>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007"/>
    <w:rsid w:val="00324AF0"/>
    <w:rsid w:val="0032500D"/>
    <w:rsid w:val="0032592C"/>
    <w:rsid w:val="00325CD3"/>
    <w:rsid w:val="0032691C"/>
    <w:rsid w:val="00326BE8"/>
    <w:rsid w:val="00327AB5"/>
    <w:rsid w:val="00327E7D"/>
    <w:rsid w:val="00327EC7"/>
    <w:rsid w:val="00330160"/>
    <w:rsid w:val="003306D2"/>
    <w:rsid w:val="003307B0"/>
    <w:rsid w:val="00330E19"/>
    <w:rsid w:val="00331321"/>
    <w:rsid w:val="00331550"/>
    <w:rsid w:val="00331989"/>
    <w:rsid w:val="00331C59"/>
    <w:rsid w:val="00331EB4"/>
    <w:rsid w:val="00332893"/>
    <w:rsid w:val="003331D6"/>
    <w:rsid w:val="00333554"/>
    <w:rsid w:val="003335A4"/>
    <w:rsid w:val="003337DD"/>
    <w:rsid w:val="00333EB4"/>
    <w:rsid w:val="003346E6"/>
    <w:rsid w:val="00334E4E"/>
    <w:rsid w:val="00335533"/>
    <w:rsid w:val="003356F9"/>
    <w:rsid w:val="00336670"/>
    <w:rsid w:val="0033674A"/>
    <w:rsid w:val="00336EC2"/>
    <w:rsid w:val="00337266"/>
    <w:rsid w:val="00337480"/>
    <w:rsid w:val="003374B6"/>
    <w:rsid w:val="00337AE9"/>
    <w:rsid w:val="00337B5E"/>
    <w:rsid w:val="0034093E"/>
    <w:rsid w:val="00341D38"/>
    <w:rsid w:val="003424ED"/>
    <w:rsid w:val="00342640"/>
    <w:rsid w:val="003426F6"/>
    <w:rsid w:val="00342B64"/>
    <w:rsid w:val="00343C16"/>
    <w:rsid w:val="00343D9E"/>
    <w:rsid w:val="00343EE3"/>
    <w:rsid w:val="0034496E"/>
    <w:rsid w:val="00344CD2"/>
    <w:rsid w:val="0034501C"/>
    <w:rsid w:val="003458E1"/>
    <w:rsid w:val="003459D0"/>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3DBD"/>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501A"/>
    <w:rsid w:val="00375DE4"/>
    <w:rsid w:val="00375EF0"/>
    <w:rsid w:val="003761CF"/>
    <w:rsid w:val="0037630D"/>
    <w:rsid w:val="003771FB"/>
    <w:rsid w:val="00377252"/>
    <w:rsid w:val="003775B6"/>
    <w:rsid w:val="003776AC"/>
    <w:rsid w:val="00377757"/>
    <w:rsid w:val="00380B65"/>
    <w:rsid w:val="00380D0E"/>
    <w:rsid w:val="00380D4D"/>
    <w:rsid w:val="00380F53"/>
    <w:rsid w:val="003814E9"/>
    <w:rsid w:val="00381DFA"/>
    <w:rsid w:val="00381E64"/>
    <w:rsid w:val="00382A42"/>
    <w:rsid w:val="00382A53"/>
    <w:rsid w:val="00382F1B"/>
    <w:rsid w:val="00383721"/>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590"/>
    <w:rsid w:val="00396A45"/>
    <w:rsid w:val="003970C7"/>
    <w:rsid w:val="003970F7"/>
    <w:rsid w:val="0039712B"/>
    <w:rsid w:val="003979C8"/>
    <w:rsid w:val="00397D53"/>
    <w:rsid w:val="00397E57"/>
    <w:rsid w:val="003A043D"/>
    <w:rsid w:val="003A071D"/>
    <w:rsid w:val="003A08CE"/>
    <w:rsid w:val="003A0BF6"/>
    <w:rsid w:val="003A108C"/>
    <w:rsid w:val="003A1DB9"/>
    <w:rsid w:val="003A2178"/>
    <w:rsid w:val="003A219B"/>
    <w:rsid w:val="003A3681"/>
    <w:rsid w:val="003A37FB"/>
    <w:rsid w:val="003A38C3"/>
    <w:rsid w:val="003A3A04"/>
    <w:rsid w:val="003A4030"/>
    <w:rsid w:val="003A441A"/>
    <w:rsid w:val="003A4888"/>
    <w:rsid w:val="003A4EE6"/>
    <w:rsid w:val="003A5747"/>
    <w:rsid w:val="003A6081"/>
    <w:rsid w:val="003A6214"/>
    <w:rsid w:val="003A67FF"/>
    <w:rsid w:val="003A6A67"/>
    <w:rsid w:val="003A744B"/>
    <w:rsid w:val="003A76CD"/>
    <w:rsid w:val="003B029F"/>
    <w:rsid w:val="003B069C"/>
    <w:rsid w:val="003B11AE"/>
    <w:rsid w:val="003B1712"/>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061"/>
    <w:rsid w:val="003C67B8"/>
    <w:rsid w:val="003C6BD5"/>
    <w:rsid w:val="003C6E85"/>
    <w:rsid w:val="003C706A"/>
    <w:rsid w:val="003D012C"/>
    <w:rsid w:val="003D014A"/>
    <w:rsid w:val="003D05F0"/>
    <w:rsid w:val="003D0C92"/>
    <w:rsid w:val="003D18BB"/>
    <w:rsid w:val="003D1CC5"/>
    <w:rsid w:val="003D2D2B"/>
    <w:rsid w:val="003D2E2E"/>
    <w:rsid w:val="003D32F6"/>
    <w:rsid w:val="003D35AC"/>
    <w:rsid w:val="003D35D8"/>
    <w:rsid w:val="003D3A92"/>
    <w:rsid w:val="003D3B02"/>
    <w:rsid w:val="003D48D9"/>
    <w:rsid w:val="003D4E6A"/>
    <w:rsid w:val="003D5102"/>
    <w:rsid w:val="003D583E"/>
    <w:rsid w:val="003D5B4A"/>
    <w:rsid w:val="003D6996"/>
    <w:rsid w:val="003D6D9C"/>
    <w:rsid w:val="003D72AF"/>
    <w:rsid w:val="003D75C8"/>
    <w:rsid w:val="003D76C5"/>
    <w:rsid w:val="003D78EA"/>
    <w:rsid w:val="003D79AC"/>
    <w:rsid w:val="003D7B52"/>
    <w:rsid w:val="003E0041"/>
    <w:rsid w:val="003E01CA"/>
    <w:rsid w:val="003E0503"/>
    <w:rsid w:val="003E110B"/>
    <w:rsid w:val="003E21D2"/>
    <w:rsid w:val="003E2CA2"/>
    <w:rsid w:val="003E2D2A"/>
    <w:rsid w:val="003E2E55"/>
    <w:rsid w:val="003E3509"/>
    <w:rsid w:val="003E3742"/>
    <w:rsid w:val="003E38CC"/>
    <w:rsid w:val="003E3FAC"/>
    <w:rsid w:val="003E4261"/>
    <w:rsid w:val="003E464E"/>
    <w:rsid w:val="003E47A4"/>
    <w:rsid w:val="003E4F34"/>
    <w:rsid w:val="003E50A0"/>
    <w:rsid w:val="003E51ED"/>
    <w:rsid w:val="003E55B3"/>
    <w:rsid w:val="003E667A"/>
    <w:rsid w:val="003E6DE2"/>
    <w:rsid w:val="003E7CE4"/>
    <w:rsid w:val="003F0641"/>
    <w:rsid w:val="003F0A14"/>
    <w:rsid w:val="003F0AFE"/>
    <w:rsid w:val="003F113F"/>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3F7ED1"/>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3CC"/>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8F5"/>
    <w:rsid w:val="00420C06"/>
    <w:rsid w:val="00421950"/>
    <w:rsid w:val="00421EB0"/>
    <w:rsid w:val="0042273D"/>
    <w:rsid w:val="00422C34"/>
    <w:rsid w:val="0042398D"/>
    <w:rsid w:val="00423AD8"/>
    <w:rsid w:val="00424EA9"/>
    <w:rsid w:val="004250F4"/>
    <w:rsid w:val="00425856"/>
    <w:rsid w:val="0042637F"/>
    <w:rsid w:val="00426881"/>
    <w:rsid w:val="00426C1E"/>
    <w:rsid w:val="00427413"/>
    <w:rsid w:val="0042799E"/>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435"/>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5BB7"/>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0E8"/>
    <w:rsid w:val="0047065E"/>
    <w:rsid w:val="00470B76"/>
    <w:rsid w:val="00470B7C"/>
    <w:rsid w:val="00471813"/>
    <w:rsid w:val="00471885"/>
    <w:rsid w:val="00471CD4"/>
    <w:rsid w:val="00471DE8"/>
    <w:rsid w:val="004721BC"/>
    <w:rsid w:val="00472325"/>
    <w:rsid w:val="00472CD4"/>
    <w:rsid w:val="00473CBB"/>
    <w:rsid w:val="004741DB"/>
    <w:rsid w:val="0047484C"/>
    <w:rsid w:val="004748D7"/>
    <w:rsid w:val="00474AB4"/>
    <w:rsid w:val="00474B2B"/>
    <w:rsid w:val="00474DC0"/>
    <w:rsid w:val="00474E65"/>
    <w:rsid w:val="00474E6A"/>
    <w:rsid w:val="0047519E"/>
    <w:rsid w:val="004751E0"/>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B83"/>
    <w:rsid w:val="00495D71"/>
    <w:rsid w:val="00495F6C"/>
    <w:rsid w:val="004962B7"/>
    <w:rsid w:val="004967BD"/>
    <w:rsid w:val="00496B8F"/>
    <w:rsid w:val="00496F73"/>
    <w:rsid w:val="004973E3"/>
    <w:rsid w:val="004973E4"/>
    <w:rsid w:val="0049770D"/>
    <w:rsid w:val="00497CA7"/>
    <w:rsid w:val="004A005D"/>
    <w:rsid w:val="004A033F"/>
    <w:rsid w:val="004A05E8"/>
    <w:rsid w:val="004A0901"/>
    <w:rsid w:val="004A0A0D"/>
    <w:rsid w:val="004A0CE1"/>
    <w:rsid w:val="004A157A"/>
    <w:rsid w:val="004A1CBB"/>
    <w:rsid w:val="004A1FE4"/>
    <w:rsid w:val="004A2282"/>
    <w:rsid w:val="004A240D"/>
    <w:rsid w:val="004A2483"/>
    <w:rsid w:val="004A2A21"/>
    <w:rsid w:val="004A2C96"/>
    <w:rsid w:val="004A3524"/>
    <w:rsid w:val="004A3673"/>
    <w:rsid w:val="004A3933"/>
    <w:rsid w:val="004A3ABE"/>
    <w:rsid w:val="004A3ACE"/>
    <w:rsid w:val="004A4623"/>
    <w:rsid w:val="004A4BD4"/>
    <w:rsid w:val="004A57F2"/>
    <w:rsid w:val="004A5A61"/>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25E2"/>
    <w:rsid w:val="004B2861"/>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C06"/>
    <w:rsid w:val="004B6D9F"/>
    <w:rsid w:val="004B7324"/>
    <w:rsid w:val="004B7D95"/>
    <w:rsid w:val="004B7EDC"/>
    <w:rsid w:val="004C014C"/>
    <w:rsid w:val="004C056D"/>
    <w:rsid w:val="004C0657"/>
    <w:rsid w:val="004C0BF8"/>
    <w:rsid w:val="004C1084"/>
    <w:rsid w:val="004C10D6"/>
    <w:rsid w:val="004C1108"/>
    <w:rsid w:val="004C167D"/>
    <w:rsid w:val="004C17D1"/>
    <w:rsid w:val="004C2604"/>
    <w:rsid w:val="004C261A"/>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6AA8"/>
    <w:rsid w:val="004D75B4"/>
    <w:rsid w:val="004D7C8B"/>
    <w:rsid w:val="004E019F"/>
    <w:rsid w:val="004E02A1"/>
    <w:rsid w:val="004E02EC"/>
    <w:rsid w:val="004E129B"/>
    <w:rsid w:val="004E1699"/>
    <w:rsid w:val="004E22A1"/>
    <w:rsid w:val="004E2808"/>
    <w:rsid w:val="004E2A78"/>
    <w:rsid w:val="004E2AC7"/>
    <w:rsid w:val="004E303A"/>
    <w:rsid w:val="004E342F"/>
    <w:rsid w:val="004E375D"/>
    <w:rsid w:val="004E432D"/>
    <w:rsid w:val="004E4EAA"/>
    <w:rsid w:val="004E5621"/>
    <w:rsid w:val="004E5C56"/>
    <w:rsid w:val="004E5EE2"/>
    <w:rsid w:val="004E7061"/>
    <w:rsid w:val="004E70D5"/>
    <w:rsid w:val="004E73D6"/>
    <w:rsid w:val="004F04F0"/>
    <w:rsid w:val="004F0AF7"/>
    <w:rsid w:val="004F133D"/>
    <w:rsid w:val="004F1B43"/>
    <w:rsid w:val="004F1CC3"/>
    <w:rsid w:val="004F1D84"/>
    <w:rsid w:val="004F1E43"/>
    <w:rsid w:val="004F2D24"/>
    <w:rsid w:val="004F3141"/>
    <w:rsid w:val="004F3AB1"/>
    <w:rsid w:val="004F519A"/>
    <w:rsid w:val="004F51F6"/>
    <w:rsid w:val="004F5EE3"/>
    <w:rsid w:val="004F650C"/>
    <w:rsid w:val="004F65A4"/>
    <w:rsid w:val="004F6F3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1057"/>
    <w:rsid w:val="00511E4F"/>
    <w:rsid w:val="0051223B"/>
    <w:rsid w:val="0051288D"/>
    <w:rsid w:val="005128BB"/>
    <w:rsid w:val="00512CC2"/>
    <w:rsid w:val="00512E41"/>
    <w:rsid w:val="0051349E"/>
    <w:rsid w:val="005139CB"/>
    <w:rsid w:val="0051413A"/>
    <w:rsid w:val="0051422C"/>
    <w:rsid w:val="00514572"/>
    <w:rsid w:val="00514762"/>
    <w:rsid w:val="00514B54"/>
    <w:rsid w:val="00515271"/>
    <w:rsid w:val="0051544D"/>
    <w:rsid w:val="00515636"/>
    <w:rsid w:val="0051580A"/>
    <w:rsid w:val="00515D40"/>
    <w:rsid w:val="00515D75"/>
    <w:rsid w:val="005169D1"/>
    <w:rsid w:val="00516C9E"/>
    <w:rsid w:val="00516EBB"/>
    <w:rsid w:val="005176E0"/>
    <w:rsid w:val="00517719"/>
    <w:rsid w:val="00517D70"/>
    <w:rsid w:val="00517DAE"/>
    <w:rsid w:val="00517F40"/>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73A"/>
    <w:rsid w:val="00534FDC"/>
    <w:rsid w:val="00535197"/>
    <w:rsid w:val="005353F1"/>
    <w:rsid w:val="0053547A"/>
    <w:rsid w:val="00535D60"/>
    <w:rsid w:val="00536125"/>
    <w:rsid w:val="0053618C"/>
    <w:rsid w:val="0053647B"/>
    <w:rsid w:val="00536A7F"/>
    <w:rsid w:val="005371A5"/>
    <w:rsid w:val="00537566"/>
    <w:rsid w:val="00540024"/>
    <w:rsid w:val="00540063"/>
    <w:rsid w:val="00540252"/>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55F"/>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32"/>
    <w:rsid w:val="0056189A"/>
    <w:rsid w:val="00561B42"/>
    <w:rsid w:val="00562919"/>
    <w:rsid w:val="00562E43"/>
    <w:rsid w:val="00563290"/>
    <w:rsid w:val="005635C2"/>
    <w:rsid w:val="0056368F"/>
    <w:rsid w:val="00563BAB"/>
    <w:rsid w:val="005641F4"/>
    <w:rsid w:val="0056535A"/>
    <w:rsid w:val="00565D36"/>
    <w:rsid w:val="0056682F"/>
    <w:rsid w:val="00566951"/>
    <w:rsid w:val="00566BF2"/>
    <w:rsid w:val="00566C5F"/>
    <w:rsid w:val="005674EF"/>
    <w:rsid w:val="0056764F"/>
    <w:rsid w:val="0056789E"/>
    <w:rsid w:val="005678C9"/>
    <w:rsid w:val="00567DFC"/>
    <w:rsid w:val="00567F59"/>
    <w:rsid w:val="00570396"/>
    <w:rsid w:val="00570EB9"/>
    <w:rsid w:val="00571693"/>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4E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1B1"/>
    <w:rsid w:val="00592558"/>
    <w:rsid w:val="005925BF"/>
    <w:rsid w:val="005926F5"/>
    <w:rsid w:val="00592A42"/>
    <w:rsid w:val="00592B5E"/>
    <w:rsid w:val="00593364"/>
    <w:rsid w:val="00593383"/>
    <w:rsid w:val="005936FC"/>
    <w:rsid w:val="00593906"/>
    <w:rsid w:val="00593B15"/>
    <w:rsid w:val="00593CD0"/>
    <w:rsid w:val="00594920"/>
    <w:rsid w:val="00594F1F"/>
    <w:rsid w:val="005954ED"/>
    <w:rsid w:val="005957D5"/>
    <w:rsid w:val="00595B02"/>
    <w:rsid w:val="00596360"/>
    <w:rsid w:val="00596824"/>
    <w:rsid w:val="005977AA"/>
    <w:rsid w:val="005A090D"/>
    <w:rsid w:val="005A11EB"/>
    <w:rsid w:val="005A16CD"/>
    <w:rsid w:val="005A16E9"/>
    <w:rsid w:val="005A175C"/>
    <w:rsid w:val="005A1AA3"/>
    <w:rsid w:val="005A2359"/>
    <w:rsid w:val="005A27A0"/>
    <w:rsid w:val="005A28B9"/>
    <w:rsid w:val="005A2939"/>
    <w:rsid w:val="005A2A43"/>
    <w:rsid w:val="005A2EB5"/>
    <w:rsid w:val="005A32DA"/>
    <w:rsid w:val="005A3579"/>
    <w:rsid w:val="005A36FC"/>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0280"/>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4C1"/>
    <w:rsid w:val="005C662D"/>
    <w:rsid w:val="005C6A0E"/>
    <w:rsid w:val="005C6DED"/>
    <w:rsid w:val="005C77B6"/>
    <w:rsid w:val="005D02DC"/>
    <w:rsid w:val="005D0779"/>
    <w:rsid w:val="005D0AA0"/>
    <w:rsid w:val="005D0D62"/>
    <w:rsid w:val="005D0E10"/>
    <w:rsid w:val="005D11EF"/>
    <w:rsid w:val="005D144B"/>
    <w:rsid w:val="005D163C"/>
    <w:rsid w:val="005D1D16"/>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D7F4B"/>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2E5A"/>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2DE"/>
    <w:rsid w:val="006005F8"/>
    <w:rsid w:val="00600891"/>
    <w:rsid w:val="006008FA"/>
    <w:rsid w:val="00600B70"/>
    <w:rsid w:val="00601158"/>
    <w:rsid w:val="00601313"/>
    <w:rsid w:val="0060176D"/>
    <w:rsid w:val="006020F5"/>
    <w:rsid w:val="00602FDF"/>
    <w:rsid w:val="00602FF6"/>
    <w:rsid w:val="006033D6"/>
    <w:rsid w:val="006037DC"/>
    <w:rsid w:val="00603F4A"/>
    <w:rsid w:val="0060448D"/>
    <w:rsid w:val="006044DD"/>
    <w:rsid w:val="00604BBA"/>
    <w:rsid w:val="00604BC0"/>
    <w:rsid w:val="00605077"/>
    <w:rsid w:val="0060523E"/>
    <w:rsid w:val="00605313"/>
    <w:rsid w:val="006058CA"/>
    <w:rsid w:val="00605C3A"/>
    <w:rsid w:val="00606DD6"/>
    <w:rsid w:val="00607189"/>
    <w:rsid w:val="0060790B"/>
    <w:rsid w:val="00607AD6"/>
    <w:rsid w:val="00610BB8"/>
    <w:rsid w:val="00611839"/>
    <w:rsid w:val="00611858"/>
    <w:rsid w:val="00611A03"/>
    <w:rsid w:val="00611C75"/>
    <w:rsid w:val="00611D28"/>
    <w:rsid w:val="006124EB"/>
    <w:rsid w:val="006130D1"/>
    <w:rsid w:val="00613730"/>
    <w:rsid w:val="00613F22"/>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3AA"/>
    <w:rsid w:val="00624673"/>
    <w:rsid w:val="006248A8"/>
    <w:rsid w:val="00625015"/>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46F"/>
    <w:rsid w:val="00631665"/>
    <w:rsid w:val="0063194C"/>
    <w:rsid w:val="00632234"/>
    <w:rsid w:val="0063238A"/>
    <w:rsid w:val="006325E2"/>
    <w:rsid w:val="0063268B"/>
    <w:rsid w:val="00632C6D"/>
    <w:rsid w:val="00632DDD"/>
    <w:rsid w:val="00632F85"/>
    <w:rsid w:val="006333A5"/>
    <w:rsid w:val="00633FBE"/>
    <w:rsid w:val="00634006"/>
    <w:rsid w:val="0063429A"/>
    <w:rsid w:val="00634736"/>
    <w:rsid w:val="00634E33"/>
    <w:rsid w:val="0063590C"/>
    <w:rsid w:val="00635FEA"/>
    <w:rsid w:val="006361AD"/>
    <w:rsid w:val="006362CA"/>
    <w:rsid w:val="0063644D"/>
    <w:rsid w:val="00636559"/>
    <w:rsid w:val="00636A37"/>
    <w:rsid w:val="006370EC"/>
    <w:rsid w:val="006371D6"/>
    <w:rsid w:val="006376F0"/>
    <w:rsid w:val="0063777B"/>
    <w:rsid w:val="00637BFB"/>
    <w:rsid w:val="00637DD4"/>
    <w:rsid w:val="00637FC4"/>
    <w:rsid w:val="006401A6"/>
    <w:rsid w:val="00640DE6"/>
    <w:rsid w:val="00640E96"/>
    <w:rsid w:val="0064144C"/>
    <w:rsid w:val="00641E22"/>
    <w:rsid w:val="0064287E"/>
    <w:rsid w:val="00642AF2"/>
    <w:rsid w:val="00642D8A"/>
    <w:rsid w:val="00642EEB"/>
    <w:rsid w:val="00642F95"/>
    <w:rsid w:val="0064307B"/>
    <w:rsid w:val="0064350A"/>
    <w:rsid w:val="00644245"/>
    <w:rsid w:val="00644788"/>
    <w:rsid w:val="006449DD"/>
    <w:rsid w:val="00644C10"/>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7EA"/>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4711"/>
    <w:rsid w:val="006656C4"/>
    <w:rsid w:val="00665772"/>
    <w:rsid w:val="00665CC5"/>
    <w:rsid w:val="00665E20"/>
    <w:rsid w:val="006662BA"/>
    <w:rsid w:val="0066643E"/>
    <w:rsid w:val="00666BD9"/>
    <w:rsid w:val="00666DA5"/>
    <w:rsid w:val="00666E3B"/>
    <w:rsid w:val="006676AA"/>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42"/>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470"/>
    <w:rsid w:val="00683E9D"/>
    <w:rsid w:val="00684588"/>
    <w:rsid w:val="006845B8"/>
    <w:rsid w:val="00684805"/>
    <w:rsid w:val="00685D61"/>
    <w:rsid w:val="006862F6"/>
    <w:rsid w:val="00686518"/>
    <w:rsid w:val="00690181"/>
    <w:rsid w:val="006901DD"/>
    <w:rsid w:val="00690806"/>
    <w:rsid w:val="00690E4C"/>
    <w:rsid w:val="00691B3D"/>
    <w:rsid w:val="00692007"/>
    <w:rsid w:val="0069292C"/>
    <w:rsid w:val="0069299B"/>
    <w:rsid w:val="00692C29"/>
    <w:rsid w:val="006937F6"/>
    <w:rsid w:val="00693D35"/>
    <w:rsid w:val="00693DB3"/>
    <w:rsid w:val="00694003"/>
    <w:rsid w:val="00694263"/>
    <w:rsid w:val="006947E2"/>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43B3"/>
    <w:rsid w:val="006A5530"/>
    <w:rsid w:val="006A561D"/>
    <w:rsid w:val="006A56C8"/>
    <w:rsid w:val="006A59A0"/>
    <w:rsid w:val="006A5A29"/>
    <w:rsid w:val="006A5B40"/>
    <w:rsid w:val="006A5CAD"/>
    <w:rsid w:val="006A5F37"/>
    <w:rsid w:val="006A6DF6"/>
    <w:rsid w:val="006A7231"/>
    <w:rsid w:val="006A7C96"/>
    <w:rsid w:val="006A7D42"/>
    <w:rsid w:val="006A7DB1"/>
    <w:rsid w:val="006A7FDF"/>
    <w:rsid w:val="006B001F"/>
    <w:rsid w:val="006B0076"/>
    <w:rsid w:val="006B01EA"/>
    <w:rsid w:val="006B056E"/>
    <w:rsid w:val="006B0BB2"/>
    <w:rsid w:val="006B13EA"/>
    <w:rsid w:val="006B1BC7"/>
    <w:rsid w:val="006B2151"/>
    <w:rsid w:val="006B23F0"/>
    <w:rsid w:val="006B246C"/>
    <w:rsid w:val="006B2491"/>
    <w:rsid w:val="006B2C97"/>
    <w:rsid w:val="006B2D0C"/>
    <w:rsid w:val="006B2E16"/>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97D"/>
    <w:rsid w:val="006C1A76"/>
    <w:rsid w:val="006C1D4C"/>
    <w:rsid w:val="006C2154"/>
    <w:rsid w:val="006C24DA"/>
    <w:rsid w:val="006C2F6E"/>
    <w:rsid w:val="006C413F"/>
    <w:rsid w:val="006C4F5B"/>
    <w:rsid w:val="006C5574"/>
    <w:rsid w:val="006C57C3"/>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D88"/>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1FF3"/>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106"/>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B64"/>
    <w:rsid w:val="00732E15"/>
    <w:rsid w:val="0073311A"/>
    <w:rsid w:val="0073374A"/>
    <w:rsid w:val="00733A63"/>
    <w:rsid w:val="00734096"/>
    <w:rsid w:val="00734381"/>
    <w:rsid w:val="007349AC"/>
    <w:rsid w:val="00735489"/>
    <w:rsid w:val="0073551C"/>
    <w:rsid w:val="00735629"/>
    <w:rsid w:val="00735642"/>
    <w:rsid w:val="00736355"/>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2AED"/>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0DC"/>
    <w:rsid w:val="0075292A"/>
    <w:rsid w:val="00752B40"/>
    <w:rsid w:val="00752EAE"/>
    <w:rsid w:val="00753581"/>
    <w:rsid w:val="00753972"/>
    <w:rsid w:val="00753FE8"/>
    <w:rsid w:val="00754694"/>
    <w:rsid w:val="00754F31"/>
    <w:rsid w:val="00755529"/>
    <w:rsid w:val="0075574B"/>
    <w:rsid w:val="00756970"/>
    <w:rsid w:val="00756AEC"/>
    <w:rsid w:val="00756B23"/>
    <w:rsid w:val="00756CB4"/>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37"/>
    <w:rsid w:val="007761F6"/>
    <w:rsid w:val="007764BC"/>
    <w:rsid w:val="007777E2"/>
    <w:rsid w:val="00780F7A"/>
    <w:rsid w:val="007813B7"/>
    <w:rsid w:val="00781886"/>
    <w:rsid w:val="00781A6D"/>
    <w:rsid w:val="00781CFC"/>
    <w:rsid w:val="0078290A"/>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5FAF"/>
    <w:rsid w:val="00796104"/>
    <w:rsid w:val="00796172"/>
    <w:rsid w:val="0079620E"/>
    <w:rsid w:val="0079697E"/>
    <w:rsid w:val="00796A5A"/>
    <w:rsid w:val="00797115"/>
    <w:rsid w:val="007971BA"/>
    <w:rsid w:val="00797B80"/>
    <w:rsid w:val="00797F16"/>
    <w:rsid w:val="00797FFC"/>
    <w:rsid w:val="007A0154"/>
    <w:rsid w:val="007A031F"/>
    <w:rsid w:val="007A076D"/>
    <w:rsid w:val="007A0ACB"/>
    <w:rsid w:val="007A0C81"/>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18"/>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2F3"/>
    <w:rsid w:val="007B35A8"/>
    <w:rsid w:val="007B3647"/>
    <w:rsid w:val="007B40D3"/>
    <w:rsid w:val="007B4454"/>
    <w:rsid w:val="007B467A"/>
    <w:rsid w:val="007B494C"/>
    <w:rsid w:val="007B4E9A"/>
    <w:rsid w:val="007B5A65"/>
    <w:rsid w:val="007B6386"/>
    <w:rsid w:val="007B6E2B"/>
    <w:rsid w:val="007B6E5B"/>
    <w:rsid w:val="007B71C8"/>
    <w:rsid w:val="007B734D"/>
    <w:rsid w:val="007B7B15"/>
    <w:rsid w:val="007C004F"/>
    <w:rsid w:val="007C0258"/>
    <w:rsid w:val="007C04B5"/>
    <w:rsid w:val="007C061D"/>
    <w:rsid w:val="007C06A1"/>
    <w:rsid w:val="007C09E6"/>
    <w:rsid w:val="007C1967"/>
    <w:rsid w:val="007C1C8E"/>
    <w:rsid w:val="007C1ECA"/>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1F6"/>
    <w:rsid w:val="007C6396"/>
    <w:rsid w:val="007C64EA"/>
    <w:rsid w:val="007C6F95"/>
    <w:rsid w:val="007C6FF1"/>
    <w:rsid w:val="007C7053"/>
    <w:rsid w:val="007D0708"/>
    <w:rsid w:val="007D07CA"/>
    <w:rsid w:val="007D098F"/>
    <w:rsid w:val="007D0EF0"/>
    <w:rsid w:val="007D0F9B"/>
    <w:rsid w:val="007D14DE"/>
    <w:rsid w:val="007D16FD"/>
    <w:rsid w:val="007D24DB"/>
    <w:rsid w:val="007D31A9"/>
    <w:rsid w:val="007D3530"/>
    <w:rsid w:val="007D35D7"/>
    <w:rsid w:val="007D3AAE"/>
    <w:rsid w:val="007D3B1A"/>
    <w:rsid w:val="007D494C"/>
    <w:rsid w:val="007D4FE2"/>
    <w:rsid w:val="007D57F2"/>
    <w:rsid w:val="007D63E3"/>
    <w:rsid w:val="007D63EE"/>
    <w:rsid w:val="007D678F"/>
    <w:rsid w:val="007D687F"/>
    <w:rsid w:val="007D6BDB"/>
    <w:rsid w:val="007D6C21"/>
    <w:rsid w:val="007D6DC0"/>
    <w:rsid w:val="007D7BE4"/>
    <w:rsid w:val="007D7FEB"/>
    <w:rsid w:val="007E04E0"/>
    <w:rsid w:val="007E06E7"/>
    <w:rsid w:val="007E0BB7"/>
    <w:rsid w:val="007E0DBE"/>
    <w:rsid w:val="007E109B"/>
    <w:rsid w:val="007E1992"/>
    <w:rsid w:val="007E199F"/>
    <w:rsid w:val="007E272F"/>
    <w:rsid w:val="007E2ADD"/>
    <w:rsid w:val="007E2BB1"/>
    <w:rsid w:val="007E2F72"/>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E7687"/>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442"/>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58D"/>
    <w:rsid w:val="00803D38"/>
    <w:rsid w:val="00803FD9"/>
    <w:rsid w:val="00803FE2"/>
    <w:rsid w:val="00804679"/>
    <w:rsid w:val="00804A64"/>
    <w:rsid w:val="00804B3D"/>
    <w:rsid w:val="00804FCE"/>
    <w:rsid w:val="00805EA2"/>
    <w:rsid w:val="008061D3"/>
    <w:rsid w:val="008062A1"/>
    <w:rsid w:val="0080638D"/>
    <w:rsid w:val="008070C8"/>
    <w:rsid w:val="00807167"/>
    <w:rsid w:val="00807E30"/>
    <w:rsid w:val="00810497"/>
    <w:rsid w:val="00810928"/>
    <w:rsid w:val="00811BCF"/>
    <w:rsid w:val="0081203E"/>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93"/>
    <w:rsid w:val="00816BE2"/>
    <w:rsid w:val="00817BA2"/>
    <w:rsid w:val="00820456"/>
    <w:rsid w:val="00820E81"/>
    <w:rsid w:val="00821401"/>
    <w:rsid w:val="00821628"/>
    <w:rsid w:val="0082162F"/>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363"/>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4EE5"/>
    <w:rsid w:val="0083554F"/>
    <w:rsid w:val="00835923"/>
    <w:rsid w:val="00835DF1"/>
    <w:rsid w:val="00836A5A"/>
    <w:rsid w:val="00836B3B"/>
    <w:rsid w:val="00837A26"/>
    <w:rsid w:val="008400DB"/>
    <w:rsid w:val="00840C13"/>
    <w:rsid w:val="00840ED4"/>
    <w:rsid w:val="00841280"/>
    <w:rsid w:val="00841463"/>
    <w:rsid w:val="0084191B"/>
    <w:rsid w:val="00841C91"/>
    <w:rsid w:val="008422EC"/>
    <w:rsid w:val="00842806"/>
    <w:rsid w:val="00842CCD"/>
    <w:rsid w:val="00842D51"/>
    <w:rsid w:val="0084363F"/>
    <w:rsid w:val="00843BD7"/>
    <w:rsid w:val="008442C5"/>
    <w:rsid w:val="00844460"/>
    <w:rsid w:val="008446A2"/>
    <w:rsid w:val="00844875"/>
    <w:rsid w:val="00844BD4"/>
    <w:rsid w:val="00845371"/>
    <w:rsid w:val="0084561E"/>
    <w:rsid w:val="00846892"/>
    <w:rsid w:val="00846A17"/>
    <w:rsid w:val="008478CA"/>
    <w:rsid w:val="00847A49"/>
    <w:rsid w:val="00847CFD"/>
    <w:rsid w:val="00847D52"/>
    <w:rsid w:val="008504F5"/>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00"/>
    <w:rsid w:val="0086394E"/>
    <w:rsid w:val="00863A49"/>
    <w:rsid w:val="00863A88"/>
    <w:rsid w:val="00863BC5"/>
    <w:rsid w:val="00863BD8"/>
    <w:rsid w:val="00863F41"/>
    <w:rsid w:val="008641F7"/>
    <w:rsid w:val="008643BF"/>
    <w:rsid w:val="0086453F"/>
    <w:rsid w:val="008646D3"/>
    <w:rsid w:val="0086504A"/>
    <w:rsid w:val="0086523E"/>
    <w:rsid w:val="00865BAA"/>
    <w:rsid w:val="00865CA0"/>
    <w:rsid w:val="00866242"/>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A7A"/>
    <w:rsid w:val="00875CD7"/>
    <w:rsid w:val="00875E18"/>
    <w:rsid w:val="0087650E"/>
    <w:rsid w:val="00876518"/>
    <w:rsid w:val="00876806"/>
    <w:rsid w:val="00876DFA"/>
    <w:rsid w:val="00876ECE"/>
    <w:rsid w:val="008776C6"/>
    <w:rsid w:val="008803FA"/>
    <w:rsid w:val="00880867"/>
    <w:rsid w:val="008809B5"/>
    <w:rsid w:val="00880BA5"/>
    <w:rsid w:val="00880D4E"/>
    <w:rsid w:val="00880EF2"/>
    <w:rsid w:val="00881123"/>
    <w:rsid w:val="00881433"/>
    <w:rsid w:val="00881552"/>
    <w:rsid w:val="00881643"/>
    <w:rsid w:val="00881F43"/>
    <w:rsid w:val="00881FF0"/>
    <w:rsid w:val="00882DDB"/>
    <w:rsid w:val="00882F9D"/>
    <w:rsid w:val="00883BF9"/>
    <w:rsid w:val="0088463F"/>
    <w:rsid w:val="008847C0"/>
    <w:rsid w:val="00884FA1"/>
    <w:rsid w:val="00885342"/>
    <w:rsid w:val="008861D2"/>
    <w:rsid w:val="008863E9"/>
    <w:rsid w:val="0088694A"/>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2760"/>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219"/>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1B5"/>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380"/>
    <w:rsid w:val="008F1CC8"/>
    <w:rsid w:val="008F1CD9"/>
    <w:rsid w:val="008F2AA5"/>
    <w:rsid w:val="008F2B2C"/>
    <w:rsid w:val="008F2D53"/>
    <w:rsid w:val="008F3872"/>
    <w:rsid w:val="008F3DD0"/>
    <w:rsid w:val="008F477B"/>
    <w:rsid w:val="008F4A7F"/>
    <w:rsid w:val="008F4BE4"/>
    <w:rsid w:val="008F52E0"/>
    <w:rsid w:val="008F536F"/>
    <w:rsid w:val="008F5E42"/>
    <w:rsid w:val="008F641A"/>
    <w:rsid w:val="008F65E3"/>
    <w:rsid w:val="008F6632"/>
    <w:rsid w:val="008F6745"/>
    <w:rsid w:val="008F6B28"/>
    <w:rsid w:val="008F6B43"/>
    <w:rsid w:val="008F6D15"/>
    <w:rsid w:val="008F6E13"/>
    <w:rsid w:val="008F6ED8"/>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930"/>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44FC"/>
    <w:rsid w:val="00915198"/>
    <w:rsid w:val="00915853"/>
    <w:rsid w:val="00916011"/>
    <w:rsid w:val="00916019"/>
    <w:rsid w:val="00916B56"/>
    <w:rsid w:val="00916F1A"/>
    <w:rsid w:val="00917AAA"/>
    <w:rsid w:val="00917CD5"/>
    <w:rsid w:val="00920E9E"/>
    <w:rsid w:val="00920EF4"/>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6EC1"/>
    <w:rsid w:val="0093705D"/>
    <w:rsid w:val="0093712F"/>
    <w:rsid w:val="009371B5"/>
    <w:rsid w:val="009373D8"/>
    <w:rsid w:val="0093785B"/>
    <w:rsid w:val="00937A5D"/>
    <w:rsid w:val="00940484"/>
    <w:rsid w:val="00940A41"/>
    <w:rsid w:val="0094102E"/>
    <w:rsid w:val="00941D7B"/>
    <w:rsid w:val="00942313"/>
    <w:rsid w:val="00942376"/>
    <w:rsid w:val="009426B2"/>
    <w:rsid w:val="009426CB"/>
    <w:rsid w:val="009428D1"/>
    <w:rsid w:val="00943096"/>
    <w:rsid w:val="00943241"/>
    <w:rsid w:val="009436C1"/>
    <w:rsid w:val="009438D3"/>
    <w:rsid w:val="009438E0"/>
    <w:rsid w:val="00943BFA"/>
    <w:rsid w:val="00944720"/>
    <w:rsid w:val="0094472E"/>
    <w:rsid w:val="009447B2"/>
    <w:rsid w:val="00945C52"/>
    <w:rsid w:val="00946239"/>
    <w:rsid w:val="0094654A"/>
    <w:rsid w:val="009467A4"/>
    <w:rsid w:val="00947599"/>
    <w:rsid w:val="009479B6"/>
    <w:rsid w:val="009506F6"/>
    <w:rsid w:val="009507DE"/>
    <w:rsid w:val="009507EF"/>
    <w:rsid w:val="00951198"/>
    <w:rsid w:val="00951796"/>
    <w:rsid w:val="00951CF6"/>
    <w:rsid w:val="00951D0A"/>
    <w:rsid w:val="00951EAA"/>
    <w:rsid w:val="0095235B"/>
    <w:rsid w:val="00952668"/>
    <w:rsid w:val="00952EC0"/>
    <w:rsid w:val="009530D0"/>
    <w:rsid w:val="009539FC"/>
    <w:rsid w:val="0095429D"/>
    <w:rsid w:val="00954456"/>
    <w:rsid w:val="009547B7"/>
    <w:rsid w:val="00954AEC"/>
    <w:rsid w:val="00954B2E"/>
    <w:rsid w:val="0095525E"/>
    <w:rsid w:val="00955274"/>
    <w:rsid w:val="009558E1"/>
    <w:rsid w:val="00955ED2"/>
    <w:rsid w:val="00955F3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4A9"/>
    <w:rsid w:val="00965617"/>
    <w:rsid w:val="009658AD"/>
    <w:rsid w:val="00965AEA"/>
    <w:rsid w:val="00965D40"/>
    <w:rsid w:val="00965E6D"/>
    <w:rsid w:val="00965F6E"/>
    <w:rsid w:val="009671E6"/>
    <w:rsid w:val="0096730B"/>
    <w:rsid w:val="00967F1A"/>
    <w:rsid w:val="00970035"/>
    <w:rsid w:val="00970403"/>
    <w:rsid w:val="00970565"/>
    <w:rsid w:val="0097126C"/>
    <w:rsid w:val="00971565"/>
    <w:rsid w:val="009719FB"/>
    <w:rsid w:val="00971AC7"/>
    <w:rsid w:val="00971ADE"/>
    <w:rsid w:val="00971E2F"/>
    <w:rsid w:val="00971EB1"/>
    <w:rsid w:val="009724F3"/>
    <w:rsid w:val="00972F60"/>
    <w:rsid w:val="009733FA"/>
    <w:rsid w:val="00973F47"/>
    <w:rsid w:val="00973FB1"/>
    <w:rsid w:val="00974871"/>
    <w:rsid w:val="009754E0"/>
    <w:rsid w:val="009771BE"/>
    <w:rsid w:val="009773DF"/>
    <w:rsid w:val="009778F0"/>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177"/>
    <w:rsid w:val="009933F4"/>
    <w:rsid w:val="009937DC"/>
    <w:rsid w:val="00993A46"/>
    <w:rsid w:val="00993BE6"/>
    <w:rsid w:val="00993C32"/>
    <w:rsid w:val="00994CBB"/>
    <w:rsid w:val="0099577D"/>
    <w:rsid w:val="00995888"/>
    <w:rsid w:val="00995DEF"/>
    <w:rsid w:val="00996136"/>
    <w:rsid w:val="00996222"/>
    <w:rsid w:val="009963AC"/>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1596"/>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546"/>
    <w:rsid w:val="009D7C4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372"/>
    <w:rsid w:val="009E5670"/>
    <w:rsid w:val="009E5D3B"/>
    <w:rsid w:val="009E65FF"/>
    <w:rsid w:val="009E77BE"/>
    <w:rsid w:val="009F0209"/>
    <w:rsid w:val="009F0466"/>
    <w:rsid w:val="009F0D0A"/>
    <w:rsid w:val="009F13FD"/>
    <w:rsid w:val="009F14CC"/>
    <w:rsid w:val="009F14F5"/>
    <w:rsid w:val="009F1797"/>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123F"/>
    <w:rsid w:val="00A016E0"/>
    <w:rsid w:val="00A021DB"/>
    <w:rsid w:val="00A024DE"/>
    <w:rsid w:val="00A02DED"/>
    <w:rsid w:val="00A02E44"/>
    <w:rsid w:val="00A032C7"/>
    <w:rsid w:val="00A03B02"/>
    <w:rsid w:val="00A03BCC"/>
    <w:rsid w:val="00A03D23"/>
    <w:rsid w:val="00A03D98"/>
    <w:rsid w:val="00A03DB2"/>
    <w:rsid w:val="00A03E0D"/>
    <w:rsid w:val="00A04184"/>
    <w:rsid w:val="00A04A4C"/>
    <w:rsid w:val="00A04E89"/>
    <w:rsid w:val="00A053DD"/>
    <w:rsid w:val="00A055E9"/>
    <w:rsid w:val="00A0599C"/>
    <w:rsid w:val="00A05A0A"/>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5ED"/>
    <w:rsid w:val="00A21F6D"/>
    <w:rsid w:val="00A22643"/>
    <w:rsid w:val="00A226B0"/>
    <w:rsid w:val="00A22856"/>
    <w:rsid w:val="00A228F2"/>
    <w:rsid w:val="00A22B6C"/>
    <w:rsid w:val="00A22FB4"/>
    <w:rsid w:val="00A2370C"/>
    <w:rsid w:val="00A23BBA"/>
    <w:rsid w:val="00A24936"/>
    <w:rsid w:val="00A250D2"/>
    <w:rsid w:val="00A2623F"/>
    <w:rsid w:val="00A267F2"/>
    <w:rsid w:val="00A2686D"/>
    <w:rsid w:val="00A2699C"/>
    <w:rsid w:val="00A26E00"/>
    <w:rsid w:val="00A304AA"/>
    <w:rsid w:val="00A3063E"/>
    <w:rsid w:val="00A30858"/>
    <w:rsid w:val="00A309BE"/>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1F91"/>
    <w:rsid w:val="00A42168"/>
    <w:rsid w:val="00A426BA"/>
    <w:rsid w:val="00A42754"/>
    <w:rsid w:val="00A43171"/>
    <w:rsid w:val="00A43225"/>
    <w:rsid w:val="00A4366B"/>
    <w:rsid w:val="00A43865"/>
    <w:rsid w:val="00A43DAF"/>
    <w:rsid w:val="00A44098"/>
    <w:rsid w:val="00A442EE"/>
    <w:rsid w:val="00A444C7"/>
    <w:rsid w:val="00A447A2"/>
    <w:rsid w:val="00A4501C"/>
    <w:rsid w:val="00A45420"/>
    <w:rsid w:val="00A4646A"/>
    <w:rsid w:val="00A46869"/>
    <w:rsid w:val="00A4718C"/>
    <w:rsid w:val="00A4733B"/>
    <w:rsid w:val="00A473A3"/>
    <w:rsid w:val="00A47713"/>
    <w:rsid w:val="00A47C35"/>
    <w:rsid w:val="00A50BF5"/>
    <w:rsid w:val="00A518EF"/>
    <w:rsid w:val="00A51B53"/>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E27"/>
    <w:rsid w:val="00A56F70"/>
    <w:rsid w:val="00A57F28"/>
    <w:rsid w:val="00A600E5"/>
    <w:rsid w:val="00A6013E"/>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41B2"/>
    <w:rsid w:val="00A64565"/>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4E8"/>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590"/>
    <w:rsid w:val="00A809E0"/>
    <w:rsid w:val="00A80FDA"/>
    <w:rsid w:val="00A81570"/>
    <w:rsid w:val="00A8178A"/>
    <w:rsid w:val="00A81BA1"/>
    <w:rsid w:val="00A820A4"/>
    <w:rsid w:val="00A8277C"/>
    <w:rsid w:val="00A828CA"/>
    <w:rsid w:val="00A82931"/>
    <w:rsid w:val="00A829D9"/>
    <w:rsid w:val="00A82E18"/>
    <w:rsid w:val="00A839DB"/>
    <w:rsid w:val="00A83CB3"/>
    <w:rsid w:val="00A84074"/>
    <w:rsid w:val="00A84168"/>
    <w:rsid w:val="00A84412"/>
    <w:rsid w:val="00A850BE"/>
    <w:rsid w:val="00A8513A"/>
    <w:rsid w:val="00A861CC"/>
    <w:rsid w:val="00A861F0"/>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1AC"/>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C6E6A"/>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61B"/>
    <w:rsid w:val="00AD3782"/>
    <w:rsid w:val="00AD3FB4"/>
    <w:rsid w:val="00AD45D1"/>
    <w:rsid w:val="00AD4718"/>
    <w:rsid w:val="00AD4F08"/>
    <w:rsid w:val="00AD522E"/>
    <w:rsid w:val="00AD56DD"/>
    <w:rsid w:val="00AD5760"/>
    <w:rsid w:val="00AD5888"/>
    <w:rsid w:val="00AD5A13"/>
    <w:rsid w:val="00AD5D51"/>
    <w:rsid w:val="00AD60BD"/>
    <w:rsid w:val="00AD6B9E"/>
    <w:rsid w:val="00AE0043"/>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070"/>
    <w:rsid w:val="00AF21AF"/>
    <w:rsid w:val="00AF224C"/>
    <w:rsid w:val="00AF225B"/>
    <w:rsid w:val="00AF24C7"/>
    <w:rsid w:val="00AF24E5"/>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5E6"/>
    <w:rsid w:val="00AF6827"/>
    <w:rsid w:val="00AF68A2"/>
    <w:rsid w:val="00AF7499"/>
    <w:rsid w:val="00AF74EA"/>
    <w:rsid w:val="00AF787E"/>
    <w:rsid w:val="00AF7BB3"/>
    <w:rsid w:val="00AF7D06"/>
    <w:rsid w:val="00B01205"/>
    <w:rsid w:val="00B01675"/>
    <w:rsid w:val="00B0177F"/>
    <w:rsid w:val="00B02D99"/>
    <w:rsid w:val="00B02E08"/>
    <w:rsid w:val="00B02FEA"/>
    <w:rsid w:val="00B04E48"/>
    <w:rsid w:val="00B0559F"/>
    <w:rsid w:val="00B05828"/>
    <w:rsid w:val="00B05ABC"/>
    <w:rsid w:val="00B05BB9"/>
    <w:rsid w:val="00B05FAA"/>
    <w:rsid w:val="00B061E5"/>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AD7"/>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17"/>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B95"/>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2EE"/>
    <w:rsid w:val="00B816D1"/>
    <w:rsid w:val="00B81C46"/>
    <w:rsid w:val="00B81E4F"/>
    <w:rsid w:val="00B822EE"/>
    <w:rsid w:val="00B831CD"/>
    <w:rsid w:val="00B8338D"/>
    <w:rsid w:val="00B833E1"/>
    <w:rsid w:val="00B834F5"/>
    <w:rsid w:val="00B83C5B"/>
    <w:rsid w:val="00B83CB0"/>
    <w:rsid w:val="00B83D81"/>
    <w:rsid w:val="00B843E3"/>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037B"/>
    <w:rsid w:val="00B91402"/>
    <w:rsid w:val="00B91795"/>
    <w:rsid w:val="00B921D9"/>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1C7"/>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C5"/>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E4D"/>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AF"/>
    <w:rsid w:val="00BC3EB1"/>
    <w:rsid w:val="00BC413E"/>
    <w:rsid w:val="00BC4872"/>
    <w:rsid w:val="00BC4C79"/>
    <w:rsid w:val="00BC504C"/>
    <w:rsid w:val="00BC5267"/>
    <w:rsid w:val="00BC561F"/>
    <w:rsid w:val="00BC58CD"/>
    <w:rsid w:val="00BC6AC4"/>
    <w:rsid w:val="00BC6B76"/>
    <w:rsid w:val="00BC6F06"/>
    <w:rsid w:val="00BC71CF"/>
    <w:rsid w:val="00BC7494"/>
    <w:rsid w:val="00BC7778"/>
    <w:rsid w:val="00BC7972"/>
    <w:rsid w:val="00BD06CA"/>
    <w:rsid w:val="00BD06DC"/>
    <w:rsid w:val="00BD16CE"/>
    <w:rsid w:val="00BD21D4"/>
    <w:rsid w:val="00BD35AB"/>
    <w:rsid w:val="00BD4CD2"/>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0E1B"/>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5E3"/>
    <w:rsid w:val="00BE6E29"/>
    <w:rsid w:val="00BE700A"/>
    <w:rsid w:val="00BE7028"/>
    <w:rsid w:val="00BE7BDF"/>
    <w:rsid w:val="00BF04F5"/>
    <w:rsid w:val="00BF09D6"/>
    <w:rsid w:val="00BF120E"/>
    <w:rsid w:val="00BF141E"/>
    <w:rsid w:val="00BF2649"/>
    <w:rsid w:val="00BF27EB"/>
    <w:rsid w:val="00BF2C02"/>
    <w:rsid w:val="00BF2C08"/>
    <w:rsid w:val="00BF303F"/>
    <w:rsid w:val="00BF3105"/>
    <w:rsid w:val="00BF3236"/>
    <w:rsid w:val="00BF3E39"/>
    <w:rsid w:val="00BF3F76"/>
    <w:rsid w:val="00BF3FC0"/>
    <w:rsid w:val="00BF4157"/>
    <w:rsid w:val="00BF46B9"/>
    <w:rsid w:val="00BF54A3"/>
    <w:rsid w:val="00BF568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5DC6"/>
    <w:rsid w:val="00C260A9"/>
    <w:rsid w:val="00C26463"/>
    <w:rsid w:val="00C27244"/>
    <w:rsid w:val="00C279AD"/>
    <w:rsid w:val="00C3043D"/>
    <w:rsid w:val="00C30668"/>
    <w:rsid w:val="00C3071E"/>
    <w:rsid w:val="00C30906"/>
    <w:rsid w:val="00C312EC"/>
    <w:rsid w:val="00C31569"/>
    <w:rsid w:val="00C32135"/>
    <w:rsid w:val="00C3221A"/>
    <w:rsid w:val="00C322EE"/>
    <w:rsid w:val="00C3243D"/>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5775"/>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7C6"/>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1FB2"/>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6F6"/>
    <w:rsid w:val="00C7679E"/>
    <w:rsid w:val="00C7713F"/>
    <w:rsid w:val="00C77AC9"/>
    <w:rsid w:val="00C800B8"/>
    <w:rsid w:val="00C819F3"/>
    <w:rsid w:val="00C81A8E"/>
    <w:rsid w:val="00C8209E"/>
    <w:rsid w:val="00C8254A"/>
    <w:rsid w:val="00C827EC"/>
    <w:rsid w:val="00C82A36"/>
    <w:rsid w:val="00C82EAB"/>
    <w:rsid w:val="00C831D4"/>
    <w:rsid w:val="00C83DD6"/>
    <w:rsid w:val="00C83EA1"/>
    <w:rsid w:val="00C83F57"/>
    <w:rsid w:val="00C841C3"/>
    <w:rsid w:val="00C8447B"/>
    <w:rsid w:val="00C84874"/>
    <w:rsid w:val="00C84CAF"/>
    <w:rsid w:val="00C85334"/>
    <w:rsid w:val="00C865C5"/>
    <w:rsid w:val="00C86730"/>
    <w:rsid w:val="00C86887"/>
    <w:rsid w:val="00C86E3F"/>
    <w:rsid w:val="00C87897"/>
    <w:rsid w:val="00C87C61"/>
    <w:rsid w:val="00C87EF6"/>
    <w:rsid w:val="00C87FEF"/>
    <w:rsid w:val="00C9030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5C0"/>
    <w:rsid w:val="00C96752"/>
    <w:rsid w:val="00C971F8"/>
    <w:rsid w:val="00C97841"/>
    <w:rsid w:val="00C97B06"/>
    <w:rsid w:val="00C97DD7"/>
    <w:rsid w:val="00CA003B"/>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202"/>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3FD"/>
    <w:rsid w:val="00CC2A21"/>
    <w:rsid w:val="00CC2B61"/>
    <w:rsid w:val="00CC2CC3"/>
    <w:rsid w:val="00CC2E3E"/>
    <w:rsid w:val="00CC3020"/>
    <w:rsid w:val="00CC3156"/>
    <w:rsid w:val="00CC3BC7"/>
    <w:rsid w:val="00CC4271"/>
    <w:rsid w:val="00CC4708"/>
    <w:rsid w:val="00CC48C5"/>
    <w:rsid w:val="00CC48DC"/>
    <w:rsid w:val="00CC4FD0"/>
    <w:rsid w:val="00CC5099"/>
    <w:rsid w:val="00CC533D"/>
    <w:rsid w:val="00CC594D"/>
    <w:rsid w:val="00CC6018"/>
    <w:rsid w:val="00CC6A98"/>
    <w:rsid w:val="00CC743A"/>
    <w:rsid w:val="00CC7E5A"/>
    <w:rsid w:val="00CD00B6"/>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323"/>
    <w:rsid w:val="00CD6756"/>
    <w:rsid w:val="00CD6813"/>
    <w:rsid w:val="00CD6F2E"/>
    <w:rsid w:val="00CD77C2"/>
    <w:rsid w:val="00CD7E7C"/>
    <w:rsid w:val="00CE0247"/>
    <w:rsid w:val="00CE037A"/>
    <w:rsid w:val="00CE0387"/>
    <w:rsid w:val="00CE0686"/>
    <w:rsid w:val="00CE0EEB"/>
    <w:rsid w:val="00CE0F2F"/>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7AA"/>
    <w:rsid w:val="00CE5D1B"/>
    <w:rsid w:val="00CE6102"/>
    <w:rsid w:val="00CE6380"/>
    <w:rsid w:val="00CE65CF"/>
    <w:rsid w:val="00CE6D92"/>
    <w:rsid w:val="00CE76A3"/>
    <w:rsid w:val="00CE7768"/>
    <w:rsid w:val="00CE7E77"/>
    <w:rsid w:val="00CF0531"/>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101A"/>
    <w:rsid w:val="00D02011"/>
    <w:rsid w:val="00D0217F"/>
    <w:rsid w:val="00D02240"/>
    <w:rsid w:val="00D0271F"/>
    <w:rsid w:val="00D027FD"/>
    <w:rsid w:val="00D02823"/>
    <w:rsid w:val="00D0304E"/>
    <w:rsid w:val="00D0305C"/>
    <w:rsid w:val="00D03615"/>
    <w:rsid w:val="00D037FF"/>
    <w:rsid w:val="00D03897"/>
    <w:rsid w:val="00D03AAE"/>
    <w:rsid w:val="00D0462C"/>
    <w:rsid w:val="00D04870"/>
    <w:rsid w:val="00D0510C"/>
    <w:rsid w:val="00D0576D"/>
    <w:rsid w:val="00D0592C"/>
    <w:rsid w:val="00D05FF0"/>
    <w:rsid w:val="00D06EB8"/>
    <w:rsid w:val="00D071C1"/>
    <w:rsid w:val="00D074AC"/>
    <w:rsid w:val="00D075BC"/>
    <w:rsid w:val="00D078BF"/>
    <w:rsid w:val="00D10400"/>
    <w:rsid w:val="00D1093B"/>
    <w:rsid w:val="00D112F2"/>
    <w:rsid w:val="00D11963"/>
    <w:rsid w:val="00D1368E"/>
    <w:rsid w:val="00D13874"/>
    <w:rsid w:val="00D13DAC"/>
    <w:rsid w:val="00D13F9C"/>
    <w:rsid w:val="00D14B2A"/>
    <w:rsid w:val="00D151C7"/>
    <w:rsid w:val="00D1522F"/>
    <w:rsid w:val="00D157CA"/>
    <w:rsid w:val="00D1657F"/>
    <w:rsid w:val="00D16741"/>
    <w:rsid w:val="00D169A4"/>
    <w:rsid w:val="00D16B2B"/>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2B13"/>
    <w:rsid w:val="00D23D62"/>
    <w:rsid w:val="00D25640"/>
    <w:rsid w:val="00D260EC"/>
    <w:rsid w:val="00D263F9"/>
    <w:rsid w:val="00D26E07"/>
    <w:rsid w:val="00D2719D"/>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37487"/>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33"/>
    <w:rsid w:val="00D502D6"/>
    <w:rsid w:val="00D50519"/>
    <w:rsid w:val="00D505B2"/>
    <w:rsid w:val="00D50EC5"/>
    <w:rsid w:val="00D50F64"/>
    <w:rsid w:val="00D5155C"/>
    <w:rsid w:val="00D5166C"/>
    <w:rsid w:val="00D519DF"/>
    <w:rsid w:val="00D524C8"/>
    <w:rsid w:val="00D526AF"/>
    <w:rsid w:val="00D528A5"/>
    <w:rsid w:val="00D53914"/>
    <w:rsid w:val="00D53E34"/>
    <w:rsid w:val="00D548EF"/>
    <w:rsid w:val="00D54C31"/>
    <w:rsid w:val="00D54DBE"/>
    <w:rsid w:val="00D55059"/>
    <w:rsid w:val="00D55EE2"/>
    <w:rsid w:val="00D56D51"/>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5E6D"/>
    <w:rsid w:val="00D66A9D"/>
    <w:rsid w:val="00D66D2C"/>
    <w:rsid w:val="00D67CB1"/>
    <w:rsid w:val="00D67F21"/>
    <w:rsid w:val="00D70026"/>
    <w:rsid w:val="00D704D9"/>
    <w:rsid w:val="00D704EE"/>
    <w:rsid w:val="00D70A43"/>
    <w:rsid w:val="00D71152"/>
    <w:rsid w:val="00D711A1"/>
    <w:rsid w:val="00D71780"/>
    <w:rsid w:val="00D71EB4"/>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5866"/>
    <w:rsid w:val="00D85A97"/>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1808"/>
    <w:rsid w:val="00DB25F0"/>
    <w:rsid w:val="00DB2E61"/>
    <w:rsid w:val="00DB2F57"/>
    <w:rsid w:val="00DB304F"/>
    <w:rsid w:val="00DB3504"/>
    <w:rsid w:val="00DB35F7"/>
    <w:rsid w:val="00DB3AEE"/>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2FC"/>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0EAE"/>
    <w:rsid w:val="00DD1420"/>
    <w:rsid w:val="00DD18D3"/>
    <w:rsid w:val="00DD1E50"/>
    <w:rsid w:val="00DD2104"/>
    <w:rsid w:val="00DD22AE"/>
    <w:rsid w:val="00DD2743"/>
    <w:rsid w:val="00DD310B"/>
    <w:rsid w:val="00DD33E6"/>
    <w:rsid w:val="00DD4A38"/>
    <w:rsid w:val="00DD52E8"/>
    <w:rsid w:val="00DD5540"/>
    <w:rsid w:val="00DD5814"/>
    <w:rsid w:val="00DD5852"/>
    <w:rsid w:val="00DD5A85"/>
    <w:rsid w:val="00DD5E7D"/>
    <w:rsid w:val="00DD626E"/>
    <w:rsid w:val="00DD6835"/>
    <w:rsid w:val="00DD6EBC"/>
    <w:rsid w:val="00DD77D6"/>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5979"/>
    <w:rsid w:val="00DE6212"/>
    <w:rsid w:val="00DE645E"/>
    <w:rsid w:val="00DE71E8"/>
    <w:rsid w:val="00DE73D7"/>
    <w:rsid w:val="00DE74A0"/>
    <w:rsid w:val="00DE765F"/>
    <w:rsid w:val="00DE7864"/>
    <w:rsid w:val="00DE7C2A"/>
    <w:rsid w:val="00DF0391"/>
    <w:rsid w:val="00DF0B2B"/>
    <w:rsid w:val="00DF1A98"/>
    <w:rsid w:val="00DF261D"/>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DB6"/>
    <w:rsid w:val="00DF7F8C"/>
    <w:rsid w:val="00E0003C"/>
    <w:rsid w:val="00E00419"/>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22"/>
    <w:rsid w:val="00E05CA9"/>
    <w:rsid w:val="00E05CD7"/>
    <w:rsid w:val="00E06E1A"/>
    <w:rsid w:val="00E07038"/>
    <w:rsid w:val="00E0757E"/>
    <w:rsid w:val="00E0778B"/>
    <w:rsid w:val="00E07EDB"/>
    <w:rsid w:val="00E10643"/>
    <w:rsid w:val="00E10923"/>
    <w:rsid w:val="00E118D7"/>
    <w:rsid w:val="00E12109"/>
    <w:rsid w:val="00E123EB"/>
    <w:rsid w:val="00E12A68"/>
    <w:rsid w:val="00E12B7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8F7"/>
    <w:rsid w:val="00E21D15"/>
    <w:rsid w:val="00E21F30"/>
    <w:rsid w:val="00E2211E"/>
    <w:rsid w:val="00E227CE"/>
    <w:rsid w:val="00E229F9"/>
    <w:rsid w:val="00E22CFD"/>
    <w:rsid w:val="00E2300C"/>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666"/>
    <w:rsid w:val="00E41B2F"/>
    <w:rsid w:val="00E41D1B"/>
    <w:rsid w:val="00E422FA"/>
    <w:rsid w:val="00E42B54"/>
    <w:rsid w:val="00E42C42"/>
    <w:rsid w:val="00E42E47"/>
    <w:rsid w:val="00E4338F"/>
    <w:rsid w:val="00E4340C"/>
    <w:rsid w:val="00E43548"/>
    <w:rsid w:val="00E43BEC"/>
    <w:rsid w:val="00E43E73"/>
    <w:rsid w:val="00E44108"/>
    <w:rsid w:val="00E4498E"/>
    <w:rsid w:val="00E44C0B"/>
    <w:rsid w:val="00E451B8"/>
    <w:rsid w:val="00E451CA"/>
    <w:rsid w:val="00E4534B"/>
    <w:rsid w:val="00E456F3"/>
    <w:rsid w:val="00E459B8"/>
    <w:rsid w:val="00E45D9F"/>
    <w:rsid w:val="00E46A49"/>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4754"/>
    <w:rsid w:val="00E54C9A"/>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24C"/>
    <w:rsid w:val="00E674E5"/>
    <w:rsid w:val="00E678AF"/>
    <w:rsid w:val="00E67DD5"/>
    <w:rsid w:val="00E67EA2"/>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565"/>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49D2"/>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6FE"/>
    <w:rsid w:val="00E9599B"/>
    <w:rsid w:val="00E96726"/>
    <w:rsid w:val="00E96BE4"/>
    <w:rsid w:val="00E97030"/>
    <w:rsid w:val="00E97094"/>
    <w:rsid w:val="00E974C7"/>
    <w:rsid w:val="00E976C9"/>
    <w:rsid w:val="00E9772B"/>
    <w:rsid w:val="00E97E2E"/>
    <w:rsid w:val="00EA05E8"/>
    <w:rsid w:val="00EA06DB"/>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5EE8"/>
    <w:rsid w:val="00EA6243"/>
    <w:rsid w:val="00EA69AA"/>
    <w:rsid w:val="00EA6FDB"/>
    <w:rsid w:val="00EB0CB0"/>
    <w:rsid w:val="00EB0F52"/>
    <w:rsid w:val="00EB1069"/>
    <w:rsid w:val="00EB1165"/>
    <w:rsid w:val="00EB1402"/>
    <w:rsid w:val="00EB1783"/>
    <w:rsid w:val="00EB1AEB"/>
    <w:rsid w:val="00EB1D3A"/>
    <w:rsid w:val="00EB239A"/>
    <w:rsid w:val="00EB2695"/>
    <w:rsid w:val="00EB277B"/>
    <w:rsid w:val="00EB2A82"/>
    <w:rsid w:val="00EB30CC"/>
    <w:rsid w:val="00EB3188"/>
    <w:rsid w:val="00EB320D"/>
    <w:rsid w:val="00EB476B"/>
    <w:rsid w:val="00EB49B7"/>
    <w:rsid w:val="00EB5726"/>
    <w:rsid w:val="00EB5836"/>
    <w:rsid w:val="00EB58C3"/>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6EA9"/>
    <w:rsid w:val="00EC713F"/>
    <w:rsid w:val="00EC7565"/>
    <w:rsid w:val="00EC7DB4"/>
    <w:rsid w:val="00EC7F81"/>
    <w:rsid w:val="00ED0B81"/>
    <w:rsid w:val="00ED1183"/>
    <w:rsid w:val="00ED1694"/>
    <w:rsid w:val="00ED188E"/>
    <w:rsid w:val="00ED18D1"/>
    <w:rsid w:val="00ED1AD5"/>
    <w:rsid w:val="00ED1E91"/>
    <w:rsid w:val="00ED22C7"/>
    <w:rsid w:val="00ED2B14"/>
    <w:rsid w:val="00ED3805"/>
    <w:rsid w:val="00ED3895"/>
    <w:rsid w:val="00ED39C2"/>
    <w:rsid w:val="00ED3D82"/>
    <w:rsid w:val="00ED3F2C"/>
    <w:rsid w:val="00ED474C"/>
    <w:rsid w:val="00ED4B99"/>
    <w:rsid w:val="00ED511F"/>
    <w:rsid w:val="00ED5E21"/>
    <w:rsid w:val="00ED668E"/>
    <w:rsid w:val="00ED7111"/>
    <w:rsid w:val="00ED73C1"/>
    <w:rsid w:val="00ED73F3"/>
    <w:rsid w:val="00ED7494"/>
    <w:rsid w:val="00ED760F"/>
    <w:rsid w:val="00EE01C6"/>
    <w:rsid w:val="00EE091C"/>
    <w:rsid w:val="00EE16D5"/>
    <w:rsid w:val="00EE188C"/>
    <w:rsid w:val="00EE21F6"/>
    <w:rsid w:val="00EE2C1D"/>
    <w:rsid w:val="00EE3025"/>
    <w:rsid w:val="00EE345A"/>
    <w:rsid w:val="00EE3677"/>
    <w:rsid w:val="00EE37BE"/>
    <w:rsid w:val="00EE3A81"/>
    <w:rsid w:val="00EE3AE8"/>
    <w:rsid w:val="00EE4102"/>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0888"/>
    <w:rsid w:val="00EF11B3"/>
    <w:rsid w:val="00EF1C0A"/>
    <w:rsid w:val="00EF253D"/>
    <w:rsid w:val="00EF27D9"/>
    <w:rsid w:val="00EF3673"/>
    <w:rsid w:val="00EF379F"/>
    <w:rsid w:val="00EF4475"/>
    <w:rsid w:val="00EF4573"/>
    <w:rsid w:val="00EF46A7"/>
    <w:rsid w:val="00EF47C3"/>
    <w:rsid w:val="00EF49E3"/>
    <w:rsid w:val="00EF4ACC"/>
    <w:rsid w:val="00EF4B6E"/>
    <w:rsid w:val="00EF4D0C"/>
    <w:rsid w:val="00EF4FC1"/>
    <w:rsid w:val="00EF5466"/>
    <w:rsid w:val="00EF56E8"/>
    <w:rsid w:val="00EF65F0"/>
    <w:rsid w:val="00EF65FB"/>
    <w:rsid w:val="00EF6714"/>
    <w:rsid w:val="00EF697B"/>
    <w:rsid w:val="00F006BA"/>
    <w:rsid w:val="00F0137F"/>
    <w:rsid w:val="00F01867"/>
    <w:rsid w:val="00F01A5D"/>
    <w:rsid w:val="00F01E6F"/>
    <w:rsid w:val="00F02494"/>
    <w:rsid w:val="00F026D9"/>
    <w:rsid w:val="00F02939"/>
    <w:rsid w:val="00F02EF4"/>
    <w:rsid w:val="00F03706"/>
    <w:rsid w:val="00F03853"/>
    <w:rsid w:val="00F03D11"/>
    <w:rsid w:val="00F03D6F"/>
    <w:rsid w:val="00F0421C"/>
    <w:rsid w:val="00F048D0"/>
    <w:rsid w:val="00F04EC7"/>
    <w:rsid w:val="00F04FCE"/>
    <w:rsid w:val="00F05032"/>
    <w:rsid w:val="00F05323"/>
    <w:rsid w:val="00F054CD"/>
    <w:rsid w:val="00F0580C"/>
    <w:rsid w:val="00F05ACA"/>
    <w:rsid w:val="00F05DEB"/>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A40"/>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96F"/>
    <w:rsid w:val="00F20A99"/>
    <w:rsid w:val="00F20F67"/>
    <w:rsid w:val="00F210C3"/>
    <w:rsid w:val="00F21635"/>
    <w:rsid w:val="00F224E6"/>
    <w:rsid w:val="00F22542"/>
    <w:rsid w:val="00F22D7A"/>
    <w:rsid w:val="00F2338A"/>
    <w:rsid w:val="00F23A68"/>
    <w:rsid w:val="00F23AE2"/>
    <w:rsid w:val="00F23E1F"/>
    <w:rsid w:val="00F242D5"/>
    <w:rsid w:val="00F246AE"/>
    <w:rsid w:val="00F247E1"/>
    <w:rsid w:val="00F24FF2"/>
    <w:rsid w:val="00F254B2"/>
    <w:rsid w:val="00F255C7"/>
    <w:rsid w:val="00F25923"/>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17E"/>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A60"/>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4AE8"/>
    <w:rsid w:val="00F64BD1"/>
    <w:rsid w:val="00F6541D"/>
    <w:rsid w:val="00F658BB"/>
    <w:rsid w:val="00F67112"/>
    <w:rsid w:val="00F67347"/>
    <w:rsid w:val="00F674CF"/>
    <w:rsid w:val="00F674E4"/>
    <w:rsid w:val="00F6767A"/>
    <w:rsid w:val="00F67955"/>
    <w:rsid w:val="00F67A08"/>
    <w:rsid w:val="00F704FD"/>
    <w:rsid w:val="00F714EA"/>
    <w:rsid w:val="00F718D5"/>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975"/>
    <w:rsid w:val="00F81D48"/>
    <w:rsid w:val="00F821BC"/>
    <w:rsid w:val="00F830A6"/>
    <w:rsid w:val="00F831E7"/>
    <w:rsid w:val="00F835AB"/>
    <w:rsid w:val="00F836D2"/>
    <w:rsid w:val="00F83A0B"/>
    <w:rsid w:val="00F8434E"/>
    <w:rsid w:val="00F84755"/>
    <w:rsid w:val="00F85098"/>
    <w:rsid w:val="00F859EA"/>
    <w:rsid w:val="00F86239"/>
    <w:rsid w:val="00F8630B"/>
    <w:rsid w:val="00F864D0"/>
    <w:rsid w:val="00F868C4"/>
    <w:rsid w:val="00F86BA9"/>
    <w:rsid w:val="00F86CDF"/>
    <w:rsid w:val="00F86D43"/>
    <w:rsid w:val="00F875ED"/>
    <w:rsid w:val="00F87899"/>
    <w:rsid w:val="00F87A41"/>
    <w:rsid w:val="00F87D30"/>
    <w:rsid w:val="00F87DB7"/>
    <w:rsid w:val="00F87E16"/>
    <w:rsid w:val="00F903D6"/>
    <w:rsid w:val="00F90739"/>
    <w:rsid w:val="00F91528"/>
    <w:rsid w:val="00F91795"/>
    <w:rsid w:val="00F91EC4"/>
    <w:rsid w:val="00F925A0"/>
    <w:rsid w:val="00F9307F"/>
    <w:rsid w:val="00F930EB"/>
    <w:rsid w:val="00F939FB"/>
    <w:rsid w:val="00F93A2D"/>
    <w:rsid w:val="00F93D69"/>
    <w:rsid w:val="00F9401D"/>
    <w:rsid w:val="00F949DA"/>
    <w:rsid w:val="00F95137"/>
    <w:rsid w:val="00F95179"/>
    <w:rsid w:val="00F9563A"/>
    <w:rsid w:val="00F9602C"/>
    <w:rsid w:val="00F967C1"/>
    <w:rsid w:val="00F96B15"/>
    <w:rsid w:val="00F97376"/>
    <w:rsid w:val="00F9790F"/>
    <w:rsid w:val="00F97BBD"/>
    <w:rsid w:val="00F97C64"/>
    <w:rsid w:val="00FA0112"/>
    <w:rsid w:val="00FA0F2B"/>
    <w:rsid w:val="00FA10B7"/>
    <w:rsid w:val="00FA1F6F"/>
    <w:rsid w:val="00FA1FAD"/>
    <w:rsid w:val="00FA208D"/>
    <w:rsid w:val="00FA25A2"/>
    <w:rsid w:val="00FA2777"/>
    <w:rsid w:val="00FA2A7C"/>
    <w:rsid w:val="00FA2EBC"/>
    <w:rsid w:val="00FA33CB"/>
    <w:rsid w:val="00FA3401"/>
    <w:rsid w:val="00FA3A51"/>
    <w:rsid w:val="00FA3B64"/>
    <w:rsid w:val="00FA3BF7"/>
    <w:rsid w:val="00FA400B"/>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1A34"/>
    <w:rsid w:val="00FB20CA"/>
    <w:rsid w:val="00FB38FB"/>
    <w:rsid w:val="00FB39EC"/>
    <w:rsid w:val="00FB4359"/>
    <w:rsid w:val="00FB44D6"/>
    <w:rsid w:val="00FB46D1"/>
    <w:rsid w:val="00FB46D7"/>
    <w:rsid w:val="00FB4799"/>
    <w:rsid w:val="00FB4F4F"/>
    <w:rsid w:val="00FB5391"/>
    <w:rsid w:val="00FB5917"/>
    <w:rsid w:val="00FB6012"/>
    <w:rsid w:val="00FB60D6"/>
    <w:rsid w:val="00FB688D"/>
    <w:rsid w:val="00FB708B"/>
    <w:rsid w:val="00FB70F3"/>
    <w:rsid w:val="00FB75B5"/>
    <w:rsid w:val="00FB7DF5"/>
    <w:rsid w:val="00FC0170"/>
    <w:rsid w:val="00FC0593"/>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1E13"/>
    <w:rsid w:val="00FD2A64"/>
    <w:rsid w:val="00FD3E02"/>
    <w:rsid w:val="00FD434E"/>
    <w:rsid w:val="00FD4588"/>
    <w:rsid w:val="00FD476D"/>
    <w:rsid w:val="00FD4ED6"/>
    <w:rsid w:val="00FD5097"/>
    <w:rsid w:val="00FD595A"/>
    <w:rsid w:val="00FD5C73"/>
    <w:rsid w:val="00FD5F0D"/>
    <w:rsid w:val="00FD5F7D"/>
    <w:rsid w:val="00FD6AD7"/>
    <w:rsid w:val="00FD6F8E"/>
    <w:rsid w:val="00FD7028"/>
    <w:rsid w:val="00FD705F"/>
    <w:rsid w:val="00FD708D"/>
    <w:rsid w:val="00FD70DE"/>
    <w:rsid w:val="00FD70F1"/>
    <w:rsid w:val="00FD7C6A"/>
    <w:rsid w:val="00FD7CB3"/>
    <w:rsid w:val="00FD7CEB"/>
    <w:rsid w:val="00FE05FC"/>
    <w:rsid w:val="00FE06E5"/>
    <w:rsid w:val="00FE097D"/>
    <w:rsid w:val="00FE13C3"/>
    <w:rsid w:val="00FE1ADB"/>
    <w:rsid w:val="00FE1C38"/>
    <w:rsid w:val="00FE2137"/>
    <w:rsid w:val="00FE22DF"/>
    <w:rsid w:val="00FE28B6"/>
    <w:rsid w:val="00FE28DA"/>
    <w:rsid w:val="00FE2E17"/>
    <w:rsid w:val="00FE2FF1"/>
    <w:rsid w:val="00FE3ACA"/>
    <w:rsid w:val="00FE452E"/>
    <w:rsid w:val="00FE4F31"/>
    <w:rsid w:val="00FE54B0"/>
    <w:rsid w:val="00FE5746"/>
    <w:rsid w:val="00FE5EFC"/>
    <w:rsid w:val="00FE6322"/>
    <w:rsid w:val="00FE67A2"/>
    <w:rsid w:val="00FE68A7"/>
    <w:rsid w:val="00FE6961"/>
    <w:rsid w:val="00FE6A0D"/>
    <w:rsid w:val="00FE6E95"/>
    <w:rsid w:val="00FE6F93"/>
    <w:rsid w:val="00FE714C"/>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1E1"/>
    <w:rsid w:val="00FF53B0"/>
    <w:rsid w:val="00FF554D"/>
    <w:rsid w:val="00FF57FA"/>
    <w:rsid w:val="00FF592F"/>
    <w:rsid w:val="00FF5D60"/>
    <w:rsid w:val="00FF6081"/>
    <w:rsid w:val="00FF6A2F"/>
    <w:rsid w:val="00FF6EB8"/>
    <w:rsid w:val="00FF7089"/>
    <w:rsid w:val="00FF72D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194CAC"/>
    <w:pPr>
      <w:keepNext/>
      <w:keepLines/>
      <w:spacing w:before="200" w:after="0" w:line="480" w:lineRule="auto"/>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194CAC"/>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08942489">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630743486">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27995427">
      <w:bodyDiv w:val="1"/>
      <w:marLeft w:val="0"/>
      <w:marRight w:val="0"/>
      <w:marTop w:val="0"/>
      <w:marBottom w:val="0"/>
      <w:divBdr>
        <w:top w:val="none" w:sz="0" w:space="0" w:color="auto"/>
        <w:left w:val="none" w:sz="0" w:space="0" w:color="auto"/>
        <w:bottom w:val="none" w:sz="0" w:space="0" w:color="auto"/>
        <w:right w:val="none" w:sz="0" w:space="0" w:color="auto"/>
      </w:divBdr>
    </w:div>
    <w:div w:id="74109748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06204043">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06204451">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acred.readthedocs.io/"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3.xml"/><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8.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header" Target="header5.xml"/><Relationship Id="rId30"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6819E43-B262-48A9-A879-6E75D03BA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871</Words>
  <Characters>112588</Characters>
  <Application>Microsoft Office Word</Application>
  <DocSecurity>0</DocSecurity>
  <Lines>938</Lines>
  <Paragraphs>26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30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509</cp:revision>
  <cp:lastPrinted>2017-01-04T11:45:00Z</cp:lastPrinted>
  <dcterms:created xsi:type="dcterms:W3CDTF">2017-01-03T23:13:00Z</dcterms:created>
  <dcterms:modified xsi:type="dcterms:W3CDTF">2017-02-22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